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D505B" w14:textId="7F8BAB79" w:rsidR="001462CD" w:rsidRPr="001462CD" w:rsidRDefault="00217BEA" w:rsidP="00217BEA">
      <w:pPr>
        <w:shd w:val="clear" w:color="auto" w:fill="FFFFFF"/>
        <w:rPr>
          <w:rFonts w:cstheme="minorHAnsi"/>
          <w:b/>
          <w:color w:val="222222"/>
          <w:sz w:val="28"/>
          <w:szCs w:val="28"/>
        </w:rPr>
      </w:pPr>
      <w:r>
        <w:rPr>
          <w:rFonts w:cstheme="minorHAnsi"/>
          <w:b/>
          <w:color w:val="222222"/>
          <w:sz w:val="28"/>
          <w:szCs w:val="28"/>
        </w:rPr>
        <w:t>“Time to Reconnect”:</w:t>
      </w:r>
      <w:r w:rsidRPr="00B864DC">
        <w:rPr>
          <w:rFonts w:cstheme="minorHAnsi"/>
          <w:b/>
          <w:color w:val="222222"/>
          <w:sz w:val="28"/>
          <w:szCs w:val="28"/>
        </w:rPr>
        <w:t xml:space="preserve"> </w:t>
      </w:r>
      <w:r>
        <w:rPr>
          <w:rFonts w:cstheme="minorHAnsi"/>
          <w:b/>
          <w:color w:val="222222"/>
          <w:sz w:val="28"/>
          <w:szCs w:val="28"/>
        </w:rPr>
        <w:t xml:space="preserve">High school students’ perspectives of a nature-based school landscape </w:t>
      </w:r>
      <w:bookmarkStart w:id="0" w:name="_GoBack"/>
      <w:bookmarkEnd w:id="0"/>
    </w:p>
    <w:p w14:paraId="1B9CEB85" w14:textId="77777777" w:rsidR="00744104" w:rsidRDefault="00744104" w:rsidP="00B1749C">
      <w:pPr>
        <w:rPr>
          <w:rFonts w:cstheme="minorHAnsi"/>
          <w:b/>
          <w:color w:val="222222"/>
        </w:rPr>
      </w:pPr>
    </w:p>
    <w:p w14:paraId="6E041B04" w14:textId="77777777" w:rsidR="005076EF" w:rsidRDefault="005076EF" w:rsidP="00B1749C">
      <w:pPr>
        <w:rPr>
          <w:rFonts w:cstheme="minorHAnsi"/>
          <w:b/>
          <w:color w:val="222222"/>
        </w:rPr>
      </w:pPr>
      <w:r>
        <w:rPr>
          <w:rFonts w:cstheme="minorHAnsi"/>
          <w:b/>
          <w:color w:val="222222"/>
        </w:rPr>
        <w:t>Introduction</w:t>
      </w:r>
    </w:p>
    <w:p w14:paraId="2E8D5028" w14:textId="27A6638F" w:rsidR="005076EF" w:rsidRDefault="0004251D" w:rsidP="00B1749C">
      <w:pPr>
        <w:rPr>
          <w:rFonts w:cstheme="minorHAnsi"/>
          <w:b/>
          <w:color w:val="222222"/>
        </w:rPr>
      </w:pPr>
      <w:r>
        <w:rPr>
          <w:rFonts w:cstheme="minorHAnsi"/>
          <w:b/>
          <w:color w:val="222222"/>
        </w:rPr>
        <w:tab/>
      </w:r>
    </w:p>
    <w:p w14:paraId="4FB255DE" w14:textId="3F72E61F" w:rsidR="00DE5762" w:rsidRPr="00DE5762" w:rsidRDefault="003306AA" w:rsidP="00DE5762">
      <w:pPr>
        <w:rPr>
          <w:rFonts w:cstheme="minorHAnsi"/>
          <w:color w:val="222222"/>
        </w:rPr>
      </w:pPr>
      <w:r>
        <w:rPr>
          <w:rFonts w:cstheme="minorHAnsi"/>
          <w:b/>
          <w:color w:val="222222"/>
        </w:rPr>
        <w:tab/>
      </w:r>
      <w:r w:rsidR="008901F5">
        <w:rPr>
          <w:rFonts w:cstheme="minorHAnsi"/>
          <w:b/>
          <w:color w:val="222222"/>
        </w:rPr>
        <w:t xml:space="preserve"> </w:t>
      </w:r>
      <w:r w:rsidR="00DE5762" w:rsidRPr="00DE5762">
        <w:rPr>
          <w:rFonts w:cstheme="minorHAnsi"/>
          <w:color w:val="222222"/>
        </w:rPr>
        <w:t>For much of history, humans have been deeply connected with and in respect of nature both physically and psychologicall</w:t>
      </w:r>
      <w:r w:rsidR="008901F5">
        <w:rPr>
          <w:rFonts w:cstheme="minorHAnsi"/>
          <w:color w:val="222222"/>
        </w:rPr>
        <w:t>y</w:t>
      </w:r>
      <w:r w:rsidR="00DE5762" w:rsidRPr="00DE5762">
        <w:rPr>
          <w:rFonts w:cstheme="minorHAnsi"/>
          <w:color w:val="222222"/>
        </w:rPr>
        <w:t>.</w:t>
      </w:r>
      <w:r w:rsidR="008901F5">
        <w:rPr>
          <w:rFonts w:cstheme="minorHAnsi"/>
          <w:color w:val="222222"/>
        </w:rPr>
        <w:t xml:space="preserve"> </w:t>
      </w:r>
      <w:r w:rsidR="008E625C">
        <w:rPr>
          <w:rFonts w:cstheme="minorHAnsi"/>
          <w:color w:val="222222"/>
        </w:rPr>
        <w:t>In the modern era, humanity’s relationship to the natural world has eroded</w:t>
      </w:r>
      <w:r w:rsidR="0016750A">
        <w:rPr>
          <w:rFonts w:cstheme="minorHAnsi"/>
          <w:color w:val="222222"/>
        </w:rPr>
        <w:t xml:space="preserve"> (Pyle, 2003)</w:t>
      </w:r>
      <w:r w:rsidR="008E625C">
        <w:rPr>
          <w:rFonts w:cstheme="minorHAnsi"/>
          <w:color w:val="222222"/>
        </w:rPr>
        <w:t xml:space="preserve">. </w:t>
      </w:r>
      <w:r w:rsidR="008901F5" w:rsidRPr="00DE5762">
        <w:rPr>
          <w:rFonts w:cstheme="minorHAnsi"/>
          <w:color w:val="222222"/>
        </w:rPr>
        <w:t>The widespread environmental degradation characterizing the Anthropocene is a call to address a deteriorating human-nature relationship.</w:t>
      </w:r>
      <w:r w:rsidR="008E625C">
        <w:rPr>
          <w:rFonts w:cstheme="minorHAnsi"/>
          <w:color w:val="222222"/>
        </w:rPr>
        <w:t xml:space="preserve"> Recent literature has expressed the need to reconnect people with nature to address root causes of sustainability problems and foster transformations</w:t>
      </w:r>
      <w:r w:rsidR="0016750A">
        <w:rPr>
          <w:rFonts w:cstheme="minorHAnsi"/>
          <w:color w:val="222222"/>
        </w:rPr>
        <w:t xml:space="preserve"> (Ives et al., 2018; </w:t>
      </w:r>
      <w:proofErr w:type="spellStart"/>
      <w:r w:rsidR="0016750A">
        <w:rPr>
          <w:rFonts w:cstheme="minorHAnsi"/>
          <w:color w:val="222222"/>
        </w:rPr>
        <w:t>Abson</w:t>
      </w:r>
      <w:proofErr w:type="spellEnd"/>
      <w:r w:rsidR="0016750A">
        <w:rPr>
          <w:rFonts w:cstheme="minorHAnsi"/>
          <w:color w:val="222222"/>
        </w:rPr>
        <w:t xml:space="preserve"> et al., 2017)</w:t>
      </w:r>
      <w:r w:rsidR="008E625C">
        <w:rPr>
          <w:rFonts w:cstheme="minorHAnsi"/>
          <w:color w:val="222222"/>
        </w:rPr>
        <w:t xml:space="preserve">. Such interventions must include youth and </w:t>
      </w:r>
      <w:r w:rsidR="00DE5762" w:rsidRPr="00DE5762">
        <w:rPr>
          <w:rFonts w:cstheme="minorHAnsi"/>
          <w:color w:val="222222"/>
        </w:rPr>
        <w:t xml:space="preserve">future generations, as </w:t>
      </w:r>
      <w:r w:rsidR="008E625C">
        <w:rPr>
          <w:rFonts w:cstheme="minorHAnsi"/>
          <w:color w:val="222222"/>
        </w:rPr>
        <w:t>decreasing</w:t>
      </w:r>
      <w:r w:rsidR="00DE5762" w:rsidRPr="00DE5762">
        <w:rPr>
          <w:rFonts w:cstheme="minorHAnsi"/>
          <w:color w:val="222222"/>
        </w:rPr>
        <w:t xml:space="preserve"> opportunities to experience the natural world and </w:t>
      </w:r>
      <w:r w:rsidR="008E625C">
        <w:rPr>
          <w:rFonts w:cstheme="minorHAnsi"/>
          <w:color w:val="222222"/>
        </w:rPr>
        <w:t xml:space="preserve">increasing </w:t>
      </w:r>
      <w:r w:rsidR="00DE5762" w:rsidRPr="00DE5762">
        <w:rPr>
          <w:rFonts w:cstheme="minorHAnsi"/>
          <w:color w:val="222222"/>
        </w:rPr>
        <w:t>opportunities to experience the virtual world</w:t>
      </w:r>
      <w:r w:rsidR="008E625C">
        <w:rPr>
          <w:rFonts w:cstheme="minorHAnsi"/>
          <w:color w:val="222222"/>
        </w:rPr>
        <w:t xml:space="preserve"> are further separating you</w:t>
      </w:r>
      <w:r w:rsidR="00995641">
        <w:rPr>
          <w:rFonts w:cstheme="minorHAnsi"/>
          <w:color w:val="222222"/>
        </w:rPr>
        <w:t>th from nature</w:t>
      </w:r>
      <w:r w:rsidR="0016750A">
        <w:rPr>
          <w:rFonts w:cstheme="minorHAnsi"/>
          <w:color w:val="222222"/>
        </w:rPr>
        <w:t xml:space="preserve"> (</w:t>
      </w:r>
      <w:proofErr w:type="spellStart"/>
      <w:r w:rsidR="0016750A">
        <w:rPr>
          <w:rFonts w:cstheme="minorHAnsi"/>
          <w:color w:val="222222"/>
        </w:rPr>
        <w:t>Abson</w:t>
      </w:r>
      <w:proofErr w:type="spellEnd"/>
      <w:r w:rsidR="0016750A">
        <w:rPr>
          <w:rFonts w:cstheme="minorHAnsi"/>
          <w:color w:val="222222"/>
        </w:rPr>
        <w:t xml:space="preserve"> et al., 2017; </w:t>
      </w:r>
      <w:proofErr w:type="spellStart"/>
      <w:r w:rsidR="0016750A">
        <w:rPr>
          <w:rFonts w:cstheme="minorHAnsi"/>
          <w:color w:val="222222"/>
        </w:rPr>
        <w:t>Louv</w:t>
      </w:r>
      <w:proofErr w:type="spellEnd"/>
      <w:r w:rsidR="0016750A">
        <w:rPr>
          <w:rFonts w:cstheme="minorHAnsi"/>
          <w:color w:val="222222"/>
        </w:rPr>
        <w:t>, 2008)</w:t>
      </w:r>
      <w:r w:rsidR="00DE5762" w:rsidRPr="00DE5762">
        <w:rPr>
          <w:rFonts w:cstheme="minorHAnsi"/>
          <w:color w:val="222222"/>
        </w:rPr>
        <w:t>. A lack of nature connectedness in our youth has clear implications for sustainability and underscores the need for interventions aimed at reconnecting youth with nature. Primary and secondary education is a particularly valuable leverage point for such interventions</w:t>
      </w:r>
      <w:r w:rsidR="00217BEA">
        <w:rPr>
          <w:rFonts w:cstheme="minorHAnsi"/>
          <w:color w:val="222222"/>
        </w:rPr>
        <w:t xml:space="preserve"> because childhood experiences with nature often shape values, beliefs, and behaviors toward the environment (</w:t>
      </w:r>
      <w:r w:rsidR="002C6AE5">
        <w:rPr>
          <w:rFonts w:cstheme="minorHAnsi"/>
          <w:color w:val="222222"/>
        </w:rPr>
        <w:t>Kahn, 2007</w:t>
      </w:r>
      <w:r w:rsidR="00217BEA">
        <w:rPr>
          <w:rFonts w:cstheme="minorHAnsi"/>
          <w:color w:val="222222"/>
        </w:rPr>
        <w:t xml:space="preserve">). </w:t>
      </w:r>
      <w:r w:rsidR="00DE5762" w:rsidRPr="00DE5762">
        <w:rPr>
          <w:rFonts w:cstheme="minorHAnsi"/>
          <w:color w:val="222222"/>
        </w:rPr>
        <w:t xml:space="preserve">While studies have </w:t>
      </w:r>
      <w:r w:rsidR="00217BEA">
        <w:rPr>
          <w:rFonts w:cstheme="minorHAnsi"/>
          <w:color w:val="222222"/>
        </w:rPr>
        <w:t>examined the impact of school landscapes on youth</w:t>
      </w:r>
      <w:r w:rsidR="00D35CA0">
        <w:rPr>
          <w:rFonts w:cstheme="minorHAnsi"/>
          <w:color w:val="222222"/>
        </w:rPr>
        <w:t xml:space="preserve">’s mental and physical wellbeing </w:t>
      </w:r>
      <w:r w:rsidR="0016750A">
        <w:rPr>
          <w:rFonts w:cstheme="minorHAnsi"/>
          <w:color w:val="222222"/>
        </w:rPr>
        <w:t>(</w:t>
      </w:r>
      <w:r w:rsidR="002C39AF">
        <w:rPr>
          <w:rFonts w:cstheme="minorHAnsi"/>
          <w:color w:val="222222"/>
        </w:rPr>
        <w:t>Chawla et al., 2014;</w:t>
      </w:r>
      <w:r w:rsidR="00D35CA0">
        <w:rPr>
          <w:rFonts w:cstheme="minorHAnsi"/>
          <w:color w:val="222222"/>
        </w:rPr>
        <w:t xml:space="preserve"> Li &amp; Sullivan, 2016</w:t>
      </w:r>
      <w:r w:rsidR="002C39AF">
        <w:rPr>
          <w:rFonts w:cstheme="minorHAnsi"/>
          <w:color w:val="222222"/>
        </w:rPr>
        <w:t>)</w:t>
      </w:r>
      <w:r w:rsidR="00DE5762" w:rsidRPr="00DE5762">
        <w:rPr>
          <w:rFonts w:cstheme="minorHAnsi"/>
          <w:color w:val="222222"/>
        </w:rPr>
        <w:t>, research has not yet explored</w:t>
      </w:r>
      <w:r w:rsidR="00D35CA0">
        <w:rPr>
          <w:rFonts w:cstheme="minorHAnsi"/>
          <w:color w:val="222222"/>
        </w:rPr>
        <w:t xml:space="preserve"> how school landscapes may connect you with nature</w:t>
      </w:r>
      <w:r w:rsidR="00DE5762" w:rsidRPr="00DE5762">
        <w:rPr>
          <w:rFonts w:cstheme="minorHAnsi"/>
          <w:color w:val="222222"/>
        </w:rPr>
        <w:t xml:space="preserve">. </w:t>
      </w:r>
    </w:p>
    <w:p w14:paraId="35462251" w14:textId="260FAC88" w:rsidR="003306AA" w:rsidRPr="003306AA" w:rsidRDefault="008901F5" w:rsidP="00B1749C">
      <w:pPr>
        <w:rPr>
          <w:rFonts w:cstheme="minorHAnsi"/>
          <w:color w:val="222222"/>
        </w:rPr>
      </w:pPr>
      <w:r>
        <w:rPr>
          <w:rFonts w:cstheme="minorHAnsi"/>
          <w:color w:val="222222"/>
        </w:rPr>
        <w:tab/>
      </w:r>
      <w:r w:rsidR="00995641">
        <w:rPr>
          <w:rFonts w:cstheme="minorHAnsi"/>
          <w:color w:val="222222"/>
        </w:rPr>
        <w:t>Our</w:t>
      </w:r>
      <w:r w:rsidRPr="008901F5">
        <w:rPr>
          <w:rFonts w:cstheme="minorHAnsi"/>
          <w:color w:val="222222"/>
        </w:rPr>
        <w:t xml:space="preserve"> research explores </w:t>
      </w:r>
      <w:r w:rsidR="00217BEA">
        <w:rPr>
          <w:rFonts w:cstheme="minorHAnsi"/>
          <w:color w:val="222222"/>
        </w:rPr>
        <w:t>a nature-based school landscape</w:t>
      </w:r>
      <w:r w:rsidRPr="008901F5">
        <w:rPr>
          <w:rFonts w:cstheme="minorHAnsi"/>
          <w:color w:val="222222"/>
        </w:rPr>
        <w:t xml:space="preserve"> for themes of connection with nature through a qualitative study of 12</w:t>
      </w:r>
      <w:r w:rsidRPr="008901F5">
        <w:rPr>
          <w:rFonts w:cstheme="minorHAnsi"/>
          <w:color w:val="222222"/>
          <w:vertAlign w:val="superscript"/>
        </w:rPr>
        <w:t>th</w:t>
      </w:r>
      <w:r w:rsidRPr="008901F5">
        <w:rPr>
          <w:rFonts w:cstheme="minorHAnsi"/>
          <w:color w:val="222222"/>
        </w:rPr>
        <w:t xml:space="preserve"> grade students attending Desert Marigold School in South Phoenix. Desert Marigold practices Waldorf educational philosophy</w:t>
      </w:r>
      <w:r w:rsidR="00D35CA0">
        <w:rPr>
          <w:rFonts w:cstheme="minorHAnsi"/>
          <w:color w:val="222222"/>
        </w:rPr>
        <w:t xml:space="preserve"> which considers natural environments fundamental to learning and development</w:t>
      </w:r>
      <w:r w:rsidRPr="008901F5">
        <w:rPr>
          <w:rFonts w:cstheme="minorHAnsi"/>
          <w:color w:val="222222"/>
        </w:rPr>
        <w:t xml:space="preserve">. </w:t>
      </w:r>
      <w:r w:rsidR="00995641">
        <w:rPr>
          <w:rFonts w:cstheme="minorHAnsi"/>
          <w:color w:val="222222"/>
        </w:rPr>
        <w:t xml:space="preserve">The study </w:t>
      </w:r>
      <w:r w:rsidRPr="008901F5">
        <w:rPr>
          <w:rFonts w:cstheme="minorHAnsi"/>
          <w:color w:val="222222"/>
        </w:rPr>
        <w:t xml:space="preserve">used </w:t>
      </w:r>
      <w:r w:rsidR="00504635">
        <w:rPr>
          <w:rFonts w:cstheme="minorHAnsi"/>
          <w:color w:val="222222"/>
        </w:rPr>
        <w:t>qualitative</w:t>
      </w:r>
      <w:r w:rsidRPr="008901F5">
        <w:rPr>
          <w:rFonts w:cstheme="minorHAnsi"/>
          <w:color w:val="222222"/>
        </w:rPr>
        <w:t xml:space="preserve"> methods to </w:t>
      </w:r>
      <w:r w:rsidR="00995641">
        <w:rPr>
          <w:rFonts w:cstheme="minorHAnsi"/>
          <w:color w:val="222222"/>
        </w:rPr>
        <w:t>allow</w:t>
      </w:r>
      <w:r w:rsidRPr="008901F5">
        <w:rPr>
          <w:rFonts w:cstheme="minorHAnsi"/>
          <w:color w:val="222222"/>
        </w:rPr>
        <w:t xml:space="preserve"> students to visually communicate their perspectives of the</w:t>
      </w:r>
      <w:r w:rsidR="00D35CA0">
        <w:rPr>
          <w:rFonts w:cstheme="minorHAnsi"/>
          <w:color w:val="222222"/>
        </w:rPr>
        <w:t xml:space="preserve"> school’s campus and garden</w:t>
      </w:r>
      <w:r w:rsidRPr="008901F5">
        <w:rPr>
          <w:rFonts w:cstheme="minorHAnsi"/>
          <w:color w:val="222222"/>
        </w:rPr>
        <w:t xml:space="preserve"> through photography and artistic renderings.  Students then verbally described and discussed their </w:t>
      </w:r>
      <w:r w:rsidR="00390D1D">
        <w:rPr>
          <w:rFonts w:cstheme="minorHAnsi"/>
          <w:color w:val="222222"/>
        </w:rPr>
        <w:t>products</w:t>
      </w:r>
      <w:r w:rsidR="00390D1D" w:rsidRPr="008901F5">
        <w:rPr>
          <w:rFonts w:cstheme="minorHAnsi"/>
          <w:color w:val="222222"/>
        </w:rPr>
        <w:t xml:space="preserve"> </w:t>
      </w:r>
      <w:r w:rsidRPr="008901F5">
        <w:rPr>
          <w:rFonts w:cstheme="minorHAnsi"/>
          <w:color w:val="222222"/>
        </w:rPr>
        <w:t xml:space="preserve">in a series </w:t>
      </w:r>
      <w:r w:rsidR="00D35CA0">
        <w:rPr>
          <w:rFonts w:cstheme="minorHAnsi"/>
          <w:color w:val="222222"/>
        </w:rPr>
        <w:t>group interviews</w:t>
      </w:r>
      <w:r w:rsidRPr="008901F5">
        <w:rPr>
          <w:rFonts w:cstheme="minorHAnsi"/>
          <w:color w:val="222222"/>
        </w:rPr>
        <w:t xml:space="preserve">. Data were then coded and analyzed for themes of connection with nature expressed in the literature. The results illustrate students </w:t>
      </w:r>
      <w:r w:rsidR="00D35CA0">
        <w:rPr>
          <w:rFonts w:cstheme="minorHAnsi"/>
          <w:color w:val="222222"/>
        </w:rPr>
        <w:t>connect with nature in a variety of ways through the school’s campus and pedagogical approach</w:t>
      </w:r>
      <w:r w:rsidRPr="008901F5">
        <w:rPr>
          <w:rFonts w:cstheme="minorHAnsi"/>
          <w:color w:val="222222"/>
        </w:rPr>
        <w:t>.</w:t>
      </w:r>
    </w:p>
    <w:p w14:paraId="0AEB70BC" w14:textId="77777777" w:rsidR="008901F5" w:rsidRDefault="008901F5" w:rsidP="00B1749C">
      <w:pPr>
        <w:rPr>
          <w:rFonts w:cstheme="minorHAnsi"/>
          <w:b/>
          <w:color w:val="222222"/>
        </w:rPr>
      </w:pPr>
    </w:p>
    <w:p w14:paraId="7E48D0FD" w14:textId="18302AEC" w:rsidR="00274692" w:rsidRDefault="003E12F7" w:rsidP="00B1749C">
      <w:pPr>
        <w:rPr>
          <w:rFonts w:cstheme="minorHAnsi"/>
          <w:b/>
          <w:color w:val="222222"/>
        </w:rPr>
      </w:pPr>
      <w:r>
        <w:rPr>
          <w:rFonts w:cstheme="minorHAnsi"/>
          <w:b/>
          <w:color w:val="222222"/>
        </w:rPr>
        <w:t>Disconnection from Nature</w:t>
      </w:r>
    </w:p>
    <w:p w14:paraId="4A867E88" w14:textId="77777777" w:rsidR="003E12F7" w:rsidRDefault="003E12F7" w:rsidP="00B1749C">
      <w:pPr>
        <w:rPr>
          <w:rFonts w:cstheme="minorHAnsi"/>
          <w:b/>
          <w:color w:val="222222"/>
        </w:rPr>
      </w:pPr>
    </w:p>
    <w:p w14:paraId="24B114BB" w14:textId="0B209A13" w:rsidR="008E2A9E" w:rsidRPr="008E2A9E" w:rsidRDefault="008E2A9E" w:rsidP="003E1F2A">
      <w:pPr>
        <w:ind w:firstLine="720"/>
        <w:rPr>
          <w:rFonts w:cstheme="minorHAnsi"/>
          <w:color w:val="000000" w:themeColor="text1"/>
        </w:rPr>
      </w:pPr>
      <w:r w:rsidRPr="008E2A9E">
        <w:rPr>
          <w:rFonts w:cstheme="minorHAnsi"/>
          <w:color w:val="000000" w:themeColor="text1"/>
        </w:rPr>
        <w:t>Scholars from numerous fields have identified disconnection from nature as a root cause for human actions and behaviors negatively impacting the natural world. Wicked sustainability problems, such as climate change, biodiversity loss, and deforestation, are considered by some a consequence of anthropocentricism</w:t>
      </w:r>
      <w:r w:rsidR="00995641">
        <w:rPr>
          <w:rFonts w:cstheme="minorHAnsi"/>
          <w:color w:val="000000" w:themeColor="text1"/>
        </w:rPr>
        <w:t xml:space="preserve"> </w:t>
      </w:r>
      <w:r w:rsidR="00995641">
        <w:rPr>
          <w:rFonts w:cstheme="minorHAnsi"/>
          <w:color w:val="000000" w:themeColor="text1"/>
        </w:rPr>
        <w:fldChar w:fldCharType="begin" w:fldLock="1"/>
      </w:r>
      <w:r w:rsidR="00995641">
        <w:rPr>
          <w:rFonts w:cstheme="minorHAnsi"/>
          <w:color w:val="000000" w:themeColor="text1"/>
        </w:rPr>
        <w:instrText>ADDIN CSL_CITATION {"citationItems":[{"id":"ITEM-1","itemData":{"author":[{"dropping-particle":"","family":"Nisbet","given":"Elizabeth K","non-dropping-particle":"","parse-names":false,"suffix":""},{"dropping-particle":"","family":"Zelenski","given":"John M","non-dropping-particle":"","parse-names":false,"suffix":""},{"dropping-particle":"","family":"Murphy","given":"Steven A","non-dropping-particle":"","parse-names":false,"suffix":""}],"id":"ITEM-1","issued":{"date-parts":[["2009"]]},"page":"715-740","title":"The Nature Relatedness Scale Linking Individuals’ Connection With Nature to Environmental Concern and Behavior","type":"article-journal"},"uris":["http://www.mendeley.com/documents/?uuid=671119f3-0d3a-474a-867a-36a2dba7ca3d"]},{"id":"ITEM-2","itemData":{"DOI":"10.1007/s40362-014-0021-3","author":[{"dropping-particle":"","family":"Zylstra","given":"Matthew J","non-dropping-particle":"","parse-names":false,"suffix":""},{"dropping-particle":"","family":"Knight","given":"Andrew T","non-dropping-particle":"","parse-names":false,"suffix":""},{"dropping-particle":"","family":"Esler","given":"Karen J","non-dropping-particle":"","parse-names":false,"suffix":""},{"dropping-particle":"","family":"Grange","given":"Lesley L L","non-dropping-particle":"Le","parse-names":false,"suffix":""}],"id":"ITEM-2","issued":{"date-parts":[["2014"]]},"page":"119-143","title":"Connectedness as a Core Conservation Concern : An Interdisciplinary Review of Theory and a Call for Practice","type":"article-journal"},"uris":["http://www.mendeley.com/documents/?uuid=663ff1d9-cc3c-4f22-ab06-5ed1cc439dbe"]}],"mendeley":{"formattedCitation":"(Nisbet, Zelenski, &amp; Murphy, 2009; Zylstra, Knight, Esler, &amp; Le Grange, 2014)","plainTextFormattedCitation":"(Nisbet, Zelenski, &amp; Murphy, 2009; Zylstra, Knight, Esler, &amp; Le Grange, 2014)","previouslyFormattedCitation":"(Nisbet, Zelenski, &amp; Murphy, 2009; Zylstra, Knight, Esler, &amp; Le Grange, 2014)"},"properties":{"noteIndex":0},"schema":"https://github.com/citation-style-language/schema/raw/master/csl-citation.json"}</w:instrText>
      </w:r>
      <w:r w:rsidR="00995641">
        <w:rPr>
          <w:rFonts w:cstheme="minorHAnsi"/>
          <w:color w:val="000000" w:themeColor="text1"/>
        </w:rPr>
        <w:fldChar w:fldCharType="separate"/>
      </w:r>
      <w:r w:rsidR="00995641" w:rsidRPr="00995641">
        <w:rPr>
          <w:rFonts w:cstheme="minorHAnsi"/>
          <w:noProof/>
          <w:color w:val="000000" w:themeColor="text1"/>
        </w:rPr>
        <w:t>(Nisbet, Zelenski, &amp; Murphy, 2009; Zylstra, Knight, Esler, &amp; Le Grange, 2014)</w:t>
      </w:r>
      <w:r w:rsidR="00995641">
        <w:rPr>
          <w:rFonts w:cstheme="minorHAnsi"/>
          <w:color w:val="000000" w:themeColor="text1"/>
        </w:rPr>
        <w:fldChar w:fldCharType="end"/>
      </w:r>
      <w:r w:rsidRPr="008E2A9E">
        <w:rPr>
          <w:rFonts w:cstheme="minorHAnsi"/>
          <w:color w:val="000000" w:themeColor="text1"/>
        </w:rPr>
        <w:t xml:space="preserve">. Humans, as inherently part of nature, can never truly be separate from it; however, contemporary social systems are physically and psychologically distant from nature </w:t>
      </w:r>
      <w:r w:rsidR="00995641">
        <w:rPr>
          <w:rFonts w:cstheme="minorHAnsi"/>
          <w:color w:val="000000" w:themeColor="text1"/>
        </w:rPr>
        <w:fldChar w:fldCharType="begin" w:fldLock="1"/>
      </w:r>
      <w:r w:rsidR="004D4D6C">
        <w:rPr>
          <w:rFonts w:cstheme="minorHAnsi"/>
          <w:color w:val="000000" w:themeColor="text1"/>
        </w:rPr>
        <w:instrText>ADDIN CSL_CITATION {"citationItems":[{"id":"ITEM-1","itemData":{"DOI":"10.1007/s10980-016-0423-5","ISSN":"1572-9761","author":[{"dropping-particle":"","family":"Seppelt","given":"Ralf","non-dropping-particle":"","parse-names":false,"suffix":""},{"dropping-particle":"","family":"Cumming","given":"Graeme S","non-dropping-particle":"","parse-names":false,"suffix":""}],"container-title":"Landscape Ecology","id":"ITEM-1","issue":"8","issued":{"date-parts":[["2016"]]},"page":"1645-1651","title":"Humanity’s distance to nature: time for environmental austerity?","type":"article-journal","volume":"31"},"uris":["http://www.mendeley.com/documents/?uuid=e5299114-5edd-4f07-8189-102d889a2091"]},{"id":"ITEM-2","itemData":{"DOI":"10.1016/j.cosust.2017.05.005","ISSN":"18773435","abstract":"In sustainability science calls are increasing for humanity to (re-)connect with nature, yet no systematic synthesis of the empirical literature on human–nature connection (HNC) exists. We reviewed 475 publications on HNC and found that most research has concentrated on individuals at local scales, often leaving ‘nature’ undefined. Cluster analysis identified three subgroups of publications: first, HNC as mind, dominated by the use of psychometric scales, second, HNC as experience, characterised by observation and qualitative analysis; and third, HNC as place, emphasising place attachment and reserve visitation. To address the challenge of connecting humanity with nature, future HNC scholarship must pursue cross-fertilization of methods and approaches, extend research beyond individuals, local scales, and Western societies, and increase guidance for sustainability transformations.","author":[{"dropping-particle":"","family":"Ives","given":"Christopher D.","non-dropping-particle":"","parse-names":false,"suffix":""},{"dropping-particle":"","family":"Giusti","given":"Matteo","non-dropping-particle":"","parse-names":false,"suffix":""},{"dropping-particle":"","family":"Fischer","given":"Joern","non-dropping-particle":"","parse-names":false,"suffix":""},{"dropping-particle":"","family":"Abson","given":"David J.","non-dropping-particle":"","parse-names":false,"suffix":""},{"dropping-particle":"","family":"Klaniecki","given":"Kathleen","non-dropping-particle":"","parse-names":false,"suffix":""},{"dropping-particle":"","family":"Dorninger","given":"Christian","non-dropping-particle":"","parse-names":false,"suffix":""},{"dropping-particle":"","family":"Laudan","given":"Josefine","non-dropping-particle":"","parse-names":false,"suffix":""},{"dropping-particle":"","family":"Barthel","given":"Stephan","non-dropping-particle":"","parse-names":false,"suffix":""},{"dropping-particle":"","family":"Abernethy","given":"Paivi","non-dropping-particle":"","parse-names":false,"suffix":""},{"dropping-particle":"","family":"Martín-López","given":"Berta","non-dropping-particle":"","parse-names":false,"suffix":""},{"dropping-particle":"","family":"Raymond","given":"Christopher M.","non-dropping-particle":"","parse-names":false,"suffix":""},{"dropping-particle":"","family":"Kendal","given":"Dave","non-dropping-particle":"","parse-names":false,"suffix":""},{"dropping-particle":"","family":"Wehrden","given":"Henrik","non-dropping-particle":"von","parse-names":false,"suffix":""}],"container-title":"Current Opinion in Environmental Sustainability","id":"ITEM-2","issue":"May","issued":{"date-parts":[["2017"]]},"page":"106-113","title":"Human–nature connection: a multidisciplinary review","type":"article-journal","volume":"26-27"},"uris":["http://www.mendeley.com/documents/?uuid=226a8a1b-c260-4cac-a471-4fe3e507a922"]}],"mendeley":{"formattedCitation":"(Ives et al., 2017; Seppelt &amp; Cumming, 2016)","plainTextFormattedCitation":"(Ives et al., 2017; Seppelt &amp; Cumming, 2016)","previouslyFormattedCitation":"(Ives et al., 2017; Seppelt &amp; Cumming, 2016)"},"properties":{"noteIndex":0},"schema":"https://github.com/citation-style-language/schema/raw/master/csl-citation.json"}</w:instrText>
      </w:r>
      <w:r w:rsidR="00995641">
        <w:rPr>
          <w:rFonts w:cstheme="minorHAnsi"/>
          <w:color w:val="000000" w:themeColor="text1"/>
        </w:rPr>
        <w:fldChar w:fldCharType="separate"/>
      </w:r>
      <w:r w:rsidR="00995641" w:rsidRPr="00995641">
        <w:rPr>
          <w:rFonts w:cstheme="minorHAnsi"/>
          <w:noProof/>
          <w:color w:val="000000" w:themeColor="text1"/>
        </w:rPr>
        <w:t>(Ives et al., 2017; Seppelt &amp; Cumming, 2016)</w:t>
      </w:r>
      <w:r w:rsidR="00995641">
        <w:rPr>
          <w:rFonts w:cstheme="minorHAnsi"/>
          <w:color w:val="000000" w:themeColor="text1"/>
        </w:rPr>
        <w:fldChar w:fldCharType="end"/>
      </w:r>
      <w:r w:rsidRPr="008E2A9E">
        <w:rPr>
          <w:rFonts w:cstheme="minorHAnsi"/>
          <w:color w:val="000000" w:themeColor="text1"/>
        </w:rPr>
        <w:t xml:space="preserve">. There is wide discussion on whether this is a consequence of societal changes or a symptom of anthropocentric worldviews.   </w:t>
      </w:r>
    </w:p>
    <w:p w14:paraId="3874FDEF" w14:textId="66EB52D7" w:rsidR="008E2A9E" w:rsidRPr="008E2A9E" w:rsidRDefault="008E2A9E" w:rsidP="00DE5762">
      <w:pPr>
        <w:ind w:firstLine="720"/>
        <w:rPr>
          <w:rFonts w:cstheme="minorHAnsi"/>
          <w:color w:val="000000" w:themeColor="text1"/>
        </w:rPr>
      </w:pPr>
      <w:r w:rsidRPr="008E2A9E">
        <w:rPr>
          <w:rFonts w:cstheme="minorHAnsi"/>
          <w:color w:val="000000" w:themeColor="text1"/>
        </w:rPr>
        <w:t xml:space="preserve">Thoughts on the origins of the separation of humans from nature differ widely across fields. White </w:t>
      </w:r>
      <w:r w:rsidR="004D4D6C">
        <w:rPr>
          <w:rFonts w:cstheme="minorHAnsi"/>
          <w:color w:val="000000" w:themeColor="text1"/>
        </w:rPr>
        <w:fldChar w:fldCharType="begin" w:fldLock="1"/>
      </w:r>
      <w:r w:rsidR="004D4D6C">
        <w:rPr>
          <w:rFonts w:cstheme="minorHAnsi"/>
          <w:color w:val="000000" w:themeColor="text1"/>
        </w:rPr>
        <w:instrText>ADDIN CSL_CITATION {"citationItems":[{"id":"ITEM-1","itemData":{"DOI":"10.1080/08109020802657453","ISBN":"08109028","ISSN":"0810-9028","PMID":"36504815","abstract":"Abstract The rise of the press, radio, television and other mass media enabled the development of an independent institution: the ?Fourth Estate?, central to pluralist democratic processes. The growing use of the Internet and related digital technologies is creating a space for networking individuals in ways that enable a new source of accountability in government, politics and other sectors. This paper explains how this emerging ?Fifth Estate? is being established and why this could challenge the influence of other more established bases of institutional authority. It discusses approaches to the governance of this new social and political phenomenon that could nurture the Fifth Estate?s potential for supporting the vitality of liberal democratic societies. Abstract The rise of the press, radio, television and other mass media enabled the development of an independent institution: the ?Fourth Estate?, central to pluralist democratic processes. The growing use of the Internet and related digital technologies is creating a space for networking individuals in ways that enable a new source of accountability in government, politics and other sectors. This paper explains how this emerging ?Fifth Estate? is being established and why this could challenge the influence of other more established bases of institutional authority. It discusses approaches to the governance of this new social and political phenomenon that could nurture the Fifth Estate?s potential for supporting the vitality of liberal democratic societies.","author":[{"dropping-particle":"","family":"White","given":"Lynn","non-dropping-particle":"","parse-names":false,"suffix":""}],"container-title":"American Association for the Advancement of Science","id":"ITEM-1","issue":"3767","issued":{"date-parts":[["1967"]]},"page":"1203-1207","title":"The Historical Roots of Our Ecologic Crisis Published by : American Association for the Advancement of Science Stable URL : http://www.jstor.org/stable/1720120 The Historical Roots of Our Ecologic Crisis","type":"article-journal","volume":"155"},"uris":["http://www.mendeley.com/documents/?uuid=1ab26b97-5e15-49e7-bedf-1385126c3763"]}],"mendeley":{"formattedCitation":"(White, 1967)","manualFormatting":"(1967)","plainTextFormattedCitation":"(White, 1967)","previouslyFormattedCitation":"(White, 1967)"},"properties":{"noteIndex":0},"schema":"https://github.com/citation-style-language/schema/raw/master/csl-citation.json"}</w:instrText>
      </w:r>
      <w:r w:rsidR="004D4D6C">
        <w:rPr>
          <w:rFonts w:cstheme="minorHAnsi"/>
          <w:color w:val="000000" w:themeColor="text1"/>
        </w:rPr>
        <w:fldChar w:fldCharType="separate"/>
      </w:r>
      <w:r w:rsidR="004D4D6C" w:rsidRPr="004D4D6C">
        <w:rPr>
          <w:rFonts w:cstheme="minorHAnsi"/>
          <w:noProof/>
          <w:color w:val="000000" w:themeColor="text1"/>
        </w:rPr>
        <w:t>(1967)</w:t>
      </w:r>
      <w:r w:rsidR="004D4D6C">
        <w:rPr>
          <w:rFonts w:cstheme="minorHAnsi"/>
          <w:color w:val="000000" w:themeColor="text1"/>
        </w:rPr>
        <w:fldChar w:fldCharType="end"/>
      </w:r>
      <w:r w:rsidRPr="008E2A9E">
        <w:rPr>
          <w:rFonts w:cstheme="minorHAnsi"/>
          <w:color w:val="000000" w:themeColor="text1"/>
        </w:rPr>
        <w:t xml:space="preserve"> argues that the root of Western culture’s anthropocentrism lies in Judeo-Christian mythology, because it is founded on a dualism between humanity and nature and explicitly gives humans dominion over the natural world. Twentieth century ecologists, such as Leopold </w:t>
      </w:r>
      <w:r w:rsidR="004D4D6C">
        <w:rPr>
          <w:rFonts w:cstheme="minorHAnsi"/>
          <w:color w:val="000000" w:themeColor="text1"/>
        </w:rPr>
        <w:fldChar w:fldCharType="begin" w:fldLock="1"/>
      </w:r>
      <w:r w:rsidR="004D4D6C">
        <w:rPr>
          <w:rFonts w:cstheme="minorHAnsi"/>
          <w:color w:val="000000" w:themeColor="text1"/>
        </w:rPr>
        <w:instrText>ADDIN CSL_CITATION {"citationItems":[{"id":"ITEM-1","itemData":{"author":[{"dropping-particle":"","family":"Leopold A","given":"","non-dropping-particle":"","parse-names":false,"suffix":""}],"id":"ITEM-1","issued":{"date-parts":[["1949"]]},"publisher":"Oxford University Press","publisher-place":"New York","title":"A Sand County Almanac","type":"book"},"uris":["http://www.mendeley.com/documents/?uuid=d567fa58-f831-433d-a3e8-dc2c63519285"]}],"mendeley":{"formattedCitation":"(Leopold A, 1949)","manualFormatting":"(1949)","plainTextFormattedCitation":"(Leopold A, 1949)","previouslyFormattedCitation":"(Leopold A, 1949)"},"properties":{"noteIndex":0},"schema":"https://github.com/citation-style-language/schema/raw/master/csl-citation.json"}</w:instrText>
      </w:r>
      <w:r w:rsidR="004D4D6C">
        <w:rPr>
          <w:rFonts w:cstheme="minorHAnsi"/>
          <w:color w:val="000000" w:themeColor="text1"/>
        </w:rPr>
        <w:fldChar w:fldCharType="separate"/>
      </w:r>
      <w:r w:rsidR="004D4D6C" w:rsidRPr="004D4D6C">
        <w:rPr>
          <w:rFonts w:cstheme="minorHAnsi"/>
          <w:noProof/>
          <w:color w:val="000000" w:themeColor="text1"/>
        </w:rPr>
        <w:t>(1949)</w:t>
      </w:r>
      <w:r w:rsidR="004D4D6C">
        <w:rPr>
          <w:rFonts w:cstheme="minorHAnsi"/>
          <w:color w:val="000000" w:themeColor="text1"/>
        </w:rPr>
        <w:fldChar w:fldCharType="end"/>
      </w:r>
      <w:r w:rsidRPr="008E2A9E">
        <w:rPr>
          <w:rFonts w:cstheme="minorHAnsi"/>
          <w:color w:val="000000" w:themeColor="text1"/>
        </w:rPr>
        <w:t xml:space="preserve"> and </w:t>
      </w:r>
      <w:proofErr w:type="spellStart"/>
      <w:r w:rsidRPr="008E2A9E">
        <w:rPr>
          <w:rFonts w:cstheme="minorHAnsi"/>
          <w:color w:val="000000" w:themeColor="text1"/>
        </w:rPr>
        <w:t>Naess</w:t>
      </w:r>
      <w:proofErr w:type="spellEnd"/>
      <w:r w:rsidRPr="008E2A9E">
        <w:rPr>
          <w:rFonts w:cstheme="minorHAnsi"/>
          <w:color w:val="000000" w:themeColor="text1"/>
        </w:rPr>
        <w:t xml:space="preserve"> </w:t>
      </w:r>
      <w:r w:rsidR="004D4D6C">
        <w:rPr>
          <w:rFonts w:cstheme="minorHAnsi"/>
          <w:color w:val="000000" w:themeColor="text1"/>
        </w:rPr>
        <w:fldChar w:fldCharType="begin" w:fldLock="1"/>
      </w:r>
      <w:r w:rsidR="004D4D6C">
        <w:rPr>
          <w:rFonts w:cstheme="minorHAnsi"/>
          <w:color w:val="000000" w:themeColor="text1"/>
        </w:rPr>
        <w:instrText>ADDIN CSL_CITATION {"citationItems":[{"id":"ITEM-1","itemData":{"author":[{"dropping-particle":"","family":"Naess","given":"A","non-dropping-particle":"","parse-names":false,"suffix":""}],"container-title":"Inquiry","id":"ITEM-1","issue":"95-100","issued":{"date-parts":[["1973"]]},"title":"The shallow and the deep ecology movements","type":"article-journal","volume":"16"},"uris":["http://www.mendeley.com/documents/?uuid=03133a03-2a5b-40f4-8400-403a2ae07587"]}],"mendeley":{"formattedCitation":"(Naess, 1973)","manualFormatting":"(1973)","plainTextFormattedCitation":"(Naess, 1973)","previouslyFormattedCitation":"(Naess, 1973)"},"properties":{"noteIndex":0},"schema":"https://github.com/citation-style-language/schema/raw/master/csl-citation.json"}</w:instrText>
      </w:r>
      <w:r w:rsidR="004D4D6C">
        <w:rPr>
          <w:rFonts w:cstheme="minorHAnsi"/>
          <w:color w:val="000000" w:themeColor="text1"/>
        </w:rPr>
        <w:fldChar w:fldCharType="separate"/>
      </w:r>
      <w:r w:rsidR="004D4D6C" w:rsidRPr="004D4D6C">
        <w:rPr>
          <w:rFonts w:cstheme="minorHAnsi"/>
          <w:noProof/>
          <w:color w:val="000000" w:themeColor="text1"/>
        </w:rPr>
        <w:t>(1973)</w:t>
      </w:r>
      <w:r w:rsidR="004D4D6C">
        <w:rPr>
          <w:rFonts w:cstheme="minorHAnsi"/>
          <w:color w:val="000000" w:themeColor="text1"/>
        </w:rPr>
        <w:fldChar w:fldCharType="end"/>
      </w:r>
      <w:r w:rsidRPr="008E2A9E">
        <w:rPr>
          <w:rFonts w:cstheme="minorHAnsi"/>
          <w:color w:val="000000" w:themeColor="text1"/>
        </w:rPr>
        <w:t xml:space="preserve">, similarly contend this disconnection from nature is </w:t>
      </w:r>
      <w:r w:rsidRPr="008E2A9E">
        <w:rPr>
          <w:rFonts w:cstheme="minorHAnsi"/>
          <w:color w:val="000000" w:themeColor="text1"/>
        </w:rPr>
        <w:lastRenderedPageBreak/>
        <w:t>symptomatic of basic philosophical and ethical notions that position humans above non-human nature. Others maintain that the advent of agriculture was humanity’s first step outside of nature</w:t>
      </w:r>
      <w:r w:rsidR="00211732">
        <w:rPr>
          <w:rFonts w:cstheme="minorHAnsi"/>
          <w:color w:val="000000" w:themeColor="text1"/>
        </w:rPr>
        <w:t xml:space="preserve"> </w:t>
      </w:r>
      <w:r w:rsidR="00211732">
        <w:rPr>
          <w:rFonts w:cstheme="minorHAnsi"/>
          <w:color w:val="000000" w:themeColor="text1"/>
        </w:rPr>
        <w:fldChar w:fldCharType="begin" w:fldLock="1"/>
      </w:r>
      <w:r w:rsidR="00211732">
        <w:rPr>
          <w:rFonts w:cstheme="minorHAnsi"/>
          <w:color w:val="000000" w:themeColor="text1"/>
        </w:rPr>
        <w:instrText>ADDIN CSL_CITATION {"citationItems":[{"id":"ITEM-1","itemData":{"URL":"https://www.ecopsychology.org/the-separation-from-more-than-human-nature/","accessed":{"date-parts":[["2019","2","22"]]},"author":[{"dropping-particle":"","family":"Scull","given":"John","non-dropping-particle":"","parse-names":false,"suffix":""}],"id":"ITEM-1","issued":{"date-parts":[["1999"]]},"title":"The Separation from More-than-human Nature","type":"webpage"},"uris":["http://www.mendeley.com/documents/?uuid=11930349-95cc-4517-931d-1293b040859a"]},{"id":"ITEM-2","itemData":{"author":[{"dropping-particle":"","family":"Quinn","given":"Daniel","non-dropping-particle":"","parse-names":false,"suffix":""}],"id":"ITEM-2","issued":{"date-parts":[["1992"]]},"publisher":"Bantam/Turner Books","publisher-place":"New York","title":"Ishmael","type":"book"},"uris":["http://www.mendeley.com/documents/?uuid=127dd36a-33b4-4b29-acc0-3782a02b79b2"]}],"mendeley":{"formattedCitation":"(Quinn, 1992; Scull, 1999)","plainTextFormattedCitation":"(Quinn, 1992; Scull, 1999)","previouslyFormattedCitation":"(Quinn, 1992; Scull, 1999)"},"properties":{"noteIndex":0},"schema":"https://github.com/citation-style-language/schema/raw/master/csl-citation.json"}</w:instrText>
      </w:r>
      <w:r w:rsidR="00211732">
        <w:rPr>
          <w:rFonts w:cstheme="minorHAnsi"/>
          <w:color w:val="000000" w:themeColor="text1"/>
        </w:rPr>
        <w:fldChar w:fldCharType="separate"/>
      </w:r>
      <w:r w:rsidR="00211732" w:rsidRPr="00211732">
        <w:rPr>
          <w:rFonts w:cstheme="minorHAnsi"/>
          <w:noProof/>
          <w:color w:val="000000" w:themeColor="text1"/>
        </w:rPr>
        <w:t>(Quinn, 1992; Scull, 1999)</w:t>
      </w:r>
      <w:r w:rsidR="00211732">
        <w:rPr>
          <w:rFonts w:cstheme="minorHAnsi"/>
          <w:color w:val="000000" w:themeColor="text1"/>
        </w:rPr>
        <w:fldChar w:fldCharType="end"/>
      </w:r>
      <w:r w:rsidRPr="008E2A9E">
        <w:rPr>
          <w:rFonts w:cstheme="minorHAnsi"/>
          <w:color w:val="000000" w:themeColor="text1"/>
        </w:rPr>
        <w:t xml:space="preserve">, while some contend it is a consequence of capitalism and neoliberal economic policies </w:t>
      </w:r>
      <w:r w:rsidR="00211732">
        <w:rPr>
          <w:rFonts w:cstheme="minorHAnsi"/>
          <w:color w:val="000000" w:themeColor="text1"/>
        </w:rPr>
        <w:fldChar w:fldCharType="begin" w:fldLock="1"/>
      </w:r>
      <w:r w:rsidR="00F62F6D">
        <w:rPr>
          <w:rFonts w:cstheme="minorHAnsi"/>
          <w:color w:val="000000" w:themeColor="text1"/>
        </w:rPr>
        <w:instrText>ADDIN CSL_CITATION {"citationItems":[{"id":"ITEM-1","itemData":{"DOI":"10.1017/S0030605303000383","ISBN":"1365-3008","ISSN":"00306053","abstract":"Many individuals and societies are no longer connected to the more-than-human world in such a way as to ensure a sustainable future. As such connection has diminished, environmental challenges have multiplied and influences for estrangement intensified. I review the importance of direct, intimate encounter with places and organisms on the attitudes of the young, as well as the significance of biophilia. The result of the loss of contact and subsequent alienation is the Extinction of Experience: an inexorable cycle of disconnection, apathy, and progressive depletion. I describe an effort to demonstrate this effect. Small, humble habitats, especially in urban settings, can be as important as big reserves in awakening biophilia. Biophobia, abetted by the loss of such habitats, the rise of the virtual in place of actual experience, economic inequalities, and overpopulation, further feeds the downward spiral of extinction and disaffection. The climate of global corporate growth that now prevails is inimical to sustainability, as is the current state of ecological illiteracy. Radical change is therefore necessary to address both economic disparity, in the direction of minimal ownership rather than maximum consumerism, and educational reform that places nature at the centre rather than the margin of the curriculum. I present a six-point programme, called Nature Matrix, for an alternative social and ethical paradigm. Rather than a pragmatic plan for the near future, Nature Matrix is a model for essential, incremental change, a dream whose eventual adoption may enhance chances for reconnection and for ecological survival itself: at present, a deeply uncertain prospect.","author":[{"dropping-particle":"","family":"Pyle","given":"Robert Michael","non-dropping-particle":"","parse-names":false,"suffix":""}],"container-title":"Oryx","id":"ITEM-1","issue":"2","issued":{"date-parts":[["2003"]]},"page":"206-214","title":"Nature matrix: Reconnecting people and nature","type":"article-journal","volume":"37"},"uris":["http://www.mendeley.com/documents/?uuid=f280db4f-e8e8-4760-9c0b-34dac713c543"]},{"id":"ITEM-2","itemData":{"DOI":"10.1007/s10980-016-0423-5","ISSN":"1572-9761","author":[{"dropping-particle":"","family":"Seppelt","given":"Ralf","non-dropping-particle":"","parse-names":false,"suffix":""},{"dropping-particle":"","family":"Cumming","given":"Graeme S","non-dropping-particle":"","parse-names":false,"suffix":""}],"container-title":"Landscape Ecology","id":"ITEM-2","issue":"8","issued":{"date-parts":[["2016"]]},"page":"1645-1651","title":"Humanity’s distance to nature: time for environmental austerity?","type":"article-journal","volume":"31"},"uris":["http://www.mendeley.com/documents/?uuid=e5299114-5edd-4f07-8189-102d889a2091"]}],"mendeley":{"formattedCitation":"(R. M. Pyle, 2003; Seppelt &amp; Cumming, 2016)","plainTextFormattedCitation":"(R. M. Pyle, 2003; Seppelt &amp; Cumming, 2016)","previouslyFormattedCitation":"(R. M. Pyle, 2003; Seppelt &amp; Cumming, 2016)"},"properties":{"noteIndex":0},"schema":"https://github.com/citation-style-language/schema/raw/master/csl-citation.json"}</w:instrText>
      </w:r>
      <w:r w:rsidR="00211732">
        <w:rPr>
          <w:rFonts w:cstheme="minorHAnsi"/>
          <w:color w:val="000000" w:themeColor="text1"/>
        </w:rPr>
        <w:fldChar w:fldCharType="separate"/>
      </w:r>
      <w:r w:rsidR="00F62F6D" w:rsidRPr="00F62F6D">
        <w:rPr>
          <w:rFonts w:cstheme="minorHAnsi"/>
          <w:noProof/>
          <w:color w:val="000000" w:themeColor="text1"/>
        </w:rPr>
        <w:t>(Pyle, 2003; Seppelt &amp; Cumming, 2016)</w:t>
      </w:r>
      <w:r w:rsidR="00211732">
        <w:rPr>
          <w:rFonts w:cstheme="minorHAnsi"/>
          <w:color w:val="000000" w:themeColor="text1"/>
        </w:rPr>
        <w:fldChar w:fldCharType="end"/>
      </w:r>
      <w:r w:rsidRPr="008E2A9E">
        <w:rPr>
          <w:rFonts w:cstheme="minorHAnsi"/>
          <w:color w:val="000000" w:themeColor="text1"/>
        </w:rPr>
        <w:t xml:space="preserve">. In sustainability science, scholars posit technological and economic origins for the separation of humans from nature, instead of religious or philosophical dilemmas, given its relationship to globalization and increasing complexity </w:t>
      </w:r>
      <w:r w:rsidR="00211732">
        <w:rPr>
          <w:rFonts w:cstheme="minorHAnsi"/>
          <w:color w:val="000000" w:themeColor="text1"/>
        </w:rPr>
        <w:fldChar w:fldCharType="begin" w:fldLock="1"/>
      </w:r>
      <w:r w:rsidR="00211732">
        <w:rPr>
          <w:rFonts w:cstheme="minorHAnsi"/>
          <w:color w:val="000000" w:themeColor="text1"/>
        </w:rPr>
        <w:instrText>ADDIN CSL_CITATION {"citationItems":[{"id":"ITEM-1","itemData":{"DOI":"10.1007/s11625-018-0542-9","ISBN":"1162501805429","ISSN":"18624057","PMID":"2931","abstract":"This paper uses proxies for university quality derived from Perfor- mance Indicators to evaluate the impact of university quality on the early labour market outcome of a cohort of recent Italian graduates. Institutional research quality is found to have a negative effect on the probability that both male and female graduates will be overeducated. Additionally, research inputs are positively related to men’s wages. In contrast, teaching quality does not appear to enhance students’ economic success.","author":[{"dropping-particle":"","family":"Ives","given":"Christopher D.","non-dropping-particle":"","parse-names":false,"suffix":""},{"dropping-particle":"","family":"Abson","given":"David J.","non-dropping-particle":"","parse-names":false,"suffix":""},{"dropping-particle":"","family":"Wehrden","given":"Henrik","non-dropping-particle":"von","parse-names":false,"suffix":""},{"dropping-particle":"","family":"Dorninger","given":"Christian","non-dropping-particle":"","parse-names":false,"suffix":""},{"dropping-particle":"","family":"Klaniecki","given":"Kathleen","non-dropping-particle":"","parse-names":false,"suffix":""},{"dropping-particle":"","family":"Fischer","given":"Joern","non-dropping-particle":"","parse-names":false,"suffix":""}],"container-title":"Sustainability Science","id":"ITEM-1","issue":"5","issued":{"date-parts":[["2018"]]},"note":"CWN includes:\n-material connection - resource use\n-experiential - enjoyment of nature\n-cognitive - ecological awareness\n-emotional - empathy, relationship with nature\n-philosophical or spiritual perspectives\n\nconnection with nature is framed either as a cause for some outcome (ERB) - consequence of some driver (societal shifts, technological change) - treatment for various issues\n\ndifferent from ecosystem services because it is not necessarily anthropocentric - where ecosystem services is strictly for human gain - CWN is more about shedding some anthropocentrism and recognizing the interconnectedness between humans and nature.\n-not tied to economics, which is a plus\n\ngrowing food has potential to increase all aspects of CWN - maybe a shallow leverage point or a deep leverage point","page":"1389-1397","publisher":"Springer Japan","title":"Reconnecting with nature for sustainability","type":"article-journal","volume":"13"},"uris":["http://www.mendeley.com/documents/?uuid=c259befb-1018-4449-8965-d2d7f0c3d156"]}],"mendeley":{"formattedCitation":"(Ives et al., 2018)","plainTextFormattedCitation":"(Ives et al., 2018)","previouslyFormattedCitation":"(Ives et al., 2018)"},"properties":{"noteIndex":0},"schema":"https://github.com/citation-style-language/schema/raw/master/csl-citation.json"}</w:instrText>
      </w:r>
      <w:r w:rsidR="00211732">
        <w:rPr>
          <w:rFonts w:cstheme="minorHAnsi"/>
          <w:color w:val="000000" w:themeColor="text1"/>
        </w:rPr>
        <w:fldChar w:fldCharType="separate"/>
      </w:r>
      <w:r w:rsidR="00211732" w:rsidRPr="00211732">
        <w:rPr>
          <w:rFonts w:cstheme="minorHAnsi"/>
          <w:noProof/>
          <w:color w:val="000000" w:themeColor="text1"/>
        </w:rPr>
        <w:t>(Ives et al., 2018)</w:t>
      </w:r>
      <w:r w:rsidR="00211732">
        <w:rPr>
          <w:rFonts w:cstheme="minorHAnsi"/>
          <w:color w:val="000000" w:themeColor="text1"/>
        </w:rPr>
        <w:fldChar w:fldCharType="end"/>
      </w:r>
      <w:r w:rsidRPr="008E2A9E">
        <w:rPr>
          <w:rFonts w:cstheme="minorHAnsi"/>
          <w:color w:val="000000" w:themeColor="text1"/>
        </w:rPr>
        <w:t xml:space="preserve">. </w:t>
      </w:r>
    </w:p>
    <w:p w14:paraId="7B3E95E8" w14:textId="68002070" w:rsidR="008E2A9E" w:rsidRPr="008E2A9E" w:rsidRDefault="008E2A9E" w:rsidP="003E1F2A">
      <w:pPr>
        <w:ind w:firstLine="720"/>
        <w:rPr>
          <w:rFonts w:cstheme="minorHAnsi"/>
          <w:color w:val="000000" w:themeColor="text1"/>
        </w:rPr>
      </w:pPr>
      <w:r w:rsidRPr="008E2A9E">
        <w:rPr>
          <w:rFonts w:cstheme="minorHAnsi"/>
          <w:color w:val="000000" w:themeColor="text1"/>
        </w:rPr>
        <w:t>Consumerism, globalization, virtual technology, and urbanism perpetuate the human-nature dichotomy. The culture birthed out of capitalism in the West has given rise to substantial consumption that is disproportionate to local resources (Pyle, 2003). An increasingly global economy allows for unsustainable consumption patterns as societies are less dependent on local natural resources, “allowing people to forget about the realities of ecosystem change and uncertainty” (</w:t>
      </w:r>
      <w:proofErr w:type="spellStart"/>
      <w:r w:rsidRPr="008E2A9E">
        <w:rPr>
          <w:rFonts w:cstheme="minorHAnsi"/>
          <w:color w:val="000000" w:themeColor="text1"/>
        </w:rPr>
        <w:t>Seppelt</w:t>
      </w:r>
      <w:proofErr w:type="spellEnd"/>
      <w:r w:rsidRPr="008E2A9E">
        <w:rPr>
          <w:rFonts w:cstheme="minorHAnsi"/>
          <w:color w:val="000000" w:themeColor="text1"/>
        </w:rPr>
        <w:t xml:space="preserve"> &amp; Cumming, 2016, p. 1646). Increasing the physical distance between humans and the resources they depend on masks the ecological impacts of consumption from view, or causes ‘inattention nature blindness’ (</w:t>
      </w:r>
      <w:proofErr w:type="spellStart"/>
      <w:r w:rsidRPr="008E2A9E">
        <w:rPr>
          <w:rFonts w:cstheme="minorHAnsi"/>
          <w:color w:val="000000" w:themeColor="text1"/>
        </w:rPr>
        <w:t>Zylstra</w:t>
      </w:r>
      <w:proofErr w:type="spellEnd"/>
      <w:r w:rsidRPr="008E2A9E">
        <w:rPr>
          <w:rFonts w:cstheme="minorHAnsi"/>
          <w:color w:val="000000" w:themeColor="text1"/>
        </w:rPr>
        <w:t xml:space="preserve"> et al., 2014). Similarly, virtual technology “finds its apotheosis at the expense of the real” (Pyle, 2003, p. 206) </w:t>
      </w:r>
      <w:r w:rsidR="00616322">
        <w:rPr>
          <w:rFonts w:cstheme="minorHAnsi"/>
          <w:color w:val="000000" w:themeColor="text1"/>
        </w:rPr>
        <w:t xml:space="preserve">orienting people toward experiences with screens instead of nature. </w:t>
      </w:r>
      <w:r w:rsidR="00652035">
        <w:rPr>
          <w:rFonts w:cstheme="minorHAnsi"/>
          <w:color w:val="000000" w:themeColor="text1"/>
        </w:rPr>
        <w:t xml:space="preserve">For example, </w:t>
      </w:r>
      <w:proofErr w:type="spellStart"/>
      <w:r w:rsidR="00616322">
        <w:rPr>
          <w:rFonts w:cstheme="minorHAnsi"/>
          <w:color w:val="000000" w:themeColor="text1"/>
        </w:rPr>
        <w:t>Pergams</w:t>
      </w:r>
      <w:proofErr w:type="spellEnd"/>
      <w:r w:rsidR="00616322">
        <w:rPr>
          <w:rFonts w:cstheme="minorHAnsi"/>
          <w:color w:val="000000" w:themeColor="text1"/>
        </w:rPr>
        <w:t xml:space="preserve"> &amp; </w:t>
      </w:r>
      <w:proofErr w:type="spellStart"/>
      <w:r w:rsidR="00616322">
        <w:rPr>
          <w:rFonts w:cstheme="minorHAnsi"/>
          <w:color w:val="000000" w:themeColor="text1"/>
        </w:rPr>
        <w:t>Zaradic</w:t>
      </w:r>
      <w:proofErr w:type="spellEnd"/>
      <w:r w:rsidR="00616322">
        <w:rPr>
          <w:rFonts w:cstheme="minorHAnsi"/>
          <w:color w:val="000000" w:themeColor="text1"/>
        </w:rPr>
        <w:t xml:space="preserve"> (2006) </w:t>
      </w:r>
      <w:r w:rsidR="00652035">
        <w:rPr>
          <w:rFonts w:cstheme="minorHAnsi"/>
          <w:color w:val="000000" w:themeColor="text1"/>
        </w:rPr>
        <w:t>showed a correlation between a 16-year downtrend in national park visits in the US and increasing use of electronic media</w:t>
      </w:r>
      <w:r w:rsidRPr="008E2A9E">
        <w:rPr>
          <w:rFonts w:cstheme="minorHAnsi"/>
          <w:color w:val="000000" w:themeColor="text1"/>
        </w:rPr>
        <w:t xml:space="preserve">. Urbanization and limited access to green spaces also disconnect </w:t>
      </w:r>
      <w:r w:rsidR="00652035">
        <w:rPr>
          <w:rFonts w:cstheme="minorHAnsi"/>
          <w:color w:val="000000" w:themeColor="text1"/>
        </w:rPr>
        <w:t xml:space="preserve">humans </w:t>
      </w:r>
      <w:r w:rsidRPr="008E2A9E">
        <w:rPr>
          <w:rFonts w:cstheme="minorHAnsi"/>
          <w:color w:val="000000" w:themeColor="text1"/>
        </w:rPr>
        <w:t xml:space="preserve">from nature </w:t>
      </w:r>
      <w:r w:rsidR="00211732">
        <w:rPr>
          <w:rFonts w:cstheme="minorHAnsi"/>
          <w:color w:val="000000" w:themeColor="text1"/>
        </w:rPr>
        <w:fldChar w:fldCharType="begin" w:fldLock="1"/>
      </w:r>
      <w:r w:rsidR="00211732">
        <w:rPr>
          <w:rFonts w:cstheme="minorHAnsi"/>
          <w:color w:val="000000" w:themeColor="text1"/>
        </w:rPr>
        <w:instrText>ADDIN CSL_CITATION {"citationItems":[{"id":"ITEM-1","itemData":{"DOI":"10.1016/j.jenvp.2013.01.004","ISSN":"0272-4944","author":[{"dropping-particle":"","family":"Tam","given":"Kim-pong","non-dropping-particle":"","parse-names":false,"suffix":""}],"container-title":"Journal of Environmental Psychology","id":"ITEM-1","issued":{"date-parts":[["2013"]]},"page":"64-78","publisher":"Elsevier Ltd","title":"Concepts and measures related to connection to nature : Similarities and differences","type":"article-journal","volume":"34"},"uris":["http://www.mendeley.com/documents/?uuid=98bc93b1-2b72-4198-a8d3-cad6aef21920"]},{"id":"ITEM-2","itemData":{"author":[{"dropping-particle":"","family":"Cumming","given":"Graeme S","non-dropping-particle":"","parse-names":false,"suffix":""},{"dropping-particle":"","family":"Buerkert","given":"Andreas","non-dropping-particle":"","parse-names":false,"suffix":""},{"dropping-particle":"","family":"Hoffmann","given":"Ellen M","non-dropping-particle":"","parse-names":false,"suffix":""},{"dropping-particle":"","family":"Schlecht","given":"Eva","non-dropping-particle":"","parse-names":false,"suffix":""},{"dropping-particle":"","family":"Cramon-Taubadel","given":"Stephan","non-dropping-particle":"von","parse-names":false,"suffix":""},{"dropping-particle":"","family":"Tscharntke","given":"Teja","non-dropping-particle":"","parse-names":false,"suffix":""}],"container-title":"Nature","id":"ITEM-2","issued":{"date-parts":[["2014","11","5"]]},"page":"50","publisher":"Nature Publishing Group, a division of Macmillan Publishers Limited. All Rights Reserved.","title":"Implications of agricultural transitions and urbanization for ecosystem services","type":"article-journal","volume":"515"},"uris":["http://www.mendeley.com/documents/?uuid=62a42782-b753-4cb9-bf00-9e1a2f49811e"]}],"mendeley":{"formattedCitation":"(Cumming et al., 2014; Tam, 2013)","plainTextFormattedCitation":"(Cumming et al., 2014; Tam, 2013)","previouslyFormattedCitation":"(Cumming et al., 2014; Tam, 2013)"},"properties":{"noteIndex":0},"schema":"https://github.com/citation-style-language/schema/raw/master/csl-citation.json"}</w:instrText>
      </w:r>
      <w:r w:rsidR="00211732">
        <w:rPr>
          <w:rFonts w:cstheme="minorHAnsi"/>
          <w:color w:val="000000" w:themeColor="text1"/>
        </w:rPr>
        <w:fldChar w:fldCharType="separate"/>
      </w:r>
      <w:r w:rsidR="00211732" w:rsidRPr="00211732">
        <w:rPr>
          <w:rFonts w:cstheme="minorHAnsi"/>
          <w:noProof/>
          <w:color w:val="000000" w:themeColor="text1"/>
        </w:rPr>
        <w:t>(Cumming et al., 2014; Tam, 2013)</w:t>
      </w:r>
      <w:r w:rsidR="00211732">
        <w:rPr>
          <w:rFonts w:cstheme="minorHAnsi"/>
          <w:color w:val="000000" w:themeColor="text1"/>
        </w:rPr>
        <w:fldChar w:fldCharType="end"/>
      </w:r>
      <w:r w:rsidR="00652035">
        <w:rPr>
          <w:rFonts w:cstheme="minorHAnsi"/>
          <w:color w:val="000000" w:themeColor="text1"/>
        </w:rPr>
        <w:t>, especially children (Pyle, 1993).</w:t>
      </w:r>
      <w:r w:rsidRPr="008E2A9E">
        <w:rPr>
          <w:rFonts w:cstheme="minorHAnsi"/>
          <w:color w:val="000000" w:themeColor="text1"/>
        </w:rPr>
        <w:t xml:space="preserve"> </w:t>
      </w:r>
    </w:p>
    <w:p w14:paraId="0C35158D" w14:textId="7159FD0B" w:rsidR="002D5904" w:rsidRDefault="00BA7F72" w:rsidP="003E1F2A">
      <w:pPr>
        <w:ind w:firstLine="720"/>
        <w:rPr>
          <w:rFonts w:cstheme="minorHAnsi"/>
          <w:color w:val="000000" w:themeColor="text1"/>
        </w:rPr>
      </w:pPr>
      <w:r>
        <w:rPr>
          <w:rFonts w:cstheme="minorHAnsi"/>
          <w:color w:val="000000" w:themeColor="text1"/>
        </w:rPr>
        <w:t xml:space="preserve">  </w:t>
      </w:r>
      <w:r w:rsidR="000C0AB6">
        <w:rPr>
          <w:rFonts w:cstheme="minorHAnsi"/>
          <w:color w:val="000000" w:themeColor="text1"/>
        </w:rPr>
        <w:t>I</w:t>
      </w:r>
      <w:r w:rsidR="008E2A9E" w:rsidRPr="008E2A9E">
        <w:rPr>
          <w:rFonts w:cstheme="minorHAnsi"/>
          <w:color w:val="000000" w:themeColor="text1"/>
        </w:rPr>
        <w:t>n addition to being ushered into unsustainable consumption patterns (Soga &amp; Gaston, 2016), children are increasingly disconnected from nature through ‘extinction of experience</w:t>
      </w:r>
      <w:r w:rsidR="00F62F6D">
        <w:rPr>
          <w:rFonts w:cstheme="minorHAnsi"/>
          <w:color w:val="000000" w:themeColor="text1"/>
        </w:rPr>
        <w:t xml:space="preserve">’ </w:t>
      </w:r>
      <w:r w:rsidR="00F62F6D">
        <w:rPr>
          <w:rFonts w:cstheme="minorHAnsi"/>
          <w:color w:val="000000" w:themeColor="text1"/>
        </w:rPr>
        <w:fldChar w:fldCharType="begin" w:fldLock="1"/>
      </w:r>
      <w:r w:rsidR="00F24A7F">
        <w:rPr>
          <w:rFonts w:cstheme="minorHAnsi"/>
          <w:color w:val="000000" w:themeColor="text1"/>
        </w:rPr>
        <w:instrText>ADDIN CSL_CITATION {"citationItems":[{"id":"ITEM-1","itemData":{"author":[{"dropping-particle":"","family":"Pyle","given":"RM","non-dropping-particle":"","parse-names":false,"suffix":""}],"id":"ITEM-1","issued":{"date-parts":[["1993"]]},"publisher":"Houghton Mifflin","publisher-place":"Boston","title":"The thunder tree: lessons from an urban wildland","type":"book"},"uris":["http://www.mendeley.com/documents/?uuid=7ec8c5b9-a8fb-442b-bf79-22bb6df62679"]}],"mendeley":{"formattedCitation":"(R. Pyle, 1993)","plainTextFormattedCitation":"(R. Pyle, 1993)","previouslyFormattedCitation":"(R. Pyle, 1993)"},"properties":{"noteIndex":0},"schema":"https://github.com/citation-style-language/schema/raw/master/csl-citation.json"}</w:instrText>
      </w:r>
      <w:r w:rsidR="00F62F6D">
        <w:rPr>
          <w:rFonts w:cstheme="minorHAnsi"/>
          <w:color w:val="000000" w:themeColor="text1"/>
        </w:rPr>
        <w:fldChar w:fldCharType="separate"/>
      </w:r>
      <w:r w:rsidR="00F62F6D" w:rsidRPr="00F62F6D">
        <w:rPr>
          <w:rFonts w:cstheme="minorHAnsi"/>
          <w:noProof/>
          <w:color w:val="000000" w:themeColor="text1"/>
        </w:rPr>
        <w:t>(Pyle, 1993)</w:t>
      </w:r>
      <w:r w:rsidR="00F62F6D">
        <w:rPr>
          <w:rFonts w:cstheme="minorHAnsi"/>
          <w:color w:val="000000" w:themeColor="text1"/>
        </w:rPr>
        <w:fldChar w:fldCharType="end"/>
      </w:r>
      <w:r w:rsidR="008E2A9E" w:rsidRPr="008E2A9E">
        <w:rPr>
          <w:rFonts w:cstheme="minorHAnsi"/>
          <w:color w:val="000000" w:themeColor="text1"/>
        </w:rPr>
        <w:t xml:space="preserve">. </w:t>
      </w:r>
      <w:r w:rsidR="000C0AB6">
        <w:rPr>
          <w:rFonts w:cstheme="minorHAnsi"/>
          <w:color w:val="000000" w:themeColor="text1"/>
        </w:rPr>
        <w:t>Urbanization</w:t>
      </w:r>
      <w:r w:rsidR="008E2A9E" w:rsidRPr="008E2A9E">
        <w:rPr>
          <w:rFonts w:cstheme="minorHAnsi"/>
          <w:color w:val="000000" w:themeColor="text1"/>
        </w:rPr>
        <w:t xml:space="preserve"> diminish</w:t>
      </w:r>
      <w:r w:rsidR="000C0AB6">
        <w:rPr>
          <w:rFonts w:cstheme="minorHAnsi"/>
          <w:color w:val="000000" w:themeColor="text1"/>
        </w:rPr>
        <w:t>es</w:t>
      </w:r>
      <w:r w:rsidR="008E2A9E" w:rsidRPr="008E2A9E">
        <w:rPr>
          <w:rFonts w:cstheme="minorHAnsi"/>
          <w:color w:val="000000" w:themeColor="text1"/>
        </w:rPr>
        <w:t xml:space="preserve"> </w:t>
      </w:r>
      <w:r w:rsidR="000C0AB6">
        <w:rPr>
          <w:rFonts w:cstheme="minorHAnsi"/>
          <w:color w:val="000000" w:themeColor="text1"/>
        </w:rPr>
        <w:t>opportunities</w:t>
      </w:r>
      <w:r w:rsidR="008E2A9E" w:rsidRPr="008E2A9E">
        <w:rPr>
          <w:rFonts w:cstheme="minorHAnsi"/>
          <w:color w:val="000000" w:themeColor="text1"/>
        </w:rPr>
        <w:t xml:space="preserve"> for direct engagement with natural environments, </w:t>
      </w:r>
      <w:r w:rsidR="000C0AB6">
        <w:rPr>
          <w:rFonts w:cstheme="minorHAnsi"/>
          <w:color w:val="000000" w:themeColor="text1"/>
        </w:rPr>
        <w:t>which may reduce children’s ability to comprehend</w:t>
      </w:r>
      <w:r w:rsidR="008E2A9E" w:rsidRPr="008E2A9E">
        <w:rPr>
          <w:rFonts w:cstheme="minorHAnsi"/>
          <w:color w:val="000000" w:themeColor="text1"/>
        </w:rPr>
        <w:t xml:space="preserve"> the complexity of ecological systems and their importance for the health and well-being of people and the planet (Pyle, 2003).</w:t>
      </w:r>
      <w:r w:rsidR="001879B5">
        <w:rPr>
          <w:rFonts w:cstheme="minorHAnsi"/>
          <w:color w:val="000000" w:themeColor="text1"/>
        </w:rPr>
        <w:t xml:space="preserve"> </w:t>
      </w:r>
      <w:r w:rsidR="000C0AB6">
        <w:rPr>
          <w:rFonts w:cstheme="minorHAnsi"/>
          <w:color w:val="000000" w:themeColor="text1"/>
        </w:rPr>
        <w:t>C</w:t>
      </w:r>
      <w:r w:rsidR="001879B5">
        <w:rPr>
          <w:rFonts w:cstheme="minorHAnsi"/>
          <w:color w:val="000000" w:themeColor="text1"/>
        </w:rPr>
        <w:t>hildren may not develop emotional bonds with nature</w:t>
      </w:r>
      <w:r w:rsidR="00A65A49">
        <w:rPr>
          <w:rFonts w:cstheme="minorHAnsi"/>
          <w:color w:val="000000" w:themeColor="text1"/>
        </w:rPr>
        <w:t xml:space="preserve"> without direct interaction with natural areas in childhood, and such bonds have been shown to influence </w:t>
      </w:r>
      <w:r w:rsidR="007124C7">
        <w:rPr>
          <w:rFonts w:cstheme="minorHAnsi"/>
          <w:color w:val="000000" w:themeColor="text1"/>
        </w:rPr>
        <w:t>environmentally responsible</w:t>
      </w:r>
      <w:r w:rsidR="00A65A49">
        <w:rPr>
          <w:rFonts w:cstheme="minorHAnsi"/>
          <w:color w:val="000000" w:themeColor="text1"/>
        </w:rPr>
        <w:t xml:space="preserve"> behavior (Mayer &amp; Frantz, 2004; Wells &amp; </w:t>
      </w:r>
      <w:proofErr w:type="spellStart"/>
      <w:r w:rsidR="00A65A49">
        <w:rPr>
          <w:rFonts w:cstheme="minorHAnsi"/>
          <w:color w:val="000000" w:themeColor="text1"/>
        </w:rPr>
        <w:t>Lekies</w:t>
      </w:r>
      <w:proofErr w:type="spellEnd"/>
      <w:r w:rsidR="00A65A49">
        <w:rPr>
          <w:rFonts w:cstheme="minorHAnsi"/>
          <w:color w:val="000000" w:themeColor="text1"/>
        </w:rPr>
        <w:t>, 2006).</w:t>
      </w:r>
      <w:r w:rsidR="008E2A9E" w:rsidRPr="008E2A9E">
        <w:rPr>
          <w:rFonts w:cstheme="minorHAnsi"/>
          <w:color w:val="000000" w:themeColor="text1"/>
        </w:rPr>
        <w:t xml:space="preserve"> </w:t>
      </w:r>
      <w:r w:rsidR="001F3A4D">
        <w:rPr>
          <w:rFonts w:cstheme="minorHAnsi"/>
          <w:color w:val="000000" w:themeColor="text1"/>
        </w:rPr>
        <w:t>Further, ps</w:t>
      </w:r>
      <w:r w:rsidR="00CC464E">
        <w:rPr>
          <w:rFonts w:cstheme="minorHAnsi"/>
          <w:color w:val="000000" w:themeColor="text1"/>
        </w:rPr>
        <w:t xml:space="preserve">ychologist Peter Kahn hypothesizes people tend to develop a baseline for the environment in childhood, and as more children grow up in urbanized areas this baseline steadily shifts toward environmental degradation as the norm (2007). This phenomenon, termed </w:t>
      </w:r>
      <w:r w:rsidR="000C0AB6">
        <w:rPr>
          <w:rFonts w:cstheme="minorHAnsi"/>
          <w:color w:val="000000" w:themeColor="text1"/>
        </w:rPr>
        <w:t>‘environmental generational amnesia</w:t>
      </w:r>
      <w:r w:rsidR="00CC464E">
        <w:rPr>
          <w:rFonts w:cstheme="minorHAnsi"/>
          <w:color w:val="000000" w:themeColor="text1"/>
        </w:rPr>
        <w:t xml:space="preserve">’, is </w:t>
      </w:r>
      <w:r w:rsidR="002D5904">
        <w:rPr>
          <w:rFonts w:cstheme="minorHAnsi"/>
          <w:color w:val="000000" w:themeColor="text1"/>
        </w:rPr>
        <w:t xml:space="preserve">symptomatic of increasing urbanization and the extinction of experience (Kahn, 2007). </w:t>
      </w:r>
      <w:r w:rsidR="00DB4344">
        <w:rPr>
          <w:rFonts w:cstheme="minorHAnsi"/>
          <w:color w:val="000000" w:themeColor="text1"/>
        </w:rPr>
        <w:t xml:space="preserve">Thus, decreasing opportunities for direct contact with nature </w:t>
      </w:r>
      <w:r w:rsidR="000B2F5E">
        <w:rPr>
          <w:rFonts w:cstheme="minorHAnsi"/>
          <w:color w:val="000000" w:themeColor="text1"/>
        </w:rPr>
        <w:t xml:space="preserve">is the primary </w:t>
      </w:r>
      <w:r w:rsidR="007124C7">
        <w:rPr>
          <w:rFonts w:cstheme="minorHAnsi"/>
          <w:color w:val="000000" w:themeColor="text1"/>
        </w:rPr>
        <w:t>contributor to</w:t>
      </w:r>
      <w:r w:rsidR="000B2F5E">
        <w:rPr>
          <w:rFonts w:cstheme="minorHAnsi"/>
          <w:color w:val="000000" w:themeColor="text1"/>
        </w:rPr>
        <w:t xml:space="preserve"> the spread of ‘nature-deficit disorder’ (</w:t>
      </w:r>
      <w:proofErr w:type="spellStart"/>
      <w:r w:rsidR="000B2F5E">
        <w:rPr>
          <w:rFonts w:cstheme="minorHAnsi"/>
          <w:color w:val="000000" w:themeColor="text1"/>
        </w:rPr>
        <w:t>Louv</w:t>
      </w:r>
      <w:proofErr w:type="spellEnd"/>
      <w:r w:rsidR="000B2F5E">
        <w:rPr>
          <w:rFonts w:cstheme="minorHAnsi"/>
          <w:color w:val="000000" w:themeColor="text1"/>
        </w:rPr>
        <w:t xml:space="preserve">, 2008), which has </w:t>
      </w:r>
      <w:r w:rsidR="00391BA3">
        <w:rPr>
          <w:rFonts w:cstheme="minorHAnsi"/>
          <w:color w:val="000000" w:themeColor="text1"/>
        </w:rPr>
        <w:t>far-reaching ramifications</w:t>
      </w:r>
      <w:r w:rsidR="000B2F5E">
        <w:rPr>
          <w:rFonts w:cstheme="minorHAnsi"/>
          <w:color w:val="000000" w:themeColor="text1"/>
        </w:rPr>
        <w:t xml:space="preserve"> for sustainability. </w:t>
      </w:r>
    </w:p>
    <w:p w14:paraId="37116812" w14:textId="21A4C7D2" w:rsidR="008E2A9E" w:rsidRPr="008E2A9E" w:rsidRDefault="007124C7" w:rsidP="007124C7">
      <w:pPr>
        <w:ind w:firstLine="720"/>
        <w:rPr>
          <w:rFonts w:cstheme="minorHAnsi"/>
          <w:color w:val="000000" w:themeColor="text1"/>
        </w:rPr>
      </w:pPr>
      <w:r>
        <w:rPr>
          <w:rFonts w:cstheme="minorHAnsi"/>
          <w:color w:val="000000" w:themeColor="text1"/>
        </w:rPr>
        <w:t>The growing separation between children and nature has clear</w:t>
      </w:r>
      <w:r w:rsidR="00652035" w:rsidRPr="008E2A9E">
        <w:rPr>
          <w:rFonts w:cstheme="minorHAnsi"/>
          <w:color w:val="000000" w:themeColor="text1"/>
        </w:rPr>
        <w:t xml:space="preserve"> implications for sustainability</w:t>
      </w:r>
      <w:r>
        <w:rPr>
          <w:rFonts w:cstheme="minorHAnsi"/>
          <w:color w:val="000000" w:themeColor="text1"/>
        </w:rPr>
        <w:t xml:space="preserve">. Without direct experience with nature, children may not develop deep connections with nature foundational for environmentally responsible behavior (ERB) and biodiversity conservation (Miller, 2005). </w:t>
      </w:r>
      <w:r w:rsidR="00494CD9">
        <w:rPr>
          <w:rFonts w:cstheme="minorHAnsi"/>
          <w:color w:val="000000" w:themeColor="text1"/>
        </w:rPr>
        <w:t xml:space="preserve">Further, </w:t>
      </w:r>
      <w:r w:rsidR="00391BA3">
        <w:rPr>
          <w:rFonts w:cstheme="minorHAnsi"/>
          <w:color w:val="000000" w:themeColor="text1"/>
        </w:rPr>
        <w:t>future generations disconnected from nature are likely to perpetuate and exacerbate values, beliefs, and behaviors contrary to sustainability (</w:t>
      </w:r>
      <w:proofErr w:type="spellStart"/>
      <w:r w:rsidR="00391BA3">
        <w:rPr>
          <w:rFonts w:cstheme="minorHAnsi"/>
          <w:color w:val="000000" w:themeColor="text1"/>
        </w:rPr>
        <w:t>Abson</w:t>
      </w:r>
      <w:proofErr w:type="spellEnd"/>
      <w:r w:rsidR="00391BA3">
        <w:rPr>
          <w:rFonts w:cstheme="minorHAnsi"/>
          <w:color w:val="000000" w:themeColor="text1"/>
        </w:rPr>
        <w:t xml:space="preserve"> et al., 2016)/</w:t>
      </w:r>
      <w:r w:rsidR="00494CD9">
        <w:rPr>
          <w:rFonts w:cstheme="minorHAnsi"/>
          <w:color w:val="000000" w:themeColor="text1"/>
        </w:rPr>
        <w:t xml:space="preserve"> </w:t>
      </w:r>
      <w:r w:rsidR="008E2A9E" w:rsidRPr="008E2A9E">
        <w:rPr>
          <w:rFonts w:cstheme="minorHAnsi"/>
          <w:color w:val="000000" w:themeColor="text1"/>
        </w:rPr>
        <w:t xml:space="preserve">As the stability of critical Earth System functions become increasingly uncertain and the surpassing of irreversible tipping points grows more certain </w:t>
      </w:r>
      <w:r w:rsidR="00F24A7F">
        <w:rPr>
          <w:rFonts w:cstheme="minorHAnsi"/>
          <w:color w:val="000000" w:themeColor="text1"/>
        </w:rPr>
        <w:fldChar w:fldCharType="begin" w:fldLock="1"/>
      </w:r>
      <w:r w:rsidR="00F24A7F">
        <w:rPr>
          <w:rFonts w:cstheme="minorHAnsi"/>
          <w:color w:val="000000" w:themeColor="text1"/>
        </w:rPr>
        <w:instrText>ADDIN CSL_CITATION {"citationItems":[{"id":"ITEM-1","itemData":{"DOI":"10.1007/s13280-011-0185-x","author":[{"dropping-particle":"","family":"Steffen","given":"Will","non-dropping-particle":"","parse-names":false,"suffix":""},{"dropping-particle":"","family":"Deutsch","given":"Lisa","non-dropping-particle":"","parse-names":false,"suffix":""},{"dropping-particle":"","family":"Zalasiewicz","given":"Jan","non-dropping-particle":"","parse-names":false,"suffix":""},{"dropping-particle":"","family":"Williams","given":"Mark","non-dropping-particle":"","parse-names":false,"suffix":""},{"dropping-particle":"","family":"Richardson","given":"Katherine","non-dropping-particle":"","parse-names":false,"suffix":""},{"dropping-particle":"","family":"Crumley","given":"Carole","non-dropping-particle":"","parse-names":false,"suffix":""},{"dropping-particle":"","family":"Crutzen","given":"Paul","non-dropping-particle":"","parse-names":false,"suffix":""},{"dropping-particle":"","family":"Folke","given":"Carl","non-dropping-particle":"","parse-names":false,"suffix":""},{"dropping-particle":"","family":"Gordon","given":"Line","non-dropping-particle":"","parse-names":false,"suffix":""},{"dropping-particle":"","family":"Molina","given":"Mario","non-dropping-particle":"","parse-names":false,"suffix":""},{"dropping-particle":"","family":"Ramanathan","given":"Veerabhadran","non-dropping-particle":"","parse-names":false,"suffix":""},{"dropping-particle":"","family":"Scheffer","given":"Marten","non-dropping-particle":"","parse-names":false,"suffix":""},{"dropping-particle":"","family":"Schellnhuber","given":"Hans Joachim","non-dropping-particle":"","parse-names":false,"suffix":""},{"dropping-particle":"","family":"Svedin","given":"Uno","non-dropping-particle":"","parse-names":false,"suffix":""}],"id":"ITEM-1","issued":{"date-parts":[["2011"]]},"page":"739-761","title":"The Anthropocene : From Global Change to Planetary Stewardship","type":"article-journal"},"uris":["http://www.mendeley.com/documents/?uuid=cceae64b-aa38-4fb7-9a70-a7c1b354a305"]}],"mendeley":{"formattedCitation":"(Steffen et al., 2011)","plainTextFormattedCitation":"(Steffen et al., 2011)","previouslyFormattedCitation":"(Steffen et al., 2011)"},"properties":{"noteIndex":0},"schema":"https://github.com/citation-style-language/schema/raw/master/csl-citation.json"}</w:instrText>
      </w:r>
      <w:r w:rsidR="00F24A7F">
        <w:rPr>
          <w:rFonts w:cstheme="minorHAnsi"/>
          <w:color w:val="000000" w:themeColor="text1"/>
        </w:rPr>
        <w:fldChar w:fldCharType="separate"/>
      </w:r>
      <w:r w:rsidR="00F24A7F" w:rsidRPr="00F24A7F">
        <w:rPr>
          <w:rFonts w:cstheme="minorHAnsi"/>
          <w:noProof/>
          <w:color w:val="000000" w:themeColor="text1"/>
        </w:rPr>
        <w:t>(Steffen et al., 2011)</w:t>
      </w:r>
      <w:r w:rsidR="00F24A7F">
        <w:rPr>
          <w:rFonts w:cstheme="minorHAnsi"/>
          <w:color w:val="000000" w:themeColor="text1"/>
        </w:rPr>
        <w:fldChar w:fldCharType="end"/>
      </w:r>
      <w:r w:rsidR="008E2A9E" w:rsidRPr="008E2A9E">
        <w:rPr>
          <w:rFonts w:cstheme="minorHAnsi"/>
          <w:color w:val="000000" w:themeColor="text1"/>
        </w:rPr>
        <w:t xml:space="preserve">, fostering deep connections with nature in youth and future generations is fundamental for the long-term survival of humanity. Such efforts require swift and targeted treatment of ‘nature-deficit-disorder’ in children. Despite its importance, few scholars explicitly address disconnection from nature in general populations or in youth when discussing pathways toward sustainability. </w:t>
      </w:r>
    </w:p>
    <w:p w14:paraId="31D25401" w14:textId="77777777" w:rsidR="008E2A9E" w:rsidRPr="008E2A9E" w:rsidRDefault="008E2A9E" w:rsidP="008E2A9E">
      <w:pPr>
        <w:rPr>
          <w:rFonts w:cstheme="minorHAnsi"/>
          <w:color w:val="000000" w:themeColor="text1"/>
        </w:rPr>
      </w:pPr>
    </w:p>
    <w:p w14:paraId="6CED7F8E" w14:textId="77777777" w:rsidR="008E2A9E" w:rsidRPr="003E1F2A" w:rsidRDefault="008E2A9E" w:rsidP="008E2A9E">
      <w:pPr>
        <w:rPr>
          <w:rFonts w:cstheme="minorHAnsi"/>
          <w:b/>
          <w:color w:val="000000" w:themeColor="text1"/>
        </w:rPr>
      </w:pPr>
      <w:r w:rsidRPr="003E1F2A">
        <w:rPr>
          <w:rFonts w:cstheme="minorHAnsi"/>
          <w:b/>
          <w:color w:val="000000" w:themeColor="text1"/>
        </w:rPr>
        <w:t>Connection with Nature for Sustainability</w:t>
      </w:r>
    </w:p>
    <w:p w14:paraId="6E435894" w14:textId="77777777" w:rsidR="008E2A9E" w:rsidRPr="008E2A9E" w:rsidRDefault="008E2A9E" w:rsidP="008E2A9E">
      <w:pPr>
        <w:rPr>
          <w:rFonts w:cstheme="minorHAnsi"/>
          <w:color w:val="000000" w:themeColor="text1"/>
        </w:rPr>
      </w:pPr>
    </w:p>
    <w:p w14:paraId="27BF9F29" w14:textId="77777777" w:rsidR="007A63B2" w:rsidRDefault="00284DC1" w:rsidP="00177744">
      <w:pPr>
        <w:ind w:firstLine="720"/>
        <w:rPr>
          <w:rFonts w:cstheme="minorHAnsi"/>
          <w:color w:val="000000" w:themeColor="text1"/>
        </w:rPr>
      </w:pPr>
      <w:r w:rsidRPr="008E2A9E">
        <w:rPr>
          <w:rFonts w:cstheme="minorHAnsi"/>
          <w:color w:val="000000" w:themeColor="text1"/>
        </w:rPr>
        <w:t xml:space="preserve">A focus on nature connectedness for sustainability is beneficial because it broadly addresses the separation of human and natural systems with potential for interventions at multiple scales and depths. Literature focused on human-nature connectedness has described various interrelated </w:t>
      </w:r>
      <w:r w:rsidR="00177744">
        <w:rPr>
          <w:rFonts w:cstheme="minorHAnsi"/>
          <w:color w:val="000000" w:themeColor="text1"/>
        </w:rPr>
        <w:t>dimensions</w:t>
      </w:r>
      <w:r w:rsidRPr="008E2A9E">
        <w:rPr>
          <w:rFonts w:cstheme="minorHAnsi"/>
          <w:color w:val="000000" w:themeColor="text1"/>
        </w:rPr>
        <w:t xml:space="preserve"> that can characterize connection</w:t>
      </w:r>
      <w:r w:rsidR="001A34F1">
        <w:rPr>
          <w:rFonts w:cstheme="minorHAnsi"/>
          <w:color w:val="000000" w:themeColor="text1"/>
        </w:rPr>
        <w:t>s</w:t>
      </w:r>
      <w:r w:rsidRPr="008E2A9E">
        <w:rPr>
          <w:rFonts w:cstheme="minorHAnsi"/>
          <w:color w:val="000000" w:themeColor="text1"/>
        </w:rPr>
        <w:t xml:space="preserve"> </w:t>
      </w:r>
      <w:r w:rsidR="001A34F1">
        <w:rPr>
          <w:rFonts w:cstheme="minorHAnsi"/>
          <w:color w:val="000000" w:themeColor="text1"/>
        </w:rPr>
        <w:t>with</w:t>
      </w:r>
      <w:r w:rsidRPr="008E2A9E">
        <w:rPr>
          <w:rFonts w:cstheme="minorHAnsi"/>
          <w:color w:val="000000" w:themeColor="text1"/>
        </w:rPr>
        <w:t xml:space="preserve"> nature. </w:t>
      </w:r>
      <w:r w:rsidR="00E57240">
        <w:rPr>
          <w:rFonts w:cstheme="minorHAnsi"/>
          <w:color w:val="000000" w:themeColor="text1"/>
        </w:rPr>
        <w:t>Examples for the literature include</w:t>
      </w:r>
      <w:r w:rsidR="00177744">
        <w:rPr>
          <w:rFonts w:cstheme="minorHAnsi"/>
          <w:color w:val="000000" w:themeColor="text1"/>
        </w:rPr>
        <w:t xml:space="preserve"> Mayer and Frantz</w:t>
      </w:r>
      <w:r w:rsidR="00E57240">
        <w:rPr>
          <w:rFonts w:cstheme="minorHAnsi"/>
          <w:color w:val="000000" w:themeColor="text1"/>
        </w:rPr>
        <w:t>’s</w:t>
      </w:r>
      <w:r w:rsidR="00177744">
        <w:rPr>
          <w:rFonts w:cstheme="minorHAnsi"/>
          <w:color w:val="000000" w:themeColor="text1"/>
        </w:rPr>
        <w:t xml:space="preserve"> (2004) co</w:t>
      </w:r>
      <w:r w:rsidR="00E57240">
        <w:rPr>
          <w:rFonts w:cstheme="minorHAnsi"/>
          <w:color w:val="000000" w:themeColor="text1"/>
        </w:rPr>
        <w:t>nceptualization of</w:t>
      </w:r>
      <w:r w:rsidR="00177744">
        <w:rPr>
          <w:rFonts w:cstheme="minorHAnsi"/>
          <w:color w:val="000000" w:themeColor="text1"/>
        </w:rPr>
        <w:t xml:space="preserve"> nature connectedness an “experiential sense of oneness with the natural world” (p. 504)</w:t>
      </w:r>
      <w:r w:rsidR="00E57240">
        <w:rPr>
          <w:rFonts w:cstheme="minorHAnsi"/>
          <w:color w:val="000000" w:themeColor="text1"/>
        </w:rPr>
        <w:t>, which reflects</w:t>
      </w:r>
      <w:r w:rsidR="001840FD">
        <w:rPr>
          <w:rFonts w:cstheme="minorHAnsi"/>
          <w:color w:val="000000" w:themeColor="text1"/>
        </w:rPr>
        <w:t xml:space="preserve"> </w:t>
      </w:r>
      <w:r w:rsidR="00F92794">
        <w:rPr>
          <w:rFonts w:cstheme="minorHAnsi"/>
          <w:color w:val="000000" w:themeColor="text1"/>
        </w:rPr>
        <w:t xml:space="preserve">Leopold’s (1949) land ethic and </w:t>
      </w:r>
      <w:proofErr w:type="spellStart"/>
      <w:r w:rsidR="001840FD">
        <w:rPr>
          <w:rFonts w:cstheme="minorHAnsi"/>
          <w:color w:val="000000" w:themeColor="text1"/>
        </w:rPr>
        <w:t>Naess</w:t>
      </w:r>
      <w:proofErr w:type="spellEnd"/>
      <w:r w:rsidR="001840FD">
        <w:rPr>
          <w:rFonts w:cstheme="minorHAnsi"/>
          <w:color w:val="000000" w:themeColor="text1"/>
        </w:rPr>
        <w:t>’</w:t>
      </w:r>
      <w:r w:rsidR="00F92794">
        <w:rPr>
          <w:rFonts w:cstheme="minorHAnsi"/>
          <w:color w:val="000000" w:themeColor="text1"/>
        </w:rPr>
        <w:t xml:space="preserve"> (1995)</w:t>
      </w:r>
      <w:r w:rsidR="001840FD">
        <w:rPr>
          <w:rFonts w:cstheme="minorHAnsi"/>
          <w:color w:val="000000" w:themeColor="text1"/>
        </w:rPr>
        <w:t xml:space="preserve"> concept of the ‘ecological self’</w:t>
      </w:r>
      <w:r w:rsidR="00B552AD">
        <w:rPr>
          <w:rFonts w:cstheme="minorHAnsi"/>
          <w:color w:val="000000" w:themeColor="text1"/>
        </w:rPr>
        <w:t xml:space="preserve">. Nisbet et </w:t>
      </w:r>
      <w:proofErr w:type="spellStart"/>
      <w:r w:rsidR="00B552AD">
        <w:rPr>
          <w:rFonts w:cstheme="minorHAnsi"/>
          <w:color w:val="000000" w:themeColor="text1"/>
        </w:rPr>
        <w:t>al</w:t>
      </w:r>
      <w:r w:rsidR="00F92794">
        <w:rPr>
          <w:rFonts w:cstheme="minorHAnsi"/>
          <w:color w:val="000000" w:themeColor="text1"/>
        </w:rPr>
        <w:t>’s</w:t>
      </w:r>
      <w:proofErr w:type="spellEnd"/>
      <w:r w:rsidR="00B552AD">
        <w:rPr>
          <w:rFonts w:cstheme="minorHAnsi"/>
          <w:color w:val="000000" w:themeColor="text1"/>
        </w:rPr>
        <w:t xml:space="preserve"> (2009)</w:t>
      </w:r>
      <w:r w:rsidR="00F92794">
        <w:rPr>
          <w:rFonts w:cstheme="minorHAnsi"/>
          <w:color w:val="000000" w:themeColor="text1"/>
        </w:rPr>
        <w:t xml:space="preserve"> </w:t>
      </w:r>
      <w:r w:rsidR="00B552AD">
        <w:rPr>
          <w:rFonts w:cstheme="minorHAnsi"/>
          <w:color w:val="000000" w:themeColor="text1"/>
        </w:rPr>
        <w:t>nature relatedness scale</w:t>
      </w:r>
      <w:r w:rsidR="00E57240">
        <w:rPr>
          <w:rFonts w:cstheme="minorHAnsi"/>
          <w:color w:val="000000" w:themeColor="text1"/>
        </w:rPr>
        <w:t>, in</w:t>
      </w:r>
      <w:r w:rsidR="00F92794">
        <w:rPr>
          <w:rFonts w:cstheme="minorHAnsi"/>
          <w:color w:val="000000" w:themeColor="text1"/>
        </w:rPr>
        <w:t xml:space="preserve"> consider</w:t>
      </w:r>
      <w:r w:rsidR="00E57240">
        <w:rPr>
          <w:rFonts w:cstheme="minorHAnsi"/>
          <w:color w:val="000000" w:themeColor="text1"/>
        </w:rPr>
        <w:t>ing</w:t>
      </w:r>
      <w:r w:rsidR="00F92794">
        <w:rPr>
          <w:rFonts w:cstheme="minorHAnsi"/>
          <w:color w:val="000000" w:themeColor="text1"/>
        </w:rPr>
        <w:t xml:space="preserve"> Wilson’s (1984) biophilia hypothesis</w:t>
      </w:r>
      <w:r w:rsidR="00E57240">
        <w:rPr>
          <w:rFonts w:cstheme="minorHAnsi"/>
          <w:color w:val="000000" w:themeColor="text1"/>
        </w:rPr>
        <w:t>, includes people’s affinity with non-human animals as part of nature connectedness, along with</w:t>
      </w:r>
      <w:r w:rsidR="00B552AD">
        <w:rPr>
          <w:rFonts w:cstheme="minorHAnsi"/>
          <w:color w:val="000000" w:themeColor="text1"/>
        </w:rPr>
        <w:t xml:space="preserve"> concern for the environ</w:t>
      </w:r>
      <w:r w:rsidR="001A34F1">
        <w:rPr>
          <w:rFonts w:cstheme="minorHAnsi"/>
          <w:color w:val="000000" w:themeColor="text1"/>
        </w:rPr>
        <w:t>ment</w:t>
      </w:r>
      <w:r w:rsidR="00E57240">
        <w:rPr>
          <w:rFonts w:cstheme="minorHAnsi"/>
          <w:color w:val="000000" w:themeColor="text1"/>
        </w:rPr>
        <w:t xml:space="preserve"> </w:t>
      </w:r>
      <w:r w:rsidR="001A34F1">
        <w:rPr>
          <w:rFonts w:cstheme="minorHAnsi"/>
          <w:color w:val="000000" w:themeColor="text1"/>
        </w:rPr>
        <w:t>and participat</w:t>
      </w:r>
      <w:r w:rsidR="00E57240">
        <w:rPr>
          <w:rFonts w:cstheme="minorHAnsi"/>
          <w:color w:val="000000" w:themeColor="text1"/>
        </w:rPr>
        <w:t>ion</w:t>
      </w:r>
      <w:r w:rsidR="001A34F1">
        <w:rPr>
          <w:rFonts w:cstheme="minorHAnsi"/>
          <w:color w:val="000000" w:themeColor="text1"/>
        </w:rPr>
        <w:t xml:space="preserve"> in nature-related activities regularly.</w:t>
      </w:r>
      <w:r w:rsidR="00E57240">
        <w:rPr>
          <w:rFonts w:cstheme="minorHAnsi"/>
          <w:color w:val="000000" w:themeColor="text1"/>
        </w:rPr>
        <w:t xml:space="preserve"> Similarly, Cheng &amp; Monroe (2012) define nature connectedness as consisting of four dimensions: </w:t>
      </w:r>
      <w:r w:rsidR="002E39A1">
        <w:rPr>
          <w:rFonts w:cstheme="minorHAnsi"/>
          <w:color w:val="000000" w:themeColor="text1"/>
        </w:rPr>
        <w:t xml:space="preserve">a sense of responsibility for the environment, empathy for its creatures, enjoyment of nature, and a sense of oneness with nature. </w:t>
      </w:r>
      <w:r w:rsidR="007A63B2">
        <w:rPr>
          <w:rFonts w:cstheme="minorHAnsi"/>
          <w:color w:val="000000" w:themeColor="text1"/>
        </w:rPr>
        <w:t xml:space="preserve">These studies and others have shown a strong relationship between nature connectedness and environmentally responsible behavior </w:t>
      </w:r>
      <w:r w:rsidR="007A63B2" w:rsidRPr="008E2A9E">
        <w:rPr>
          <w:rFonts w:cstheme="minorHAnsi"/>
          <w:color w:val="000000" w:themeColor="text1"/>
        </w:rPr>
        <w:t>(</w:t>
      </w:r>
      <w:proofErr w:type="spellStart"/>
      <w:r w:rsidR="007A63B2" w:rsidRPr="008E2A9E">
        <w:rPr>
          <w:rFonts w:cstheme="minorHAnsi"/>
          <w:color w:val="000000" w:themeColor="text1"/>
        </w:rPr>
        <w:t>Zylstra</w:t>
      </w:r>
      <w:proofErr w:type="spellEnd"/>
      <w:r w:rsidR="007A63B2" w:rsidRPr="008E2A9E">
        <w:rPr>
          <w:rFonts w:cstheme="minorHAnsi"/>
          <w:color w:val="000000" w:themeColor="text1"/>
        </w:rPr>
        <w:t xml:space="preserve"> et al., 2014)</w:t>
      </w:r>
      <w:r w:rsidR="007A63B2">
        <w:rPr>
          <w:rFonts w:cstheme="minorHAnsi"/>
          <w:color w:val="000000" w:themeColor="text1"/>
        </w:rPr>
        <w:t>.</w:t>
      </w:r>
      <w:r w:rsidR="001A34F1">
        <w:rPr>
          <w:rFonts w:cstheme="minorHAnsi"/>
          <w:color w:val="000000" w:themeColor="text1"/>
        </w:rPr>
        <w:t xml:space="preserve">                                                                                                                                                                                                                                                 </w:t>
      </w:r>
    </w:p>
    <w:p w14:paraId="3CFA5FE5" w14:textId="53ED1F79" w:rsidR="008C5F01" w:rsidRDefault="00A95495" w:rsidP="00A95495">
      <w:pPr>
        <w:ind w:firstLine="720"/>
        <w:rPr>
          <w:rFonts w:cstheme="minorHAnsi"/>
          <w:color w:val="000000" w:themeColor="text1"/>
        </w:rPr>
      </w:pPr>
      <w:r w:rsidRPr="008E2A9E">
        <w:rPr>
          <w:rFonts w:cstheme="minorHAnsi"/>
          <w:color w:val="000000" w:themeColor="text1"/>
        </w:rPr>
        <w:t>Research from a variety of fields has shown positive outcomes associated with nature connectedness relevant to sustainability</w:t>
      </w:r>
      <w:r>
        <w:rPr>
          <w:rFonts w:cstheme="minorHAnsi"/>
          <w:color w:val="000000" w:themeColor="text1"/>
        </w:rPr>
        <w:t>.</w:t>
      </w:r>
      <w:r w:rsidR="00155478">
        <w:rPr>
          <w:rFonts w:cstheme="minorHAnsi"/>
          <w:color w:val="000000" w:themeColor="text1"/>
        </w:rPr>
        <w:t xml:space="preserve"> Studies relative to physical and mental health have shown connection with nature can promote stress reduction,</w:t>
      </w:r>
      <w:r w:rsidR="00197634">
        <w:rPr>
          <w:rFonts w:cstheme="minorHAnsi"/>
          <w:color w:val="000000" w:themeColor="text1"/>
        </w:rPr>
        <w:t xml:space="preserve"> immune function, physical activity, and social connectedness (</w:t>
      </w:r>
      <w:proofErr w:type="spellStart"/>
      <w:r w:rsidR="00197634">
        <w:rPr>
          <w:rFonts w:cstheme="minorHAnsi"/>
          <w:color w:val="000000" w:themeColor="text1"/>
        </w:rPr>
        <w:t>Frumkin</w:t>
      </w:r>
      <w:proofErr w:type="spellEnd"/>
      <w:r w:rsidR="00197634">
        <w:rPr>
          <w:rFonts w:cstheme="minorHAnsi"/>
          <w:color w:val="000000" w:themeColor="text1"/>
        </w:rPr>
        <w:t xml:space="preserve"> et al., 2017)</w:t>
      </w:r>
      <w:r w:rsidR="008631B9">
        <w:rPr>
          <w:rFonts w:cstheme="minorHAnsi"/>
          <w:color w:val="000000" w:themeColor="text1"/>
        </w:rPr>
        <w:t>, demonstrating its importance for personal wellbeing or inner sust</w:t>
      </w:r>
      <w:r w:rsidR="00197634">
        <w:rPr>
          <w:rFonts w:cstheme="minorHAnsi"/>
          <w:color w:val="000000" w:themeColor="text1"/>
        </w:rPr>
        <w:t>a</w:t>
      </w:r>
      <w:r w:rsidR="008631B9">
        <w:rPr>
          <w:rFonts w:cstheme="minorHAnsi"/>
          <w:color w:val="000000" w:themeColor="text1"/>
        </w:rPr>
        <w:t>inability (). In the fields of</w:t>
      </w:r>
      <w:r w:rsidRPr="008E2A9E">
        <w:rPr>
          <w:rFonts w:cstheme="minorHAnsi"/>
          <w:color w:val="000000" w:themeColor="text1"/>
        </w:rPr>
        <w:t xml:space="preserve"> conservation biology and psychology</w:t>
      </w:r>
      <w:r w:rsidR="008631B9">
        <w:rPr>
          <w:rFonts w:cstheme="minorHAnsi"/>
          <w:color w:val="000000" w:themeColor="text1"/>
        </w:rPr>
        <w:t xml:space="preserve">, literature </w:t>
      </w:r>
      <w:r w:rsidRPr="008E2A9E">
        <w:rPr>
          <w:rFonts w:cstheme="minorHAnsi"/>
          <w:color w:val="000000" w:themeColor="text1"/>
        </w:rPr>
        <w:t>illustrate</w:t>
      </w:r>
      <w:r w:rsidR="008631B9">
        <w:rPr>
          <w:rFonts w:cstheme="minorHAnsi"/>
          <w:color w:val="000000" w:themeColor="text1"/>
        </w:rPr>
        <w:t>s</w:t>
      </w:r>
      <w:r w:rsidRPr="008E2A9E">
        <w:rPr>
          <w:rFonts w:cstheme="minorHAnsi"/>
          <w:color w:val="000000" w:themeColor="text1"/>
        </w:rPr>
        <w:t xml:space="preserve"> nature connectedness can influence attitudes, values, beliefs, and behaviors toward the environment (</w:t>
      </w:r>
      <w:proofErr w:type="spellStart"/>
      <w:r w:rsidRPr="008E2A9E">
        <w:rPr>
          <w:rFonts w:cstheme="minorHAnsi"/>
          <w:color w:val="000000" w:themeColor="text1"/>
        </w:rPr>
        <w:t>Zylstra</w:t>
      </w:r>
      <w:proofErr w:type="spellEnd"/>
      <w:r w:rsidRPr="008E2A9E">
        <w:rPr>
          <w:rFonts w:cstheme="minorHAnsi"/>
          <w:color w:val="000000" w:themeColor="text1"/>
        </w:rPr>
        <w:t xml:space="preserve"> et al., 2014). For example, </w:t>
      </w:r>
      <w:proofErr w:type="spellStart"/>
      <w:r w:rsidRPr="008E2A9E">
        <w:rPr>
          <w:rFonts w:cstheme="minorHAnsi"/>
          <w:color w:val="000000" w:themeColor="text1"/>
        </w:rPr>
        <w:t>Kals</w:t>
      </w:r>
      <w:proofErr w:type="spellEnd"/>
      <w:r w:rsidRPr="008E2A9E">
        <w:rPr>
          <w:rFonts w:cstheme="minorHAnsi"/>
          <w:color w:val="000000" w:themeColor="text1"/>
        </w:rPr>
        <w:t xml:space="preserve"> et al. </w:t>
      </w:r>
      <w:r>
        <w:rPr>
          <w:rFonts w:cstheme="minorHAnsi"/>
          <w:color w:val="000000" w:themeColor="text1"/>
        </w:rPr>
        <w:fldChar w:fldCharType="begin" w:fldLock="1"/>
      </w:r>
      <w:r>
        <w:rPr>
          <w:rFonts w:cstheme="minorHAnsi"/>
          <w:color w:val="000000" w:themeColor="text1"/>
        </w:rPr>
        <w:instrText>ADDIN CSL_CITATION {"citationItems":[{"id":"ITEM-1","itemData":{"DOI":"10.1177/00139169921972056","ISSN":"0013-9165","abstract":"Nature-protective behavior cannot be sufficiently explained using a pure rational/cognitive approach. Therefore, in a questionnaire study (N = 281), the focus was on emotional motivations of this behavior, especially on a newly conceptualized construct: emotional affinity toward nature. All constructs were measured by reliable and valid scales. Multiple regression analyses reveal that (a) emotional affinity is as powerful to predict nature-protective behavior as indignation and interest in nature and together these three predictors explain up to 47% of variance of the criterion variables, and (b) 39% of emotional affinity toward nature traces back to present and past experiences in natural environments. The resulting integrative path model is discussed. Theoretical conclusions are drawn, and options for practical intervention are derived.","author":[{"dropping-particle":"","family":"Kals","given":"Elisabeth","non-dropping-particle":"","parse-names":false,"suffix":""},{"dropping-particle":"","family":"Schumacher","given":"Daniel","non-dropping-particle":"","parse-names":false,"suffix":""},{"dropping-particle":"","family":"Montada","given":"Leo","non-dropping-particle":"","parse-names":false,"suffix":""}],"container-title":"Environment and Behavior","id":"ITEM-1","issue":"2","issued":{"date-parts":[["1999","3","1"]]},"note":"doi: 10.1177/00139169921972056","page":"178-202","publisher":"SAGE Publications Inc","title":"Emotional Affinity toward Nature as a Motivational Basis to Protect Nature","type":"article-journal","volume":"31"},"uris":["http://www.mendeley.com/documents/?uuid=db5b8095-0f26-47c4-8255-2320a08b1a4c"]}],"mendeley":{"formattedCitation":"(Kals, Schumacher, &amp; Montada, 1999)","manualFormatting":"(1999)","plainTextFormattedCitation":"(Kals, Schumacher, &amp; Montada, 1999)","previouslyFormattedCitation":"(Kals, Schumacher, &amp; Montada, 1999)"},"properties":{"noteIndex":0},"schema":"https://github.com/citation-style-language/schema/raw/master/csl-citation.json"}</w:instrText>
      </w:r>
      <w:r>
        <w:rPr>
          <w:rFonts w:cstheme="minorHAnsi"/>
          <w:color w:val="000000" w:themeColor="text1"/>
        </w:rPr>
        <w:fldChar w:fldCharType="separate"/>
      </w:r>
      <w:r>
        <w:rPr>
          <w:rFonts w:cstheme="minorHAnsi"/>
          <w:noProof/>
          <w:color w:val="000000" w:themeColor="text1"/>
        </w:rPr>
        <w:t>(</w:t>
      </w:r>
      <w:r w:rsidRPr="00F24A7F">
        <w:rPr>
          <w:rFonts w:cstheme="minorHAnsi"/>
          <w:noProof/>
          <w:color w:val="000000" w:themeColor="text1"/>
        </w:rPr>
        <w:t>1999)</w:t>
      </w:r>
      <w:r>
        <w:rPr>
          <w:rFonts w:cstheme="minorHAnsi"/>
          <w:color w:val="000000" w:themeColor="text1"/>
        </w:rPr>
        <w:fldChar w:fldCharType="end"/>
      </w:r>
      <w:r w:rsidRPr="008E2A9E">
        <w:rPr>
          <w:rFonts w:cstheme="minorHAnsi"/>
          <w:color w:val="000000" w:themeColor="text1"/>
        </w:rPr>
        <w:t xml:space="preserve"> demonstrated a causal link between emotional affinity toward nature and nature-protective behavior, and Mayer and Frantz </w:t>
      </w:r>
      <w:r>
        <w:rPr>
          <w:rFonts w:cstheme="minorHAnsi"/>
          <w:color w:val="000000" w:themeColor="text1"/>
        </w:rPr>
        <w:fldChar w:fldCharType="begin" w:fldLock="1"/>
      </w:r>
      <w:r>
        <w:rPr>
          <w:rFonts w:cstheme="minorHAnsi"/>
          <w:color w:val="000000" w:themeColor="text1"/>
        </w:rPr>
        <w:instrText>ADDIN CSL_CITATION {"citationItems":[{"id":"ITEM-1","itemData":{"DOI":"10.1016/j.jenvp.2004.10.001","ISBN":"0272-4944","ISSN":"02724944","PMID":"227784800007","abstract":"Five studies assessed the validity and reliability of the connectedness to nature scale (CNS), a new measure of individuals' trait levels of feeling emotionally connected to the natural world. Data from two community and three college samples demonstrated that the CNS has good psychometric properties, correlates with related variables (the new environmental paradigm scale, identity as an environmentalist), and is uncorrelated with potential confounds (verbal ability, social desirability). This paper supports ecopsychologists' contention that connection to nature is an important predictor of ecological behavior and subjective well-being. It also extends social psychological research on self-other overlap, perspective taking, and altruistic behavior to the overlap between self and nature. The CNS promises to be a useful empirical tool for research on the relationship between humans and the natural world. © 2005 Elsevier Ltd. All rights reserved.","author":[{"dropping-particle":"","family":"Mayer","given":"F. Stephan","non-dropping-particle":"","parse-names":false,"suffix":""},{"dropping-particle":"","family":"Frantz","given":"Cynthia Mc Pherson","non-dropping-particle":"","parse-names":false,"suffix":""}],"container-title":"Journal of Environmental Psychology","id":"ITEM-1","issue":"4","issued":{"date-parts":[["2004"]]},"page":"503-515","title":"The connectedness to nature scale: A measure of individuals' feeling in community with nature","type":"article-journal","volume":"24"},"uris":["http://www.mendeley.com/documents/?uuid=be7739f9-549c-4ae7-b819-593638aa6f39"]}],"mendeley":{"formattedCitation":"(Mayer &amp; Frantz, 2004)","manualFormatting":"(2004)","plainTextFormattedCitation":"(Mayer &amp; Frantz, 2004)","previouslyFormattedCitation":"(Mayer &amp; Frantz, 2004)"},"properties":{"noteIndex":0},"schema":"https://github.com/citation-style-language/schema/raw/master/csl-citation.json"}</w:instrText>
      </w:r>
      <w:r>
        <w:rPr>
          <w:rFonts w:cstheme="minorHAnsi"/>
          <w:color w:val="000000" w:themeColor="text1"/>
        </w:rPr>
        <w:fldChar w:fldCharType="separate"/>
      </w:r>
      <w:r w:rsidRPr="00F24A7F">
        <w:rPr>
          <w:rFonts w:cstheme="minorHAnsi"/>
          <w:noProof/>
          <w:color w:val="000000" w:themeColor="text1"/>
        </w:rPr>
        <w:t>(2004)</w:t>
      </w:r>
      <w:r>
        <w:rPr>
          <w:rFonts w:cstheme="minorHAnsi"/>
          <w:color w:val="000000" w:themeColor="text1"/>
        </w:rPr>
        <w:fldChar w:fldCharType="end"/>
      </w:r>
      <w:r w:rsidRPr="008E2A9E">
        <w:rPr>
          <w:rFonts w:cstheme="minorHAnsi"/>
          <w:color w:val="000000" w:themeColor="text1"/>
        </w:rPr>
        <w:t xml:space="preserve"> similarly discovered a feeling of connectedness to nature can motivate environmental concern and ecological behavior. Other studies have added additional support finding strong correlations betwe</w:t>
      </w:r>
      <w:r w:rsidR="00313B50">
        <w:rPr>
          <w:rFonts w:cstheme="minorHAnsi"/>
          <w:color w:val="000000" w:themeColor="text1"/>
        </w:rPr>
        <w:t xml:space="preserve">en </w:t>
      </w:r>
      <w:r w:rsidRPr="008E2A9E">
        <w:rPr>
          <w:rFonts w:cstheme="minorHAnsi"/>
          <w:color w:val="000000" w:themeColor="text1"/>
        </w:rPr>
        <w:t>environmentally responsible behavior</w:t>
      </w:r>
      <w:r w:rsidR="00313B50">
        <w:rPr>
          <w:rFonts w:cstheme="minorHAnsi"/>
          <w:color w:val="000000" w:themeColor="text1"/>
        </w:rPr>
        <w:t xml:space="preserve"> (ERB) and nature connectedness</w:t>
      </w:r>
      <w:r w:rsidRPr="008E2A9E">
        <w:rPr>
          <w:rFonts w:cstheme="minorHAnsi"/>
          <w:color w:val="000000" w:themeColor="text1"/>
        </w:rPr>
        <w:t xml:space="preserve"> </w:t>
      </w:r>
      <w:r>
        <w:rPr>
          <w:rFonts w:cstheme="minorHAnsi"/>
          <w:color w:val="000000" w:themeColor="text1"/>
        </w:rPr>
        <w:fldChar w:fldCharType="begin" w:fldLock="1"/>
      </w:r>
      <w:r>
        <w:rPr>
          <w:rFonts w:cstheme="minorHAnsi"/>
          <w:color w:val="000000" w:themeColor="text1"/>
        </w:rPr>
        <w:instrText>ADDIN CSL_CITATION {"citationItems":[{"id":"ITEM-1","itemData":{"DOI":"10.1007/s10902-010-9197-7","ISSN":"1573-7780","abstract":"Nature relatedness (NR) describes the affective, cognitive, and experiential aspects of human–nature relationships (Nisbet in Environ Behav 41: 715–740, 2009). Evidence from three studies suggests that individual differences in NR are associated with differences in well-being. In study 1 (N = 184), we explore associations between NR and a variety of well-being indicators, and use multiple regression analyses to demonstrate the unique relationship of NR with well-being, while controlling for other environmental measures. We replicate well-being correlates with a sample of business people (N = 145) in Study 2. In study 3 (N = 170), we explore the influence of environmental education on NR and well-being, and find that changes in NR mediate the relationship between environmental education and changes in vitality. We discuss the potential for interventions to improve psychological health and promote environmental behaviour.","author":[{"dropping-particle":"","family":"Nisbet","given":"Elizabeth K","non-dropping-particle":"","parse-names":false,"suffix":""},{"dropping-particle":"","family":"Zelenski","given":"John M","non-dropping-particle":"","parse-names":false,"suffix":""},{"dropping-particle":"","family":"Murphy","given":"Steven A","non-dropping-particle":"","parse-names":false,"suffix":""}],"container-title":"Journal of Happiness Studies","id":"ITEM-1","issue":"2","issued":{"date-parts":[["2011"]]},"page":"303-322","title":"Happiness is in our Nature: Exploring Nature Relatedness as a Contributor to Subjective Well-Being","type":"article-journal","volume":"12"},"uris":["http://www.mendeley.com/documents/?uuid=14c9404d-db18-4563-acf3-2e92859cafb3"]},{"id":"ITEM-2","itemData":{"DOI":"10.1016/j.jenvp.2013.01.004","ISSN":"0272-4944","author":[{"dropping-particle":"","family":"Tam","given":"Kim-pong","non-dropping-particle":"","parse-names":false,"suffix":""}],"container-title":"Journal of Environmental Psychology","id":"ITEM-2","issued":{"date-parts":[["2013"]]},"page":"64-78","publisher":"Elsevier Ltd","title":"Concepts and measures related to connection to nature : Similarities and differences","type":"article-journal","volume":"34"},"uris":["http://www.mendeley.com/documents/?uuid=98bc93b1-2b72-4198-a8d3-cad6aef21920"]}],"mendeley":{"formattedCitation":"(Nisbet, Zelenski, &amp; Murphy, 2011; Tam, 2013)","plainTextFormattedCitation":"(Nisbet, Zelenski, &amp; Murphy, 2011; Tam, 2013)","previouslyFormattedCitation":"(Nisbet, Zelenski, &amp; Murphy, 2011; Tam, 2013)"},"properties":{"noteIndex":0},"schema":"https://github.com/citation-style-language/schema/raw/master/csl-citation.json"}</w:instrText>
      </w:r>
      <w:r>
        <w:rPr>
          <w:rFonts w:cstheme="minorHAnsi"/>
          <w:color w:val="000000" w:themeColor="text1"/>
        </w:rPr>
        <w:fldChar w:fldCharType="separate"/>
      </w:r>
      <w:r w:rsidRPr="00F24A7F">
        <w:rPr>
          <w:rFonts w:cstheme="minorHAnsi"/>
          <w:noProof/>
          <w:color w:val="000000" w:themeColor="text1"/>
        </w:rPr>
        <w:t>(Nisbet, Zelenski, &amp; Murphy, 2011; Tam, 2013)</w:t>
      </w:r>
      <w:r>
        <w:rPr>
          <w:rFonts w:cstheme="minorHAnsi"/>
          <w:color w:val="000000" w:themeColor="text1"/>
        </w:rPr>
        <w:fldChar w:fldCharType="end"/>
      </w:r>
      <w:r w:rsidRPr="008E2A9E">
        <w:rPr>
          <w:rFonts w:cstheme="minorHAnsi"/>
          <w:color w:val="000000" w:themeColor="text1"/>
        </w:rPr>
        <w:t>.</w:t>
      </w:r>
      <w:r w:rsidR="00F743DA">
        <w:rPr>
          <w:rFonts w:cstheme="minorHAnsi"/>
          <w:color w:val="000000" w:themeColor="text1"/>
        </w:rPr>
        <w:t xml:space="preserve"> These outcomes have obvious implications for sustainability </w:t>
      </w:r>
      <w:r w:rsidR="008C5F01">
        <w:rPr>
          <w:rFonts w:cstheme="minorHAnsi"/>
          <w:color w:val="000000" w:themeColor="text1"/>
        </w:rPr>
        <w:t>as</w:t>
      </w:r>
      <w:r w:rsidR="00F743DA">
        <w:rPr>
          <w:rFonts w:cstheme="minorHAnsi"/>
          <w:color w:val="000000" w:themeColor="text1"/>
        </w:rPr>
        <w:t xml:space="preserve"> it is inherently concerned with </w:t>
      </w:r>
      <w:r w:rsidR="008C5F01">
        <w:rPr>
          <w:rFonts w:cstheme="minorHAnsi"/>
          <w:color w:val="000000" w:themeColor="text1"/>
        </w:rPr>
        <w:t>strengthening the</w:t>
      </w:r>
      <w:r w:rsidR="00F743DA">
        <w:rPr>
          <w:rFonts w:cstheme="minorHAnsi"/>
          <w:color w:val="000000" w:themeColor="text1"/>
        </w:rPr>
        <w:t xml:space="preserve"> relationship between human and natural systems</w:t>
      </w:r>
      <w:r w:rsidR="008C5F01">
        <w:rPr>
          <w:rFonts w:cstheme="minorHAnsi"/>
          <w:color w:val="000000" w:themeColor="text1"/>
        </w:rPr>
        <w:t xml:space="preserve"> (Steffen et al., 2011).</w:t>
      </w:r>
    </w:p>
    <w:p w14:paraId="70494230" w14:textId="76DD3A22" w:rsidR="002510A5" w:rsidRPr="008E2A9E" w:rsidRDefault="00F743DA" w:rsidP="002510A5">
      <w:pPr>
        <w:ind w:firstLine="720"/>
        <w:rPr>
          <w:rFonts w:cstheme="minorHAnsi"/>
          <w:color w:val="000000" w:themeColor="text1"/>
        </w:rPr>
      </w:pPr>
      <w:r>
        <w:rPr>
          <w:rFonts w:cstheme="minorHAnsi"/>
          <w:color w:val="000000" w:themeColor="text1"/>
        </w:rPr>
        <w:t xml:space="preserve"> </w:t>
      </w:r>
      <w:r w:rsidR="00A95495" w:rsidRPr="008E2A9E">
        <w:rPr>
          <w:rFonts w:cstheme="minorHAnsi"/>
          <w:color w:val="000000" w:themeColor="text1"/>
        </w:rPr>
        <w:t xml:space="preserve"> </w:t>
      </w:r>
      <w:r w:rsidR="003D14BF" w:rsidRPr="008E2A9E">
        <w:rPr>
          <w:rFonts w:cstheme="minorHAnsi"/>
          <w:color w:val="000000" w:themeColor="text1"/>
        </w:rPr>
        <w:t xml:space="preserve">The concept of coupled social-ecological systems </w:t>
      </w:r>
      <w:r w:rsidR="002510A5" w:rsidRPr="008E2A9E">
        <w:rPr>
          <w:rFonts w:cstheme="minorHAnsi"/>
          <w:color w:val="000000" w:themeColor="text1"/>
        </w:rPr>
        <w:t xml:space="preserve">represents a cognitive connection to nature at a societal scale. </w:t>
      </w:r>
      <w:r w:rsidR="00AF04A1">
        <w:rPr>
          <w:rFonts w:cstheme="minorHAnsi"/>
          <w:color w:val="000000" w:themeColor="text1"/>
        </w:rPr>
        <w:t>The purpose of coupling social and ecological systems is to facilitate an awareness of the interconnectedness between human systems and the environment, which</w:t>
      </w:r>
      <w:r w:rsidR="00F63E09">
        <w:rPr>
          <w:rFonts w:cstheme="minorHAnsi"/>
          <w:color w:val="000000" w:themeColor="text1"/>
        </w:rPr>
        <w:t xml:space="preserve"> lays a foundation for a sen</w:t>
      </w:r>
      <w:r w:rsidR="00AF04A1">
        <w:rPr>
          <w:rFonts w:cstheme="minorHAnsi"/>
          <w:color w:val="000000" w:themeColor="text1"/>
        </w:rPr>
        <w:t>se of responsibility to the environment</w:t>
      </w:r>
      <w:r w:rsidR="004C26CA">
        <w:rPr>
          <w:rFonts w:cstheme="minorHAnsi"/>
          <w:color w:val="000000" w:themeColor="text1"/>
        </w:rPr>
        <w:t>.</w:t>
      </w:r>
      <w:r w:rsidR="00AF04A1">
        <w:rPr>
          <w:rFonts w:cstheme="minorHAnsi"/>
          <w:color w:val="000000" w:themeColor="text1"/>
        </w:rPr>
        <w:t xml:space="preserve"> </w:t>
      </w:r>
      <w:r w:rsidR="004C26CA">
        <w:rPr>
          <w:rFonts w:cstheme="minorHAnsi"/>
          <w:color w:val="000000" w:themeColor="text1"/>
        </w:rPr>
        <w:t>Sustainability literature often tries to link social and ecological systems through economic concepts like natural capital and ecosystem services. While these concepts are useful for</w:t>
      </w:r>
      <w:r w:rsidR="002510A5" w:rsidRPr="008E2A9E">
        <w:rPr>
          <w:rFonts w:cstheme="minorHAnsi"/>
          <w:color w:val="000000" w:themeColor="text1"/>
        </w:rPr>
        <w:t xml:space="preserve"> environmental management of social-ecological systems </w:t>
      </w:r>
      <w:r w:rsidR="002510A5">
        <w:rPr>
          <w:rFonts w:cstheme="minorHAnsi"/>
          <w:color w:val="000000" w:themeColor="text1"/>
        </w:rPr>
        <w:fldChar w:fldCharType="begin" w:fldLock="1"/>
      </w:r>
      <w:r w:rsidR="002510A5">
        <w:rPr>
          <w:rFonts w:cstheme="minorHAnsi"/>
          <w:color w:val="000000" w:themeColor="text1"/>
        </w:rPr>
        <w:instrText>ADDIN CSL_CITATION {"citationItems":[{"id":"ITEM-1","itemData":{"author":[{"dropping-particle":"","family":"Daily","given":"G.","non-dropping-particle":"","parse-names":false,"suffix":""}],"id":"ITEM-1","issued":{"date-parts":[["1997"]]},"publisher":"Island Press","publisher-place":"Washington D.C.","title":"Nature’s services: societal dependence on natural ecosystems","type":"book"},"uris":["http://www.mendeley.com/documents/?uuid=109b8778-5b65-4f46-a407-81fc7903afd9"]},{"id":"ITEM-2","itemData":{"DOI":"10.1126/science.1258832","ISBN":"0036-8075, 1095-9203","ISSN":"10959203","PMID":"25722418","abstract":"Global sustainability challenges, from maintaining biodiversity to providing clean air and water, are closely interconnected yet often separately studied and managed. Systems integration—holistic approaches to integrating various components of coupled human and natural systems—is critical to understand socioeconomic and environmental interconnections and to create sustainability solutions. Recent advances include the development and quantification of integrated frameworks that incorporate ecosystem services, environmental footprints, planetary boundaries, human-nature nexuses, and telecoupling. Although systems integration has led to fundamental discoveries and practical applications, further efforts are needed to incorporate more human and natural components simultaneously, quantify spillover systems and feedbacks, integrate multiple spatial and temporal scales, develop new tools, and translate findings into policy and practice. Such efforts can help address important knowledge gaps, link seemingly unconnected challenges, and inform policy and management decisions.","author":[{"dropping-particle":"","family":"Liu","given":"Jianguo","non-dropping-particle":"","parse-names":false,"suffix":""},{"dropping-particle":"","family":"Mooney","given":"Harold","non-dropping-particle":"","parse-names":false,"suffix":""},{"dropping-particle":"","family":"Hull","given":"Vanessa","non-dropping-particle":"","parse-names":false,"suffix":""},{"dropping-particle":"","family":"Davis","given":"Steven J.","non-dropping-particle":"","parse-names":false,"suffix":""},{"dropping-particle":"","family":"Gaskell","given":"Joanne","non-dropping-particle":"","parse-names":false,"suffix":""},{"dropping-particle":"","family":"Hertel","given":"Thomas","non-dropping-particle":"","parse-names":false,"suffix":""},{"dropping-particle":"","family":"Lubchenco","given":"Jane","non-dropping-particle":"","parse-names":false,"suffix":""},{"dropping-particle":"","family":"Seto","given":"Karen C.","non-dropping-particle":"","parse-names":false,"suffix":""},{"dropping-particle":"","family":"Gleick","given":"Peter","non-dropping-particle":"","parse-names":false,"suffix":""},{"dropping-particle":"","family":"Kremen","given":"Claire","non-dropping-particle":"","parse-names":false,"suffix":""},{"dropping-particle":"","family":"Li","given":"Shuxin","non-dropping-particle":"","parse-names":false,"suffix":""}],"container-title":"Science","id":"ITEM-2","issue":"6225","issued":{"date-parts":[["2015"]]},"title":"Systems integration for global sustainability","type":"article-journal","volume":"347"},"uris":["http://www.mendeley.com/documents/?uuid=3b869e4f-b5e2-4507-882b-654a792139a8"]}],"mendeley":{"formattedCitation":"(Daily, 1997; Liu et al., 2015)","plainTextFormattedCitation":"(Daily, 1997; Liu et al., 2015)","previouslyFormattedCitation":"(Daily, 1997; Liu et al., 2015)"},"properties":{"noteIndex":0},"schema":"https://github.com/citation-style-language/schema/raw/master/csl-citation.json"}</w:instrText>
      </w:r>
      <w:r w:rsidR="002510A5">
        <w:rPr>
          <w:rFonts w:cstheme="minorHAnsi"/>
          <w:color w:val="000000" w:themeColor="text1"/>
        </w:rPr>
        <w:fldChar w:fldCharType="separate"/>
      </w:r>
      <w:r w:rsidR="002510A5" w:rsidRPr="000F78E8">
        <w:rPr>
          <w:rFonts w:cstheme="minorHAnsi"/>
          <w:noProof/>
          <w:color w:val="000000" w:themeColor="text1"/>
        </w:rPr>
        <w:t>(Daily, 1997; Liu et al., 2015)</w:t>
      </w:r>
      <w:r w:rsidR="002510A5">
        <w:rPr>
          <w:rFonts w:cstheme="minorHAnsi"/>
          <w:color w:val="000000" w:themeColor="text1"/>
        </w:rPr>
        <w:fldChar w:fldCharType="end"/>
      </w:r>
      <w:r w:rsidR="004C26CA">
        <w:rPr>
          <w:rFonts w:cstheme="minorHAnsi"/>
          <w:color w:val="000000" w:themeColor="text1"/>
        </w:rPr>
        <w:t xml:space="preserve">, they have </w:t>
      </w:r>
      <w:r w:rsidR="002510A5" w:rsidRPr="008E2A9E">
        <w:rPr>
          <w:rFonts w:cstheme="minorHAnsi"/>
          <w:color w:val="000000" w:themeColor="text1"/>
        </w:rPr>
        <w:t xml:space="preserve">been criticized as paradoxically reinforcing disconnected social and ecological systems (status quo) because nature is framed in a purely anthropocentric context </w:t>
      </w:r>
      <w:r w:rsidR="002510A5">
        <w:rPr>
          <w:rFonts w:cstheme="minorHAnsi"/>
          <w:color w:val="000000" w:themeColor="text1"/>
        </w:rPr>
        <w:fldChar w:fldCharType="begin" w:fldLock="1"/>
      </w:r>
      <w:r w:rsidR="002510A5">
        <w:rPr>
          <w:rFonts w:cstheme="minorHAnsi"/>
          <w:color w:val="000000" w:themeColor="text1"/>
        </w:rPr>
        <w:instrText>ADDIN CSL_CITATION {"citationItems":[{"id":"ITEM-1","itemData":{"author":[{"dropping-particle":"","family":"Schroeter","given":"M","non-dropping-particle":"","parse-names":false,"suffix":""},{"dropping-particle":"","family":"Zanden","given":"EH","non-dropping-particle":"van der","parse-names":false,"suffix":""},{"dropping-particle":"","family":"Oudenhoven","given":"APE","non-dropping-particle":"van","parse-names":false,"suffix":""}],"container-title":"Conserv Lett","id":"ITEM-1","issue":"7","issued":{"date-parts":[["2014"]]},"page":"514-523","title":"Ecosystem services as a contested concept: a synthesis of critique and counter-arguments","type":"article-journal"},"uris":["http://www.mendeley.com/documents/?uuid=25c3e79c-f379-4efa-872c-f8f09b8be617"]},{"id":"ITEM-2","itemData":{"DOI":"10.1016/j.tree.2015.08.007","ISSN":"0169-5347","author":[{"dropping-particle":"","family":"Silvertown","given":"Jonathan","non-dropping-particle":"","parse-names":false,"suffix":""}],"container-title":"Trends in Ecology &amp; Evolution","id":"ITEM-2","issue":"11","issued":{"date-parts":[["2015","11","1"]]},"note":"doi: 10.1016/j.tree.2015.08.007","page":"641-648","publisher":"Elsevier","title":"Have Ecosystem Services Been Oversold?","type":"article-journal","volume":"30"},"uris":["http://www.mendeley.com/documents/?uuid=3bbb35e6-caba-41bd-95e4-bcd716d45716"]}],"mendeley":{"formattedCitation":"(Schroeter, van der Zanden, &amp; van Oudenhoven, 2014; Silvertown, 2015)","plainTextFormattedCitation":"(Schroeter, van der Zanden, &amp; van Oudenhoven, 2014; Silvertown, 2015)","previouslyFormattedCitation":"(Schroeter, van der Zanden, &amp; van Oudenhoven, 2014; Silvertown, 2015)"},"properties":{"noteIndex":0},"schema":"https://github.com/citation-style-language/schema/raw/master/csl-citation.json"}</w:instrText>
      </w:r>
      <w:r w:rsidR="002510A5">
        <w:rPr>
          <w:rFonts w:cstheme="minorHAnsi"/>
          <w:color w:val="000000" w:themeColor="text1"/>
        </w:rPr>
        <w:fldChar w:fldCharType="separate"/>
      </w:r>
      <w:r w:rsidR="002510A5" w:rsidRPr="005A7FA7">
        <w:rPr>
          <w:rFonts w:cstheme="minorHAnsi"/>
          <w:noProof/>
          <w:color w:val="000000" w:themeColor="text1"/>
        </w:rPr>
        <w:t>(Schroeter, van der Zanden, &amp; van Oudenhoven, 2014; Silvertown, 2015)</w:t>
      </w:r>
      <w:r w:rsidR="002510A5">
        <w:rPr>
          <w:rFonts w:cstheme="minorHAnsi"/>
          <w:color w:val="000000" w:themeColor="text1"/>
        </w:rPr>
        <w:fldChar w:fldCharType="end"/>
      </w:r>
      <w:r w:rsidR="002510A5" w:rsidRPr="008E2A9E">
        <w:rPr>
          <w:rFonts w:cstheme="minorHAnsi"/>
          <w:color w:val="000000" w:themeColor="text1"/>
        </w:rPr>
        <w:t>. Connection to nature, as a more fundamental concept characterizing human-nature relationships, is not intrinsically anthropocentric and may be more capable of addressing root causes of sustainability problems (Ives et al., 2018).</w:t>
      </w:r>
    </w:p>
    <w:p w14:paraId="6E43946D" w14:textId="6D0B396D" w:rsidR="00284DC1" w:rsidRPr="008E2A9E" w:rsidRDefault="003D14BF" w:rsidP="00177744">
      <w:pPr>
        <w:ind w:firstLine="720"/>
        <w:rPr>
          <w:rFonts w:cstheme="minorHAnsi"/>
          <w:color w:val="000000" w:themeColor="text1"/>
        </w:rPr>
      </w:pPr>
      <w:r>
        <w:rPr>
          <w:rFonts w:cstheme="minorHAnsi"/>
          <w:color w:val="000000" w:themeColor="text1"/>
        </w:rPr>
        <w:t xml:space="preserve">In considering connecting humans with nature for sustainability outcomes, a clear definition of what connection with nature is and how it can be operationalized is necessary. As stated above, connection with nature has been characterized by various </w:t>
      </w:r>
      <w:r w:rsidR="0028192B">
        <w:rPr>
          <w:rFonts w:cstheme="minorHAnsi"/>
          <w:color w:val="000000" w:themeColor="text1"/>
        </w:rPr>
        <w:t xml:space="preserve">dimensions, such as a </w:t>
      </w:r>
      <w:r w:rsidR="0028192B">
        <w:rPr>
          <w:rFonts w:cstheme="minorHAnsi"/>
          <w:color w:val="000000" w:themeColor="text1"/>
        </w:rPr>
        <w:lastRenderedPageBreak/>
        <w:t>recognition of the self in nature, emotional relationships to nature, awareness of human impacts on the environment, and enjoyment of nature (Cheng &amp; Monroe, 2012; Nisbet et al., 2009). After reviewing relevant literature, Ives et al. (2017) identified five themes in which connection with nature is operationalized</w:t>
      </w:r>
      <w:r w:rsidR="00284DC1" w:rsidRPr="008E2A9E">
        <w:rPr>
          <w:rFonts w:cstheme="minorHAnsi"/>
          <w:color w:val="000000" w:themeColor="text1"/>
        </w:rPr>
        <w:t>: material, experiential, cognitive, emotional, and philosophical (see Table 1). These themes are not mutually exclusive as they are often interrelated, which is beneficial for cross-sector interventions. For example, studies have shown affective connections to nature are predictor</w:t>
      </w:r>
      <w:r w:rsidR="00284DC1">
        <w:rPr>
          <w:rFonts w:cstheme="minorHAnsi"/>
          <w:color w:val="000000" w:themeColor="text1"/>
        </w:rPr>
        <w:t>s</w:t>
      </w:r>
      <w:r w:rsidR="00284DC1" w:rsidRPr="008E2A9E">
        <w:rPr>
          <w:rFonts w:cstheme="minorHAnsi"/>
          <w:color w:val="000000" w:themeColor="text1"/>
        </w:rPr>
        <w:t xml:space="preserve"> of subjective well-being in addition to cultivating ecological awareness of actions and behaviors (Nisbet et al., 2014). Additionally, these themes are spread across individual and societal scales allowing for multi</w:t>
      </w:r>
      <w:r w:rsidR="00284DC1">
        <w:rPr>
          <w:rFonts w:cstheme="minorHAnsi"/>
          <w:color w:val="000000" w:themeColor="text1"/>
        </w:rPr>
        <w:t>-</w:t>
      </w:r>
      <w:r w:rsidR="00284DC1" w:rsidRPr="008E2A9E">
        <w:rPr>
          <w:rFonts w:cstheme="minorHAnsi"/>
          <w:color w:val="000000" w:themeColor="text1"/>
        </w:rPr>
        <w:t xml:space="preserve">scalar interventions (Ives et al., 2018). </w:t>
      </w:r>
    </w:p>
    <w:p w14:paraId="03FCE026" w14:textId="59FECCAF" w:rsidR="008E2A9E" w:rsidRPr="008E2A9E" w:rsidRDefault="00284DC1" w:rsidP="00E25373">
      <w:pPr>
        <w:ind w:firstLine="720"/>
        <w:rPr>
          <w:rFonts w:cstheme="minorHAnsi"/>
          <w:color w:val="000000" w:themeColor="text1"/>
        </w:rPr>
      </w:pPr>
      <w:r w:rsidRPr="008E2A9E">
        <w:rPr>
          <w:rFonts w:cstheme="minorHAnsi"/>
          <w:color w:val="000000" w:themeColor="text1"/>
        </w:rPr>
        <w:t>Twentieth century proposals to connect people with nature for a sustainable future, such as the land ethic (Leopold, 1949) and deep ecology (</w:t>
      </w:r>
      <w:proofErr w:type="spellStart"/>
      <w:r w:rsidRPr="008E2A9E">
        <w:rPr>
          <w:rFonts w:cstheme="minorHAnsi"/>
          <w:color w:val="000000" w:themeColor="text1"/>
        </w:rPr>
        <w:t>Naess</w:t>
      </w:r>
      <w:proofErr w:type="spellEnd"/>
      <w:r w:rsidRPr="008E2A9E">
        <w:rPr>
          <w:rFonts w:cstheme="minorHAnsi"/>
          <w:color w:val="000000" w:themeColor="text1"/>
        </w:rPr>
        <w:t>, 1973), ha</w:t>
      </w:r>
      <w:r w:rsidR="0028192B">
        <w:rPr>
          <w:rFonts w:cstheme="minorHAnsi"/>
          <w:color w:val="000000" w:themeColor="text1"/>
        </w:rPr>
        <w:t xml:space="preserve">ve </w:t>
      </w:r>
      <w:r w:rsidRPr="008E2A9E">
        <w:rPr>
          <w:rFonts w:cstheme="minorHAnsi"/>
          <w:color w:val="000000" w:themeColor="text1"/>
        </w:rPr>
        <w:t>intuitive appeal but lack the empirical evidence needed to validate and foster practical applications</w:t>
      </w:r>
      <w:r w:rsidR="0028192B">
        <w:rPr>
          <w:rFonts w:cstheme="minorHAnsi"/>
          <w:color w:val="000000" w:themeColor="text1"/>
        </w:rPr>
        <w:t xml:space="preserve"> for sustainability</w:t>
      </w:r>
      <w:r w:rsidRPr="008E2A9E">
        <w:rPr>
          <w:rFonts w:cstheme="minorHAnsi"/>
          <w:color w:val="000000" w:themeColor="text1"/>
        </w:rPr>
        <w:t xml:space="preserve">. More recent and emerging research, however, continues to provide support for methods and practice. Sustainability science can contribute by focusing research efforts on “reconnecting people with nature…as a treatment for key sustainability challenges” </w:t>
      </w:r>
      <w:r>
        <w:rPr>
          <w:rFonts w:cstheme="minorHAnsi"/>
          <w:color w:val="000000" w:themeColor="text1"/>
        </w:rPr>
        <w:t xml:space="preserve">(Ives et al., 2018, </w:t>
      </w:r>
      <w:r w:rsidRPr="008E2A9E">
        <w:rPr>
          <w:rFonts w:cstheme="minorHAnsi"/>
          <w:color w:val="000000" w:themeColor="text1"/>
        </w:rPr>
        <w:t>p. 1393).</w:t>
      </w:r>
    </w:p>
    <w:p w14:paraId="75553525" w14:textId="0D78ADFC" w:rsidR="005A7FA7" w:rsidRPr="00E25373" w:rsidRDefault="008E2A9E" w:rsidP="00E25373">
      <w:pPr>
        <w:rPr>
          <w:rFonts w:cstheme="minorHAnsi"/>
          <w:color w:val="000000" w:themeColor="text1"/>
        </w:rPr>
      </w:pPr>
      <w:r w:rsidRPr="008E2A9E">
        <w:rPr>
          <w:rFonts w:cstheme="minorHAnsi"/>
          <w:color w:val="000000" w:themeColor="text1"/>
        </w:rPr>
        <w:t xml:space="preserve">  </w:t>
      </w:r>
      <w:r w:rsidR="003E1F2A">
        <w:rPr>
          <w:rFonts w:cstheme="minorHAnsi"/>
          <w:color w:val="000000" w:themeColor="text1"/>
        </w:rPr>
        <w:tab/>
      </w:r>
    </w:p>
    <w:p w14:paraId="7AF16491" w14:textId="12EBA63D" w:rsidR="00B15EC4" w:rsidRPr="000B4F99" w:rsidRDefault="00B15EC4" w:rsidP="00BF7B4F">
      <w:pPr>
        <w:rPr>
          <w:rFonts w:cstheme="minorHAnsi"/>
          <w:b/>
          <w:color w:val="222222"/>
          <w:sz w:val="20"/>
          <w:szCs w:val="20"/>
        </w:rPr>
      </w:pPr>
      <w:r w:rsidRPr="000B4F99">
        <w:rPr>
          <w:rFonts w:cstheme="minorHAnsi"/>
          <w:b/>
          <w:color w:val="222222"/>
          <w:sz w:val="20"/>
          <w:szCs w:val="20"/>
        </w:rPr>
        <w:t xml:space="preserve">Table 1 </w:t>
      </w:r>
      <w:r w:rsidR="000B4F99" w:rsidRPr="000B4F99">
        <w:rPr>
          <w:rFonts w:cstheme="minorHAnsi"/>
          <w:color w:val="222222"/>
          <w:sz w:val="20"/>
          <w:szCs w:val="20"/>
        </w:rPr>
        <w:t>Descriptions of different types of nature connection</w:t>
      </w:r>
      <w:r w:rsidR="005A7FA7">
        <w:rPr>
          <w:rFonts w:cstheme="minorHAnsi"/>
          <w:color w:val="222222"/>
          <w:sz w:val="20"/>
          <w:szCs w:val="20"/>
        </w:rPr>
        <w:t xml:space="preserve"> (reproduced from Ives et al., 2018)</w:t>
      </w:r>
    </w:p>
    <w:p w14:paraId="6062115B" w14:textId="36B13CEF" w:rsidR="00EC2725" w:rsidRPr="00E25373" w:rsidRDefault="005076EF" w:rsidP="00EC2725">
      <w:pPr>
        <w:rPr>
          <w:rFonts w:cstheme="minorHAnsi"/>
          <w:noProof/>
          <w:color w:val="222222"/>
        </w:rPr>
      </w:pPr>
      <w:r w:rsidRPr="00B81899">
        <w:rPr>
          <w:rFonts w:cstheme="minorHAnsi"/>
          <w:noProof/>
          <w:color w:val="222222"/>
        </w:rPr>
        <w:drawing>
          <wp:inline distT="0" distB="0" distL="0" distR="0" wp14:anchorId="5734B3A0" wp14:editId="1BDBE036">
            <wp:extent cx="7478656" cy="3620516"/>
            <wp:effectExtent l="0" t="0" r="1905" b="0"/>
            <wp:docPr id="5" name="Picture 3" descr="A screenshot of a social media post&#13;&#10;&#13;&#10;Description automatically generated">
              <a:extLst xmlns:a="http://schemas.openxmlformats.org/drawingml/2006/main">
                <a:ext uri="{FF2B5EF4-FFF2-40B4-BE49-F238E27FC236}">
                  <a16:creationId xmlns:a16="http://schemas.microsoft.com/office/drawing/2014/main" id="{68F140E0-8316-6E43-B724-CA1042F27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social media post&#13;&#10;&#13;&#10;Description automatically generated">
                      <a:extLst>
                        <a:ext uri="{FF2B5EF4-FFF2-40B4-BE49-F238E27FC236}">
                          <a16:creationId xmlns:a16="http://schemas.microsoft.com/office/drawing/2014/main" id="{68F140E0-8316-6E43-B724-CA1042F27AC3}"/>
                        </a:ext>
                      </a:extLst>
                    </pic:cNvPr>
                    <pic:cNvPicPr>
                      <a:picLocks noChangeAspect="1"/>
                    </pic:cNvPicPr>
                  </pic:nvPicPr>
                  <pic:blipFill rotWithShape="1">
                    <a:blip r:embed="rId8">
                      <a:grayscl/>
                      <a:extLst>
                        <a:ext uri="{BEBA8EAE-BF5A-486C-A8C5-ECC9F3942E4B}">
                          <a14:imgProps xmlns:a14="http://schemas.microsoft.com/office/drawing/2010/main">
                            <a14:imgLayer r:embed="rId9">
                              <a14:imgEffect>
                                <a14:sharpenSoften amount="12000"/>
                              </a14:imgEffect>
                            </a14:imgLayer>
                          </a14:imgProps>
                        </a:ext>
                      </a:extLst>
                    </a:blip>
                    <a:srcRect t="3803" b="2081"/>
                    <a:stretch/>
                  </pic:blipFill>
                  <pic:spPr bwMode="auto">
                    <a:xfrm>
                      <a:off x="0" y="0"/>
                      <a:ext cx="7508193" cy="3634815"/>
                    </a:xfrm>
                    <a:prstGeom prst="rect">
                      <a:avLst/>
                    </a:prstGeom>
                    <a:ln>
                      <a:noFill/>
                    </a:ln>
                    <a:extLst>
                      <a:ext uri="{53640926-AAD7-44D8-BBD7-CCE9431645EC}">
                        <a14:shadowObscured xmlns:a14="http://schemas.microsoft.com/office/drawing/2010/main"/>
                      </a:ext>
                    </a:extLst>
                  </pic:spPr>
                </pic:pic>
              </a:graphicData>
            </a:graphic>
          </wp:inline>
        </w:drawing>
      </w:r>
    </w:p>
    <w:p w14:paraId="00745765" w14:textId="37B481F6" w:rsidR="0026599F" w:rsidRDefault="00945D34" w:rsidP="0026599F">
      <w:pPr>
        <w:ind w:firstLine="720"/>
        <w:rPr>
          <w:rFonts w:cstheme="minorHAnsi"/>
          <w:color w:val="222222"/>
        </w:rPr>
      </w:pPr>
      <w:r>
        <w:rPr>
          <w:rFonts w:cstheme="minorHAnsi"/>
          <w:color w:val="222222"/>
        </w:rPr>
        <w:t xml:space="preserve"> </w:t>
      </w:r>
      <w:r w:rsidR="00E85C3C">
        <w:rPr>
          <w:rFonts w:cstheme="minorHAnsi"/>
          <w:color w:val="000000" w:themeColor="text1"/>
        </w:rPr>
        <w:t xml:space="preserve">Sustainability transformations require intervention points that target primary drivers </w:t>
      </w:r>
      <w:r w:rsidR="00CA7D93">
        <w:rPr>
          <w:rFonts w:cstheme="minorHAnsi"/>
          <w:color w:val="000000" w:themeColor="text1"/>
        </w:rPr>
        <w:t xml:space="preserve">of </w:t>
      </w:r>
      <w:r w:rsidR="00E85C3C">
        <w:rPr>
          <w:rFonts w:cstheme="minorHAnsi"/>
          <w:color w:val="000000" w:themeColor="text1"/>
        </w:rPr>
        <w:t xml:space="preserve">human development. </w:t>
      </w:r>
      <w:proofErr w:type="spellStart"/>
      <w:r w:rsidR="00E85C3C">
        <w:rPr>
          <w:rFonts w:cstheme="minorHAnsi"/>
          <w:color w:val="000000" w:themeColor="text1"/>
        </w:rPr>
        <w:t>A</w:t>
      </w:r>
      <w:r w:rsidR="00513C2B">
        <w:rPr>
          <w:rFonts w:cstheme="minorHAnsi"/>
          <w:color w:val="222222"/>
        </w:rPr>
        <w:t>bson</w:t>
      </w:r>
      <w:proofErr w:type="spellEnd"/>
      <w:r w:rsidR="00513C2B">
        <w:rPr>
          <w:rFonts w:cstheme="minorHAnsi"/>
          <w:color w:val="222222"/>
        </w:rPr>
        <w:t xml:space="preserve"> et al </w:t>
      </w:r>
      <w:r w:rsidR="005A7FA7">
        <w:rPr>
          <w:rFonts w:cstheme="minorHAnsi"/>
          <w:color w:val="222222"/>
        </w:rPr>
        <w:fldChar w:fldCharType="begin" w:fldLock="1"/>
      </w:r>
      <w:r w:rsidR="00D553D3">
        <w:rPr>
          <w:rFonts w:cstheme="minorHAnsi"/>
          <w:color w:val="222222"/>
        </w:rPr>
        <w:instrText>ADDIN CSL_CITATION {"citationItems":[{"id":"ITEM-1","itemData":{"DOI":"10.1007/s13280-016-0800-y","ISSN":"1654-7209","author":[{"dropping-particle":"","family":"Abson","given":"David J","non-dropping-particle":"","parse-names":false,"suffix":""},{"dropping-particle":"","family":"Fischer","given":"Joern","non-dropping-particle":"","parse-names":false,"suffix":""},{"dropping-particle":"","family":"Leventon","given":"Julia","non-dropping-particle":"","parse-names":false,"suffix":""},{"dropping-particle":"","family":"Newig","given":"Jens","non-dropping-particle":"","parse-names":false,"suffix":""},{"dropping-particle":"","family":"Schomerus","given":"Thomas","non-dropping-particle":"","parse-names":false,"suffix":""},{"dropping-particle":"","family":"Vilsmaier","given":"Ulli","non-dropping-particle":"","parse-names":false,"suffix":""},{"dropping-particle":"Von","family":"Wehrden","given":"Henrik","non-dropping-particle":"","parse-names":false,"suffix":""},{"dropping-particle":"","family":"Abernethy","given":"Paivi","non-dropping-particle":"","parse-names":false,"suffix":""},{"dropping-particle":"","family":"Ives","given":"Christopher D","non-dropping-particle":"","parse-names":false,"suffix":""},{"dropping-particle":"","family":"Jager","given":"Nicolas W","non-dropping-particle":"","parse-names":false,"suffix":""},{"dropping-particle":"","family":"Lang","given":"Daniel J","non-dropping-particle":"","parse-names":false,"suffix":""}],"container-title":"Ambio","id":"ITEM-1","issue":"1","issued":{"date-parts":[["2017"]]},"page":"30-39","publisher":"Springer Netherlands","title":"Leverage points for sustainability transformation","type":"article-journal","volume":"46"},"uris":["http://www.mendeley.com/documents/?uuid=3ee09d39-9d12-4ec6-9814-8e9bdb134872"]}],"mendeley":{"formattedCitation":"(Abson et al., 2017)","manualFormatting":"(2017)","plainTextFormattedCitation":"(Abson et al., 2017)","previouslyFormattedCitation":"(Abson et al., 2017)"},"properties":{"noteIndex":0},"schema":"https://github.com/citation-style-language/schema/raw/master/csl-citation.json"}</w:instrText>
      </w:r>
      <w:r w:rsidR="005A7FA7">
        <w:rPr>
          <w:rFonts w:cstheme="minorHAnsi"/>
          <w:color w:val="222222"/>
        </w:rPr>
        <w:fldChar w:fldCharType="separate"/>
      </w:r>
      <w:r w:rsidR="005A7FA7" w:rsidRPr="005A7FA7">
        <w:rPr>
          <w:rFonts w:cstheme="minorHAnsi"/>
          <w:noProof/>
          <w:color w:val="222222"/>
        </w:rPr>
        <w:t>(2017)</w:t>
      </w:r>
      <w:r w:rsidR="005A7FA7">
        <w:rPr>
          <w:rFonts w:cstheme="minorHAnsi"/>
          <w:color w:val="222222"/>
        </w:rPr>
        <w:fldChar w:fldCharType="end"/>
      </w:r>
      <w:r w:rsidR="00513C2B">
        <w:rPr>
          <w:rFonts w:cstheme="minorHAnsi"/>
          <w:color w:val="222222"/>
        </w:rPr>
        <w:t xml:space="preserve"> critique</w:t>
      </w:r>
      <w:r w:rsidR="009C57F2">
        <w:rPr>
          <w:rFonts w:cstheme="minorHAnsi"/>
          <w:color w:val="222222"/>
        </w:rPr>
        <w:t>d</w:t>
      </w:r>
      <w:r w:rsidR="00513C2B">
        <w:rPr>
          <w:rFonts w:cstheme="minorHAnsi"/>
          <w:color w:val="222222"/>
        </w:rPr>
        <w:t xml:space="preserve"> sustainability interventions</w:t>
      </w:r>
      <w:r w:rsidR="009C57F2">
        <w:rPr>
          <w:rFonts w:cstheme="minorHAnsi"/>
          <w:color w:val="222222"/>
        </w:rPr>
        <w:t>,</w:t>
      </w:r>
      <w:r w:rsidR="00513C2B">
        <w:rPr>
          <w:rFonts w:cstheme="minorHAnsi"/>
          <w:color w:val="222222"/>
        </w:rPr>
        <w:t xml:space="preserve"> argu</w:t>
      </w:r>
      <w:r w:rsidR="009C57F2">
        <w:rPr>
          <w:rFonts w:cstheme="minorHAnsi"/>
          <w:color w:val="222222"/>
        </w:rPr>
        <w:t>ing that</w:t>
      </w:r>
      <w:r w:rsidR="00513C2B">
        <w:rPr>
          <w:rFonts w:cstheme="minorHAnsi"/>
          <w:color w:val="222222"/>
        </w:rPr>
        <w:t xml:space="preserve"> greater attention should be paid to ‘deep leverage points’ target</w:t>
      </w:r>
      <w:r w:rsidR="009C57F2">
        <w:rPr>
          <w:rFonts w:cstheme="minorHAnsi"/>
          <w:color w:val="222222"/>
        </w:rPr>
        <w:t>ing</w:t>
      </w:r>
      <w:r w:rsidR="00513C2B">
        <w:rPr>
          <w:rFonts w:cstheme="minorHAnsi"/>
          <w:color w:val="222222"/>
        </w:rPr>
        <w:t xml:space="preserve"> the root causes of unsustainability. They identify three such leverage points, the first of which is reconnecting people with nature because, “</w:t>
      </w:r>
      <w:r w:rsidR="00513C2B" w:rsidRPr="00DF03D2">
        <w:t>the functioning of a system is influenced by the degree to which humanity’s reliance on the natural world is acknowledged, and the extent to which a close relationship with nature is identified as essential to a ‘good life’</w:t>
      </w:r>
      <w:r w:rsidR="00513C2B">
        <w:t>”</w:t>
      </w:r>
      <w:r w:rsidR="00513C2B">
        <w:rPr>
          <w:rFonts w:cstheme="minorHAnsi"/>
          <w:color w:val="222222"/>
        </w:rPr>
        <w:t xml:space="preserve"> (</w:t>
      </w:r>
      <w:proofErr w:type="spellStart"/>
      <w:r w:rsidR="00513C2B">
        <w:rPr>
          <w:rFonts w:cstheme="minorHAnsi"/>
          <w:color w:val="222222"/>
        </w:rPr>
        <w:t>Abson</w:t>
      </w:r>
      <w:proofErr w:type="spellEnd"/>
      <w:r w:rsidR="00513C2B">
        <w:rPr>
          <w:rFonts w:cstheme="minorHAnsi"/>
          <w:color w:val="222222"/>
        </w:rPr>
        <w:t xml:space="preserve"> et al., 2017, p. 34).</w:t>
      </w:r>
      <w:r w:rsidR="00CA7348">
        <w:rPr>
          <w:rFonts w:cstheme="minorHAnsi"/>
          <w:color w:val="222222"/>
        </w:rPr>
        <w:t xml:space="preserve"> Ives et al. (2018) </w:t>
      </w:r>
      <w:r w:rsidR="009C57F2">
        <w:rPr>
          <w:rFonts w:cstheme="minorHAnsi"/>
          <w:color w:val="222222"/>
        </w:rPr>
        <w:t>propose similar ideas stating that</w:t>
      </w:r>
      <w:r w:rsidR="00CA7348">
        <w:rPr>
          <w:rFonts w:cstheme="minorHAnsi"/>
          <w:color w:val="222222"/>
        </w:rPr>
        <w:t xml:space="preserve"> emotional and philosophical connections with nature can foster the deep leverage needed for fundamental systemic change. </w:t>
      </w:r>
    </w:p>
    <w:p w14:paraId="2D40C6AC" w14:textId="0739828F" w:rsidR="007E3DCD" w:rsidRPr="00C67AFC" w:rsidRDefault="009C57F2" w:rsidP="00E55E5F">
      <w:pPr>
        <w:ind w:firstLine="720"/>
        <w:rPr>
          <w:rFonts w:cstheme="minorHAnsi"/>
        </w:rPr>
      </w:pPr>
      <w:r>
        <w:rPr>
          <w:rFonts w:cstheme="minorHAnsi"/>
          <w:color w:val="222222"/>
        </w:rPr>
        <w:lastRenderedPageBreak/>
        <w:t xml:space="preserve">This study explores some of these concepts by </w:t>
      </w:r>
      <w:r>
        <w:rPr>
          <w:rFonts w:cstheme="minorHAnsi"/>
        </w:rPr>
        <w:t>exploring h</w:t>
      </w:r>
      <w:r w:rsidRPr="00473316">
        <w:rPr>
          <w:rFonts w:cstheme="minorHAnsi"/>
        </w:rPr>
        <w:t xml:space="preserve">ow </w:t>
      </w:r>
      <w:r>
        <w:rPr>
          <w:rFonts w:cstheme="minorHAnsi"/>
        </w:rPr>
        <w:t>12</w:t>
      </w:r>
      <w:r w:rsidRPr="00CF3709">
        <w:rPr>
          <w:rFonts w:cstheme="minorHAnsi"/>
          <w:vertAlign w:val="superscript"/>
        </w:rPr>
        <w:t>th</w:t>
      </w:r>
      <w:r>
        <w:rPr>
          <w:rFonts w:cstheme="minorHAnsi"/>
        </w:rPr>
        <w:t xml:space="preserve"> grade students connect with nature through</w:t>
      </w:r>
      <w:r w:rsidR="003746DE">
        <w:rPr>
          <w:rFonts w:cstheme="minorHAnsi"/>
        </w:rPr>
        <w:t xml:space="preserve"> a nature-based school landscape</w:t>
      </w:r>
      <w:r>
        <w:rPr>
          <w:rFonts w:cstheme="minorHAnsi"/>
        </w:rPr>
        <w:t xml:space="preserve">. </w:t>
      </w:r>
      <w:r w:rsidR="008E2A9E">
        <w:rPr>
          <w:rFonts w:cstheme="minorHAnsi"/>
        </w:rPr>
        <w:t>T</w:t>
      </w:r>
      <w:r>
        <w:rPr>
          <w:rFonts w:cstheme="minorHAnsi"/>
        </w:rPr>
        <w:t>he research sought to understand h</w:t>
      </w:r>
      <w:r w:rsidRPr="00F95323">
        <w:rPr>
          <w:rFonts w:cstheme="minorHAnsi"/>
        </w:rPr>
        <w:t xml:space="preserve">ow </w:t>
      </w:r>
      <w:r>
        <w:rPr>
          <w:rFonts w:cstheme="minorHAnsi"/>
        </w:rPr>
        <w:t xml:space="preserve">students </w:t>
      </w:r>
      <w:r w:rsidRPr="00F95323">
        <w:rPr>
          <w:rFonts w:cstheme="minorHAnsi"/>
        </w:rPr>
        <w:t xml:space="preserve">perceive the </w:t>
      </w:r>
      <w:r w:rsidR="00136769">
        <w:rPr>
          <w:rFonts w:cstheme="minorHAnsi"/>
        </w:rPr>
        <w:t xml:space="preserve">school’s campus and </w:t>
      </w:r>
      <w:r w:rsidRPr="00F95323">
        <w:rPr>
          <w:rFonts w:cstheme="minorHAnsi"/>
        </w:rPr>
        <w:t>garde</w:t>
      </w:r>
      <w:r>
        <w:rPr>
          <w:rFonts w:cstheme="minorHAnsi"/>
        </w:rPr>
        <w:t xml:space="preserve">n and what meaning </w:t>
      </w:r>
      <w:r w:rsidR="00136769">
        <w:rPr>
          <w:rFonts w:cstheme="minorHAnsi"/>
        </w:rPr>
        <w:t>they find in each</w:t>
      </w:r>
      <w:r>
        <w:rPr>
          <w:rFonts w:cstheme="minorHAnsi"/>
        </w:rPr>
        <w:t xml:space="preserve">. </w:t>
      </w:r>
      <w:r w:rsidR="00E55E5F">
        <w:rPr>
          <w:rFonts w:cstheme="minorHAnsi"/>
        </w:rPr>
        <w:t>The primary research questions were: How do</w:t>
      </w:r>
      <w:r w:rsidR="00E55E5F" w:rsidRPr="00473316">
        <w:rPr>
          <w:rFonts w:cstheme="minorHAnsi"/>
        </w:rPr>
        <w:t xml:space="preserve"> </w:t>
      </w:r>
      <w:r w:rsidR="00E55E5F">
        <w:rPr>
          <w:rFonts w:cstheme="minorHAnsi"/>
        </w:rPr>
        <w:t>12</w:t>
      </w:r>
      <w:r w:rsidR="00E55E5F" w:rsidRPr="00CF3709">
        <w:rPr>
          <w:rFonts w:cstheme="minorHAnsi"/>
          <w:vertAlign w:val="superscript"/>
        </w:rPr>
        <w:t>th</w:t>
      </w:r>
      <w:r w:rsidR="00E55E5F">
        <w:rPr>
          <w:rFonts w:cstheme="minorHAnsi"/>
        </w:rPr>
        <w:t xml:space="preserve"> grade students</w:t>
      </w:r>
      <w:r w:rsidR="00136769">
        <w:rPr>
          <w:rFonts w:cstheme="minorHAnsi"/>
        </w:rPr>
        <w:t xml:space="preserve"> attending a school with a nature-based landscape</w:t>
      </w:r>
      <w:r w:rsidR="00E55E5F" w:rsidRPr="00473316">
        <w:rPr>
          <w:rFonts w:cstheme="minorHAnsi"/>
        </w:rPr>
        <w:t xml:space="preserve"> </w:t>
      </w:r>
      <w:r w:rsidR="00E55E5F">
        <w:rPr>
          <w:rFonts w:cstheme="minorHAnsi"/>
        </w:rPr>
        <w:t xml:space="preserve">connect with nature? </w:t>
      </w:r>
      <w:r w:rsidR="00E55E5F" w:rsidRPr="00F95323">
        <w:rPr>
          <w:rFonts w:cstheme="minorHAnsi"/>
        </w:rPr>
        <w:t xml:space="preserve">How do </w:t>
      </w:r>
      <w:r w:rsidR="00E55E5F">
        <w:rPr>
          <w:rFonts w:cstheme="minorHAnsi"/>
        </w:rPr>
        <w:t xml:space="preserve">they </w:t>
      </w:r>
      <w:r w:rsidR="00E55E5F" w:rsidRPr="00F95323">
        <w:rPr>
          <w:rFonts w:cstheme="minorHAnsi"/>
        </w:rPr>
        <w:t xml:space="preserve">perceive the </w:t>
      </w:r>
      <w:r w:rsidR="00136769">
        <w:rPr>
          <w:rFonts w:cstheme="minorHAnsi"/>
        </w:rPr>
        <w:t xml:space="preserve">school’s campus and </w:t>
      </w:r>
      <w:r w:rsidR="00E55E5F" w:rsidRPr="00F95323">
        <w:rPr>
          <w:rFonts w:cstheme="minorHAnsi"/>
        </w:rPr>
        <w:t>garden? What</w:t>
      </w:r>
      <w:r w:rsidR="00136769">
        <w:rPr>
          <w:rFonts w:cstheme="minorHAnsi"/>
        </w:rPr>
        <w:t xml:space="preserve"> places on campus do they find meaningful? What does</w:t>
      </w:r>
      <w:r w:rsidR="00E55E5F" w:rsidRPr="00F95323">
        <w:rPr>
          <w:rFonts w:cstheme="minorHAnsi"/>
        </w:rPr>
        <w:t xml:space="preserve"> the garden mean to them?</w:t>
      </w:r>
      <w:r w:rsidR="00E55E5F">
        <w:rPr>
          <w:rFonts w:cstheme="minorHAnsi"/>
        </w:rPr>
        <w:t xml:space="preserve"> Which, if any, of the five themes of connection with nature are present in their perspectives?</w:t>
      </w:r>
    </w:p>
    <w:p w14:paraId="29127C91" w14:textId="77777777" w:rsidR="007E3DCD" w:rsidRPr="007E3DCD" w:rsidRDefault="007E3DCD" w:rsidP="007E3DCD">
      <w:pPr>
        <w:shd w:val="clear" w:color="auto" w:fill="FFFFFF"/>
        <w:ind w:firstLine="360"/>
        <w:rPr>
          <w:rFonts w:cstheme="minorHAnsi"/>
          <w:color w:val="222222"/>
        </w:rPr>
      </w:pPr>
    </w:p>
    <w:p w14:paraId="45419679" w14:textId="77777777" w:rsidR="001C4ADD" w:rsidRPr="00B70E51" w:rsidRDefault="001C4ADD" w:rsidP="001C4ADD">
      <w:pPr>
        <w:rPr>
          <w:rFonts w:cstheme="minorHAnsi"/>
          <w:b/>
        </w:rPr>
      </w:pPr>
      <w:r w:rsidRPr="00F95323">
        <w:rPr>
          <w:rFonts w:cstheme="minorHAnsi"/>
          <w:b/>
          <w:noProof/>
        </w:rPr>
        <w:t>R</w:t>
      </w:r>
      <w:r w:rsidR="00994B78">
        <w:rPr>
          <w:rFonts w:cstheme="minorHAnsi"/>
          <w:b/>
          <w:noProof/>
        </w:rPr>
        <w:t>esearch Site and Context</w:t>
      </w:r>
      <w:r w:rsidRPr="00F95323">
        <w:rPr>
          <w:rFonts w:cstheme="minorHAnsi"/>
          <w:b/>
          <w:noProof/>
        </w:rPr>
        <w:t xml:space="preserve">    </w:t>
      </w:r>
    </w:p>
    <w:p w14:paraId="0A28858C" w14:textId="77777777" w:rsidR="003E1F2A" w:rsidRDefault="003E1F2A" w:rsidP="003E1F2A">
      <w:pPr>
        <w:ind w:firstLine="720"/>
        <w:rPr>
          <w:rFonts w:cstheme="minorHAnsi"/>
        </w:rPr>
      </w:pPr>
    </w:p>
    <w:p w14:paraId="00368AF5" w14:textId="17D60AD0" w:rsidR="008C1012" w:rsidRDefault="00E55E5F" w:rsidP="005A7FA7">
      <w:pPr>
        <w:ind w:firstLine="720"/>
        <w:rPr>
          <w:rFonts w:cstheme="minorHAnsi"/>
        </w:rPr>
      </w:pPr>
      <w:r>
        <w:rPr>
          <w:rFonts w:cstheme="minorHAnsi"/>
        </w:rPr>
        <w:t>A</w:t>
      </w:r>
      <w:r w:rsidR="00E72856">
        <w:rPr>
          <w:rFonts w:cstheme="minorHAnsi"/>
        </w:rPr>
        <w:t xml:space="preserve"> qualitative analysis was conducte</w:t>
      </w:r>
      <w:r w:rsidR="00775BD8">
        <w:rPr>
          <w:rFonts w:cstheme="minorHAnsi"/>
        </w:rPr>
        <w:t>d</w:t>
      </w:r>
      <w:r w:rsidR="00E72856">
        <w:rPr>
          <w:rFonts w:cstheme="minorHAnsi"/>
        </w:rPr>
        <w:t xml:space="preserve"> with 12</w:t>
      </w:r>
      <w:r w:rsidR="00E72856" w:rsidRPr="00E72856">
        <w:rPr>
          <w:rFonts w:cstheme="minorHAnsi"/>
          <w:vertAlign w:val="superscript"/>
        </w:rPr>
        <w:t>th</w:t>
      </w:r>
      <w:r w:rsidR="00E72856">
        <w:rPr>
          <w:rFonts w:cstheme="minorHAnsi"/>
        </w:rPr>
        <w:t xml:space="preserve"> grade students from</w:t>
      </w:r>
      <w:r w:rsidR="001C4ADD" w:rsidRPr="00F95323">
        <w:rPr>
          <w:rFonts w:cstheme="minorHAnsi"/>
        </w:rPr>
        <w:t xml:space="preserve"> Desert Marigold School (DMS) in South Phoenix. DMS is a public-charter school that offers preschool – 12</w:t>
      </w:r>
      <w:r w:rsidR="001C4ADD" w:rsidRPr="00F95323">
        <w:rPr>
          <w:rFonts w:cstheme="minorHAnsi"/>
          <w:vertAlign w:val="superscript"/>
        </w:rPr>
        <w:t>th</w:t>
      </w:r>
      <w:r w:rsidR="001C4ADD" w:rsidRPr="00F95323">
        <w:rPr>
          <w:rFonts w:cstheme="minorHAnsi"/>
        </w:rPr>
        <w:t xml:space="preserve"> grade education </w:t>
      </w:r>
      <w:r w:rsidR="00B06BC3">
        <w:rPr>
          <w:rFonts w:cstheme="minorHAnsi"/>
        </w:rPr>
        <w:t>inspired by</w:t>
      </w:r>
      <w:r w:rsidR="001C4ADD" w:rsidRPr="00F95323">
        <w:rPr>
          <w:rFonts w:cstheme="minorHAnsi"/>
        </w:rPr>
        <w:t xml:space="preserve"> Waldorf educational philosophy. This pedagogical approach, developed by Rudolf Steiner in the early 1900s, </w:t>
      </w:r>
      <w:r w:rsidR="00B06BC3">
        <w:rPr>
          <w:rFonts w:cstheme="minorHAnsi"/>
        </w:rPr>
        <w:t>states that</w:t>
      </w:r>
      <w:r w:rsidR="00D33AF7">
        <w:rPr>
          <w:rFonts w:cstheme="minorHAnsi"/>
        </w:rPr>
        <w:t xml:space="preserve"> education should </w:t>
      </w:r>
      <w:r w:rsidR="0069393D">
        <w:rPr>
          <w:rFonts w:cstheme="minorHAnsi"/>
        </w:rPr>
        <w:t>track</w:t>
      </w:r>
      <w:r w:rsidR="00D33AF7">
        <w:rPr>
          <w:rFonts w:cstheme="minorHAnsi"/>
        </w:rPr>
        <w:t xml:space="preserve"> </w:t>
      </w:r>
      <w:r w:rsidR="001C4ADD" w:rsidRPr="00F95323">
        <w:rPr>
          <w:rFonts w:cstheme="minorHAnsi"/>
        </w:rPr>
        <w:t xml:space="preserve">children’s natural inclinations </w:t>
      </w:r>
      <w:r w:rsidR="0069393D">
        <w:rPr>
          <w:rFonts w:cstheme="minorHAnsi"/>
        </w:rPr>
        <w:t>for</w:t>
      </w:r>
      <w:r w:rsidR="0069393D" w:rsidRPr="00F95323">
        <w:rPr>
          <w:rFonts w:cstheme="minorHAnsi"/>
        </w:rPr>
        <w:t xml:space="preserve"> </w:t>
      </w:r>
      <w:r w:rsidR="001C4ADD" w:rsidRPr="00F95323">
        <w:rPr>
          <w:rFonts w:cstheme="minorHAnsi"/>
        </w:rPr>
        <w:t>learning and development to allow discover</w:t>
      </w:r>
      <w:r w:rsidR="00D33AF7">
        <w:rPr>
          <w:rFonts w:cstheme="minorHAnsi"/>
        </w:rPr>
        <w:t>y of</w:t>
      </w:r>
      <w:r w:rsidR="001C4ADD" w:rsidRPr="00F95323">
        <w:rPr>
          <w:rFonts w:cstheme="minorHAnsi"/>
        </w:rPr>
        <w:t xml:space="preserve"> their </w:t>
      </w:r>
      <w:r w:rsidR="00D33AF7">
        <w:rPr>
          <w:rFonts w:cstheme="minorHAnsi"/>
        </w:rPr>
        <w:t>unique</w:t>
      </w:r>
      <w:r w:rsidR="001C4ADD" w:rsidRPr="00F95323">
        <w:rPr>
          <w:rFonts w:cstheme="minorHAnsi"/>
        </w:rPr>
        <w:t xml:space="preserve"> paths through life (</w:t>
      </w:r>
      <w:r w:rsidR="001C4ADD" w:rsidRPr="00F95323">
        <w:rPr>
          <w:rFonts w:cstheme="minorHAnsi"/>
        </w:rPr>
        <w:fldChar w:fldCharType="begin" w:fldLock="1"/>
      </w:r>
      <w:r w:rsidR="001C4ADD" w:rsidRPr="00F95323">
        <w:rPr>
          <w:rFonts w:cstheme="minorHAnsi"/>
        </w:rPr>
        <w:instrText>ADDIN CSL_CITATION {"citationItems":[{"id":"ITEM-1","itemData":{"DOI":"10.4135/9781412963992.n96","ISBN":"9781412906784","abstract":"Critical race theory posits that racism, White privilege, and historical context dominate and permeate institutions and systems, social norms, and daily practice. The U.S. judicial system, in this view, represents and institutes traditional historical narratives that disadvantage people of color. Research in critical race theory has a conceptual framework based on the experiences of people of color, rather than using the experience of Whites as the norm. Critical race theory can also be described as a movement of those who hope to study and transform the relationships among race, racism, and power. This movement includes activists and scholars in education, sociology, ethnic studies, and women's studies. In education, critical race theory challenges dominant education theory, discourse, policy, and practice by inserting the voices of students and communities of color and centering their experiential knowledge. This entry provides a brief overview of critical race theory and discusses its influence in education and education research. Background and Tenets","author":[{"dropping-particle":"","family":"Thomas","given":"Timothy G.","non-dropping-particle":"","parse-names":false,"suffix":""}],"container-title":"Encyclopedia of the Social and Cultural Foundations of Education","id":"ITEM-1","issued":{"date-parts":[["2009"]]},"page":"13-15","title":"Encyclopedia of the Social and Cultural Foundations of Education Active Learning","type":"article-journal"},"uris":["http://www.mendeley.com/documents/?uuid=0b2791a0-8617-42f2-a924-f66c5306ac05"]}],"mendeley":{"formattedCitation":"(Thomas, 2009)","manualFormatting":"Thomas, 2009)","plainTextFormattedCitation":"(Thomas, 2009)","previouslyFormattedCitation":"(Thomas, 2009)"},"properties":{"noteIndex":0},"schema":"https://github.com/citation-style-language/schema/raw/master/csl-citation.json"}</w:instrText>
      </w:r>
      <w:r w:rsidR="001C4ADD" w:rsidRPr="00F95323">
        <w:rPr>
          <w:rFonts w:cstheme="minorHAnsi"/>
        </w:rPr>
        <w:fldChar w:fldCharType="separate"/>
      </w:r>
      <w:r w:rsidR="001C4ADD" w:rsidRPr="00F95323">
        <w:rPr>
          <w:rFonts w:cstheme="minorHAnsi"/>
          <w:noProof/>
        </w:rPr>
        <w:t>Thomas, 2009)</w:t>
      </w:r>
      <w:r w:rsidR="001C4ADD" w:rsidRPr="00F95323">
        <w:rPr>
          <w:rFonts w:cstheme="minorHAnsi"/>
        </w:rPr>
        <w:fldChar w:fldCharType="end"/>
      </w:r>
      <w:r w:rsidR="001C4ADD" w:rsidRPr="00F95323">
        <w:rPr>
          <w:rFonts w:cstheme="minorHAnsi"/>
        </w:rPr>
        <w:t xml:space="preserve">. </w:t>
      </w:r>
      <w:r w:rsidR="007677E3">
        <w:rPr>
          <w:rFonts w:cstheme="minorHAnsi"/>
        </w:rPr>
        <w:t xml:space="preserve">Viewing education as an art form, Waldorf schools typically implement an array of artistic practices, such as painting, poetry, and music, to augment the curriculum </w:t>
      </w:r>
      <w:r w:rsidR="007677E3">
        <w:rPr>
          <w:rFonts w:cstheme="minorHAnsi"/>
        </w:rPr>
        <w:fldChar w:fldCharType="begin" w:fldLock="1"/>
      </w:r>
      <w:r w:rsidR="007E5C5F">
        <w:rPr>
          <w:rFonts w:cstheme="minorHAnsi"/>
        </w:rPr>
        <w:instrText>ADDIN CSL_CITATION {"citationItems":[{"id":"ITEM-1","itemData":{"DOI":"10.4135/9781412963992.n96","ISBN":"9781412906784","abstract":"Critical race theory posits that racism, White privilege, and historical context dominate and permeate institutions and systems, social norms, and daily practice. The U.S. judicial system, in this view, represents and institutes traditional historical narratives that disadvantage people of color. Research in critical race theory has a conceptual framework based on the experiences of people of color, rather than using the experience of Whites as the norm. Critical race theory can also be described as a movement of those who hope to study and transform the relationships among race, racism, and power. This movement includes activists and scholars in education, sociology, ethnic studies, and women's studies. In education, critical race theory challenges dominant education theory, discourse, policy, and practice by inserting the voices of students and communities of color and centering their experiential knowledge. This entry provides a brief overview of critical race theory and discusses its influence in education and education research. Background and Tenets","author":[{"dropping-particle":"","family":"Thomas","given":"Timothy G.","non-dropping-particle":"","parse-names":false,"suffix":""}],"container-title":"Encyclopedia of the Social and Cultural Foundations of Education","id":"ITEM-1","issued":{"date-parts":[["2009"]]},"page":"13-15","title":"Encyclopedia of the Social and Cultural Foundations of Education Active Learning","type":"article-journal"},"uris":["http://www.mendeley.com/documents/?uuid=0b2791a0-8617-42f2-a924-f66c5306ac05"]}],"mendeley":{"formattedCitation":"(Thomas, 2009)","plainTextFormattedCitation":"(Thomas, 2009)","previouslyFormattedCitation":"(Thomas, 2009)"},"properties":{"noteIndex":0},"schema":"https://github.com/citation-style-language/schema/raw/master/csl-citation.json"}</w:instrText>
      </w:r>
      <w:r w:rsidR="007677E3">
        <w:rPr>
          <w:rFonts w:cstheme="minorHAnsi"/>
        </w:rPr>
        <w:fldChar w:fldCharType="separate"/>
      </w:r>
      <w:r w:rsidR="007677E3" w:rsidRPr="007677E3">
        <w:rPr>
          <w:rFonts w:cstheme="minorHAnsi"/>
          <w:noProof/>
        </w:rPr>
        <w:t>(Thomas, 2009)</w:t>
      </w:r>
      <w:r w:rsidR="007677E3">
        <w:rPr>
          <w:rFonts w:cstheme="minorHAnsi"/>
        </w:rPr>
        <w:fldChar w:fldCharType="end"/>
      </w:r>
      <w:r w:rsidR="007677E3">
        <w:rPr>
          <w:rFonts w:cstheme="minorHAnsi"/>
        </w:rPr>
        <w:t xml:space="preserve">. </w:t>
      </w:r>
      <w:r w:rsidR="001C4ADD" w:rsidRPr="00F95323">
        <w:rPr>
          <w:rFonts w:cstheme="minorHAnsi"/>
        </w:rPr>
        <w:t xml:space="preserve">Steiner also recognized the importance of agriculture and its relationship to the environment </w:t>
      </w:r>
      <w:r w:rsidR="00DA5C3B">
        <w:rPr>
          <w:rFonts w:cstheme="minorHAnsi"/>
        </w:rPr>
        <w:t>a</w:t>
      </w:r>
      <w:r w:rsidR="00D33AF7" w:rsidRPr="00F95323">
        <w:rPr>
          <w:rFonts w:cstheme="minorHAnsi"/>
        </w:rPr>
        <w:t>nd</w:t>
      </w:r>
      <w:r w:rsidR="00D33AF7">
        <w:rPr>
          <w:rFonts w:cstheme="minorHAnsi"/>
        </w:rPr>
        <w:t xml:space="preserve"> considered </w:t>
      </w:r>
      <w:r w:rsidR="001C4ADD" w:rsidRPr="00F95323">
        <w:rPr>
          <w:rFonts w:cstheme="minorHAnsi"/>
        </w:rPr>
        <w:t>garden</w:t>
      </w:r>
      <w:r w:rsidR="003D7937">
        <w:rPr>
          <w:rFonts w:cstheme="minorHAnsi"/>
        </w:rPr>
        <w:t>s</w:t>
      </w:r>
      <w:r w:rsidR="001C4ADD" w:rsidRPr="00F95323">
        <w:rPr>
          <w:rFonts w:cstheme="minorHAnsi"/>
        </w:rPr>
        <w:t xml:space="preserve"> an essential part of </w:t>
      </w:r>
      <w:r w:rsidR="00D33AF7">
        <w:rPr>
          <w:rFonts w:cstheme="minorHAnsi"/>
        </w:rPr>
        <w:t>Waldorf</w:t>
      </w:r>
      <w:r w:rsidR="001C4ADD" w:rsidRPr="00F95323">
        <w:rPr>
          <w:rFonts w:cstheme="minorHAnsi"/>
        </w:rPr>
        <w:t xml:space="preserve"> curriculum</w:t>
      </w:r>
      <w:r w:rsidR="00DA5C3B">
        <w:rPr>
          <w:rFonts w:cstheme="minorHAnsi"/>
        </w:rPr>
        <w:t xml:space="preserve"> (Steiner, 1995)</w:t>
      </w:r>
      <w:r w:rsidR="001C4ADD" w:rsidRPr="00F95323">
        <w:rPr>
          <w:rFonts w:cstheme="minorHAnsi"/>
        </w:rPr>
        <w:t xml:space="preserve">. DMS’s three-acre biodynamic garden </w:t>
      </w:r>
      <w:r w:rsidR="00B06BC3">
        <w:rPr>
          <w:rFonts w:cstheme="minorHAnsi"/>
        </w:rPr>
        <w:t xml:space="preserve">supports the philosophy and curriculum as </w:t>
      </w:r>
      <w:r w:rsidR="00A86140">
        <w:rPr>
          <w:rFonts w:cstheme="minorHAnsi"/>
        </w:rPr>
        <w:t>grade</w:t>
      </w:r>
      <w:r w:rsidR="001C4ADD" w:rsidRPr="00F95323">
        <w:rPr>
          <w:rFonts w:cstheme="minorHAnsi"/>
        </w:rPr>
        <w:t xml:space="preserve"> levels</w:t>
      </w:r>
      <w:r w:rsidR="00A86140">
        <w:rPr>
          <w:rFonts w:cstheme="minorHAnsi"/>
        </w:rPr>
        <w:t xml:space="preserve"> K – 8th</w:t>
      </w:r>
      <w:r w:rsidR="001C4ADD" w:rsidRPr="00F95323">
        <w:rPr>
          <w:rFonts w:cstheme="minorHAnsi"/>
        </w:rPr>
        <w:t xml:space="preserve"> are actively engaged in the garden to varying degrees.</w:t>
      </w:r>
      <w:r w:rsidR="00D33AF7">
        <w:rPr>
          <w:rFonts w:cstheme="minorHAnsi"/>
        </w:rPr>
        <w:t xml:space="preserve"> </w:t>
      </w:r>
    </w:p>
    <w:p w14:paraId="477D9B2A" w14:textId="77777777" w:rsidR="00E63F63" w:rsidRDefault="008C1012" w:rsidP="008C1012">
      <w:pPr>
        <w:ind w:firstLine="720"/>
        <w:rPr>
          <w:rFonts w:cstheme="minorHAnsi"/>
        </w:rPr>
      </w:pPr>
      <w:r>
        <w:rPr>
          <w:rFonts w:cstheme="minorHAnsi"/>
        </w:rPr>
        <w:t>Activities and lessons taught in the garden vary by grade level and tend to become more sophisticated in middle school grade levels. Elementary grade levels often participate in planting, harvesting, preparing</w:t>
      </w:r>
      <w:r w:rsidR="007B0A62">
        <w:rPr>
          <w:rFonts w:cstheme="minorHAnsi"/>
        </w:rPr>
        <w:t>, and cooking</w:t>
      </w:r>
      <w:r>
        <w:rPr>
          <w:rFonts w:cstheme="minorHAnsi"/>
        </w:rPr>
        <w:t xml:space="preserve"> crops</w:t>
      </w:r>
      <w:r w:rsidR="007B0A62">
        <w:rPr>
          <w:rFonts w:cstheme="minorHAnsi"/>
        </w:rPr>
        <w:t>. Certain grade levels up to 5</w:t>
      </w:r>
      <w:r w:rsidR="007B0A62" w:rsidRPr="007B0A62">
        <w:rPr>
          <w:rFonts w:cstheme="minorHAnsi"/>
          <w:vertAlign w:val="superscript"/>
        </w:rPr>
        <w:t>th</w:t>
      </w:r>
      <w:r w:rsidR="007B0A62">
        <w:rPr>
          <w:rFonts w:cstheme="minorHAnsi"/>
        </w:rPr>
        <w:t xml:space="preserve"> grade have a designated row of crops they are tasked with maintaining. M</w:t>
      </w:r>
      <w:r>
        <w:rPr>
          <w:rFonts w:cstheme="minorHAnsi"/>
        </w:rPr>
        <w:t>iddle school</w:t>
      </w:r>
      <w:r w:rsidR="007B0A62">
        <w:rPr>
          <w:rFonts w:cstheme="minorHAnsi"/>
        </w:rPr>
        <w:t xml:space="preserve"> grade levels</w:t>
      </w:r>
      <w:r>
        <w:rPr>
          <w:rFonts w:cstheme="minorHAnsi"/>
        </w:rPr>
        <w:t xml:space="preserve"> are tasked with developing and implementing </w:t>
      </w:r>
      <w:r w:rsidR="007B0A62">
        <w:rPr>
          <w:rFonts w:cstheme="minorHAnsi"/>
        </w:rPr>
        <w:t>various garden</w:t>
      </w:r>
      <w:r>
        <w:rPr>
          <w:rFonts w:cstheme="minorHAnsi"/>
        </w:rPr>
        <w:t xml:space="preserve"> projects</w:t>
      </w:r>
      <w:r w:rsidR="00CF3709">
        <w:rPr>
          <w:rFonts w:cstheme="minorHAnsi"/>
        </w:rPr>
        <w:t xml:space="preserve">. </w:t>
      </w:r>
      <w:r>
        <w:rPr>
          <w:rFonts w:cstheme="minorHAnsi"/>
        </w:rPr>
        <w:t xml:space="preserve">For example, </w:t>
      </w:r>
      <w:r w:rsidR="007B0A62">
        <w:rPr>
          <w:rFonts w:cstheme="minorHAnsi"/>
        </w:rPr>
        <w:t>in 2017</w:t>
      </w:r>
      <w:r>
        <w:rPr>
          <w:rFonts w:cstheme="minorHAnsi"/>
        </w:rPr>
        <w:t xml:space="preserve"> the 8</w:t>
      </w:r>
      <w:r w:rsidRPr="008C1012">
        <w:rPr>
          <w:rFonts w:cstheme="minorHAnsi"/>
          <w:vertAlign w:val="superscript"/>
        </w:rPr>
        <w:t>th</w:t>
      </w:r>
      <w:r>
        <w:rPr>
          <w:rFonts w:cstheme="minorHAnsi"/>
        </w:rPr>
        <w:t xml:space="preserve"> grade class designed and built a cob seating area for garden events.</w:t>
      </w:r>
      <w:r w:rsidR="00CF3709">
        <w:rPr>
          <w:rFonts w:cstheme="minorHAnsi"/>
        </w:rPr>
        <w:t xml:space="preserve"> </w:t>
      </w:r>
      <w:r w:rsidR="00D62398">
        <w:rPr>
          <w:rFonts w:cstheme="minorHAnsi"/>
        </w:rPr>
        <w:t>Grades 9</w:t>
      </w:r>
      <w:r w:rsidR="00D62398" w:rsidRPr="008E2A9E">
        <w:rPr>
          <w:rFonts w:cstheme="minorHAnsi"/>
          <w:vertAlign w:val="superscript"/>
        </w:rPr>
        <w:t>th</w:t>
      </w:r>
      <w:r w:rsidR="00DC750B">
        <w:rPr>
          <w:rFonts w:cstheme="minorHAnsi"/>
        </w:rPr>
        <w:t>-</w:t>
      </w:r>
      <w:r w:rsidR="00D62398">
        <w:rPr>
          <w:rFonts w:cstheme="minorHAnsi"/>
        </w:rPr>
        <w:t>12th</w:t>
      </w:r>
      <w:r w:rsidR="00CF3709">
        <w:rPr>
          <w:rFonts w:cstheme="minorHAnsi"/>
        </w:rPr>
        <w:t xml:space="preserve"> </w:t>
      </w:r>
      <w:r w:rsidR="00D62398">
        <w:rPr>
          <w:rFonts w:cstheme="minorHAnsi"/>
        </w:rPr>
        <w:t xml:space="preserve">do not </w:t>
      </w:r>
      <w:r w:rsidR="00054C46">
        <w:rPr>
          <w:rFonts w:cstheme="minorHAnsi"/>
        </w:rPr>
        <w:t xml:space="preserve">regularly </w:t>
      </w:r>
      <w:r w:rsidR="00D62398">
        <w:rPr>
          <w:rFonts w:cstheme="minorHAnsi"/>
        </w:rPr>
        <w:t>incorporate</w:t>
      </w:r>
      <w:r w:rsidR="00054C46">
        <w:rPr>
          <w:rFonts w:cstheme="minorHAnsi"/>
        </w:rPr>
        <w:t xml:space="preserve"> </w:t>
      </w:r>
      <w:r w:rsidR="00D62398">
        <w:rPr>
          <w:rFonts w:cstheme="minorHAnsi"/>
        </w:rPr>
        <w:t>garden</w:t>
      </w:r>
      <w:r w:rsidR="00054C46">
        <w:rPr>
          <w:rFonts w:cstheme="minorHAnsi"/>
        </w:rPr>
        <w:t>-based lessons</w:t>
      </w:r>
      <w:r w:rsidR="00D62398">
        <w:rPr>
          <w:rFonts w:cstheme="minorHAnsi"/>
        </w:rPr>
        <w:t xml:space="preserve">, however, </w:t>
      </w:r>
      <w:r w:rsidR="00054C46">
        <w:rPr>
          <w:rFonts w:cstheme="minorHAnsi"/>
        </w:rPr>
        <w:t xml:space="preserve">occasional visits to the garden are part of certain science lessons such as herbology and botany. Further, </w:t>
      </w:r>
      <w:r w:rsidR="00103B28">
        <w:rPr>
          <w:rFonts w:cstheme="minorHAnsi"/>
        </w:rPr>
        <w:t xml:space="preserve">tower </w:t>
      </w:r>
      <w:r w:rsidR="00CF3709">
        <w:rPr>
          <w:rFonts w:cstheme="minorHAnsi"/>
        </w:rPr>
        <w:t>gardening</w:t>
      </w:r>
      <w:r w:rsidR="00D62398">
        <w:rPr>
          <w:rFonts w:cstheme="minorHAnsi"/>
        </w:rPr>
        <w:t xml:space="preserve"> is used </w:t>
      </w:r>
      <w:r w:rsidR="00054C46">
        <w:rPr>
          <w:rFonts w:cstheme="minorHAnsi"/>
        </w:rPr>
        <w:t xml:space="preserve">as a teaching tool </w:t>
      </w:r>
      <w:r w:rsidR="00D62398">
        <w:rPr>
          <w:rFonts w:cstheme="minorHAnsi"/>
        </w:rPr>
        <w:t>in science and sustainability classes</w:t>
      </w:r>
      <w:r w:rsidR="007B0A62">
        <w:rPr>
          <w:rFonts w:cstheme="minorHAnsi"/>
        </w:rPr>
        <w:t>.</w:t>
      </w:r>
    </w:p>
    <w:p w14:paraId="38B68303" w14:textId="5CAF9F39" w:rsidR="001C4ADD" w:rsidRDefault="008B2908" w:rsidP="00E72856">
      <w:pPr>
        <w:ind w:firstLine="720"/>
        <w:rPr>
          <w:rFonts w:cstheme="minorHAnsi"/>
        </w:rPr>
      </w:pPr>
      <w:r>
        <w:rPr>
          <w:rFonts w:cstheme="minorHAnsi"/>
        </w:rPr>
        <w:t>Currently, there are 75 high school students enrolled at DMS, 14 of which are 12</w:t>
      </w:r>
      <w:r w:rsidRPr="008B2908">
        <w:rPr>
          <w:rFonts w:cstheme="minorHAnsi"/>
          <w:vertAlign w:val="superscript"/>
        </w:rPr>
        <w:t>th</w:t>
      </w:r>
      <w:r>
        <w:rPr>
          <w:rFonts w:cstheme="minorHAnsi"/>
        </w:rPr>
        <w:t xml:space="preserve"> graders. The 12</w:t>
      </w:r>
      <w:r w:rsidRPr="008B2908">
        <w:rPr>
          <w:rFonts w:cstheme="minorHAnsi"/>
          <w:vertAlign w:val="superscript"/>
        </w:rPr>
        <w:t>th</w:t>
      </w:r>
      <w:r>
        <w:rPr>
          <w:rFonts w:cstheme="minorHAnsi"/>
        </w:rPr>
        <w:t xml:space="preserve"> grade curriculum is diverse and covers traditional topics such as literature, math, and science, as well as courses various courses related to the arts. The science portion of the curriculum includes two sustainability courses adapted from Arizona State University’s </w:t>
      </w:r>
      <w:r w:rsidR="0014727D">
        <w:rPr>
          <w:rFonts w:cstheme="minorHAnsi"/>
        </w:rPr>
        <w:t>School of Sustainability (</w:t>
      </w:r>
      <w:r>
        <w:rPr>
          <w:rFonts w:cstheme="minorHAnsi"/>
        </w:rPr>
        <w:t>SOS</w:t>
      </w:r>
      <w:r w:rsidR="0014727D">
        <w:rPr>
          <w:rFonts w:cstheme="minorHAnsi"/>
        </w:rPr>
        <w:t>): SOS</w:t>
      </w:r>
      <w:r>
        <w:rPr>
          <w:rFonts w:cstheme="minorHAnsi"/>
        </w:rPr>
        <w:t xml:space="preserve"> 110 (Sustainable World) and SOS 111 (Sustainable Cities).</w:t>
      </w:r>
      <w:r w:rsidR="00B3045D">
        <w:rPr>
          <w:rFonts w:cstheme="minorHAnsi"/>
        </w:rPr>
        <w:t xml:space="preserve"> </w:t>
      </w:r>
      <w:r w:rsidR="00994B78">
        <w:rPr>
          <w:rFonts w:cstheme="minorHAnsi"/>
        </w:rPr>
        <w:t>11 of the 14</w:t>
      </w:r>
      <w:r w:rsidR="00B3045D">
        <w:rPr>
          <w:rFonts w:cstheme="minorHAnsi"/>
        </w:rPr>
        <w:t xml:space="preserve"> students participate</w:t>
      </w:r>
      <w:r w:rsidR="00E72856">
        <w:rPr>
          <w:rFonts w:cstheme="minorHAnsi"/>
        </w:rPr>
        <w:t>d</w:t>
      </w:r>
      <w:r w:rsidR="00B3045D">
        <w:rPr>
          <w:rFonts w:cstheme="minorHAnsi"/>
        </w:rPr>
        <w:t xml:space="preserve"> in this study</w:t>
      </w:r>
      <w:r w:rsidR="0014727D">
        <w:rPr>
          <w:rFonts w:cstheme="minorHAnsi"/>
        </w:rPr>
        <w:t xml:space="preserve">; </w:t>
      </w:r>
      <w:r w:rsidR="00967BED">
        <w:rPr>
          <w:rFonts w:cstheme="minorHAnsi"/>
        </w:rPr>
        <w:t xml:space="preserve">one student </w:t>
      </w:r>
      <w:r w:rsidR="0014727D">
        <w:rPr>
          <w:rFonts w:cstheme="minorHAnsi"/>
        </w:rPr>
        <w:t xml:space="preserve">was </w:t>
      </w:r>
      <w:r w:rsidR="00967BED">
        <w:rPr>
          <w:rFonts w:cstheme="minorHAnsi"/>
        </w:rPr>
        <w:t>absent</w:t>
      </w:r>
      <w:r w:rsidR="0014727D">
        <w:rPr>
          <w:rFonts w:cstheme="minorHAnsi"/>
        </w:rPr>
        <w:t xml:space="preserve"> at the time of the study’s implementation,</w:t>
      </w:r>
      <w:r w:rsidR="00967BED">
        <w:rPr>
          <w:rFonts w:cstheme="minorHAnsi"/>
        </w:rPr>
        <w:t xml:space="preserve"> and two </w:t>
      </w:r>
      <w:r w:rsidR="0014727D">
        <w:rPr>
          <w:rFonts w:cstheme="minorHAnsi"/>
        </w:rPr>
        <w:t xml:space="preserve">did </w:t>
      </w:r>
      <w:r w:rsidR="00967BED">
        <w:rPr>
          <w:rFonts w:cstheme="minorHAnsi"/>
        </w:rPr>
        <w:t>not return consent forms. The sample included 7 female participants and 4 male</w:t>
      </w:r>
      <w:r w:rsidR="00B3045D">
        <w:rPr>
          <w:rFonts w:cstheme="minorHAnsi"/>
        </w:rPr>
        <w:t>.</w:t>
      </w:r>
      <w:r w:rsidR="00967BED">
        <w:rPr>
          <w:rFonts w:cstheme="minorHAnsi"/>
        </w:rPr>
        <w:t xml:space="preserve"> </w:t>
      </w:r>
      <w:r w:rsidR="00B3045D">
        <w:rPr>
          <w:rFonts w:cstheme="minorHAnsi"/>
        </w:rPr>
        <w:t xml:space="preserve">While this is a small sample size, the data collected </w:t>
      </w:r>
      <w:r w:rsidR="00C35B60">
        <w:rPr>
          <w:rFonts w:cstheme="minorHAnsi"/>
        </w:rPr>
        <w:t>revealed</w:t>
      </w:r>
      <w:r w:rsidR="00B3045D">
        <w:rPr>
          <w:rFonts w:cstheme="minorHAnsi"/>
        </w:rPr>
        <w:t xml:space="preserve"> valuable insight</w:t>
      </w:r>
      <w:r w:rsidR="00C35B60">
        <w:rPr>
          <w:rFonts w:cstheme="minorHAnsi"/>
        </w:rPr>
        <w:t>s to</w:t>
      </w:r>
      <w:r w:rsidR="00B3045D">
        <w:rPr>
          <w:rFonts w:cstheme="minorHAnsi"/>
        </w:rPr>
        <w:t xml:space="preserve"> the potential of </w:t>
      </w:r>
      <w:r w:rsidR="002C6AE5">
        <w:rPr>
          <w:rFonts w:cstheme="minorHAnsi"/>
        </w:rPr>
        <w:t>nature-based school landscapes to</w:t>
      </w:r>
      <w:r w:rsidR="00B3045D">
        <w:rPr>
          <w:rFonts w:cstheme="minorHAnsi"/>
        </w:rPr>
        <w:t xml:space="preserve"> </w:t>
      </w:r>
      <w:r w:rsidR="00DC62A0">
        <w:rPr>
          <w:rFonts w:cstheme="minorHAnsi"/>
        </w:rPr>
        <w:t xml:space="preserve">connect </w:t>
      </w:r>
      <w:r w:rsidR="00995641">
        <w:rPr>
          <w:rFonts w:cstheme="minorHAnsi"/>
        </w:rPr>
        <w:t>youth</w:t>
      </w:r>
      <w:r w:rsidR="00DC62A0">
        <w:rPr>
          <w:rFonts w:cstheme="minorHAnsi"/>
        </w:rPr>
        <w:t xml:space="preserve"> with nature. </w:t>
      </w:r>
    </w:p>
    <w:p w14:paraId="4CCCC967" w14:textId="77777777" w:rsidR="00DC62A0" w:rsidRDefault="00DC62A0" w:rsidP="00B3045D">
      <w:pPr>
        <w:ind w:firstLine="720"/>
        <w:rPr>
          <w:rFonts w:cstheme="minorHAnsi"/>
        </w:rPr>
      </w:pPr>
    </w:p>
    <w:p w14:paraId="675760E9" w14:textId="77777777" w:rsidR="00186AB5" w:rsidRDefault="00186AB5" w:rsidP="004C515B">
      <w:pPr>
        <w:rPr>
          <w:rFonts w:cstheme="minorHAnsi"/>
          <w:b/>
        </w:rPr>
      </w:pPr>
      <w:r w:rsidRPr="00F95323">
        <w:rPr>
          <w:rFonts w:cstheme="minorHAnsi"/>
          <w:b/>
        </w:rPr>
        <w:t>Methods</w:t>
      </w:r>
    </w:p>
    <w:p w14:paraId="07697FB1" w14:textId="77777777" w:rsidR="003E1F2A" w:rsidRDefault="003E1F2A" w:rsidP="003B3599">
      <w:pPr>
        <w:ind w:firstLine="720"/>
        <w:rPr>
          <w:rFonts w:cstheme="minorHAnsi"/>
        </w:rPr>
      </w:pPr>
    </w:p>
    <w:p w14:paraId="1E2DCB73" w14:textId="303E10DE" w:rsidR="00373BB3" w:rsidRPr="00160E3D" w:rsidRDefault="00373BB3" w:rsidP="003B3599">
      <w:pPr>
        <w:ind w:firstLine="720"/>
        <w:rPr>
          <w:rFonts w:cstheme="minorHAnsi"/>
        </w:rPr>
      </w:pPr>
      <w:r>
        <w:rPr>
          <w:rFonts w:cstheme="minorHAnsi"/>
        </w:rPr>
        <w:t>This study use</w:t>
      </w:r>
      <w:r w:rsidR="00C35B60">
        <w:rPr>
          <w:rFonts w:cstheme="minorHAnsi"/>
        </w:rPr>
        <w:t>d four qualitative</w:t>
      </w:r>
      <w:r>
        <w:rPr>
          <w:rFonts w:cstheme="minorHAnsi"/>
        </w:rPr>
        <w:t xml:space="preserve"> </w:t>
      </w:r>
      <w:r w:rsidR="003746DE">
        <w:rPr>
          <w:rFonts w:cstheme="minorHAnsi"/>
        </w:rPr>
        <w:t>data sources</w:t>
      </w:r>
      <w:r>
        <w:rPr>
          <w:rFonts w:cstheme="minorHAnsi"/>
        </w:rPr>
        <w:t xml:space="preserve"> to uncover how </w:t>
      </w:r>
      <w:r w:rsidR="00FD044B">
        <w:rPr>
          <w:rFonts w:cstheme="minorHAnsi"/>
        </w:rPr>
        <w:t>high school</w:t>
      </w:r>
      <w:r>
        <w:rPr>
          <w:rFonts w:cstheme="minorHAnsi"/>
        </w:rPr>
        <w:t xml:space="preserve"> students perceive the school</w:t>
      </w:r>
      <w:r w:rsidR="00C35B60">
        <w:rPr>
          <w:rFonts w:cstheme="minorHAnsi"/>
        </w:rPr>
        <w:t>’s</w:t>
      </w:r>
      <w:r>
        <w:rPr>
          <w:rFonts w:cstheme="minorHAnsi"/>
        </w:rPr>
        <w:t xml:space="preserve"> </w:t>
      </w:r>
      <w:r w:rsidR="00DA5C3B">
        <w:rPr>
          <w:rFonts w:cstheme="minorHAnsi"/>
        </w:rPr>
        <w:t xml:space="preserve">campus and </w:t>
      </w:r>
      <w:r>
        <w:rPr>
          <w:rFonts w:cstheme="minorHAnsi"/>
        </w:rPr>
        <w:t xml:space="preserve">garden, paying close attention to </w:t>
      </w:r>
      <w:r w:rsidR="00994B78">
        <w:rPr>
          <w:rFonts w:cstheme="minorHAnsi"/>
        </w:rPr>
        <w:t>the five</w:t>
      </w:r>
      <w:r>
        <w:rPr>
          <w:rFonts w:cstheme="minorHAnsi"/>
        </w:rPr>
        <w:t xml:space="preserve"> themes of connection </w:t>
      </w:r>
      <w:r w:rsidR="00994B78">
        <w:rPr>
          <w:rFonts w:cstheme="minorHAnsi"/>
        </w:rPr>
        <w:t>with</w:t>
      </w:r>
      <w:r>
        <w:rPr>
          <w:rFonts w:cstheme="minorHAnsi"/>
        </w:rPr>
        <w:t xml:space="preserve"> nature: </w:t>
      </w:r>
      <w:r w:rsidRPr="006B0B66">
        <w:rPr>
          <w:rFonts w:cstheme="minorHAnsi"/>
        </w:rPr>
        <w:t>﻿</w:t>
      </w:r>
      <w:r>
        <w:rPr>
          <w:rFonts w:cstheme="minorHAnsi"/>
        </w:rPr>
        <w:t xml:space="preserve">(a) </w:t>
      </w:r>
      <w:r w:rsidR="00994B78">
        <w:rPr>
          <w:rFonts w:cstheme="minorHAnsi"/>
        </w:rPr>
        <w:t>material</w:t>
      </w:r>
      <w:r w:rsidRPr="006B0B66">
        <w:rPr>
          <w:rFonts w:cstheme="minorHAnsi"/>
        </w:rPr>
        <w:t xml:space="preserve">, (b) </w:t>
      </w:r>
      <w:r w:rsidR="00994B78">
        <w:rPr>
          <w:rFonts w:cstheme="minorHAnsi"/>
        </w:rPr>
        <w:t>cognitive</w:t>
      </w:r>
      <w:r w:rsidRPr="006B0B66">
        <w:rPr>
          <w:rFonts w:cstheme="minorHAnsi"/>
        </w:rPr>
        <w:t xml:space="preserve">, (c) </w:t>
      </w:r>
      <w:r w:rsidR="00994B78">
        <w:rPr>
          <w:rFonts w:cstheme="minorHAnsi"/>
        </w:rPr>
        <w:t xml:space="preserve">experiential, </w:t>
      </w:r>
      <w:r w:rsidRPr="006B0B66">
        <w:rPr>
          <w:rFonts w:cstheme="minorHAnsi"/>
        </w:rPr>
        <w:t xml:space="preserve">(d) </w:t>
      </w:r>
      <w:r w:rsidR="00994B78">
        <w:rPr>
          <w:rFonts w:cstheme="minorHAnsi"/>
        </w:rPr>
        <w:t>emotional, and (e) philosophical</w:t>
      </w:r>
      <w:r>
        <w:rPr>
          <w:rFonts w:cstheme="minorHAnsi"/>
        </w:rPr>
        <w:t xml:space="preserve">. </w:t>
      </w:r>
      <w:r w:rsidR="00A33C86">
        <w:rPr>
          <w:rFonts w:cstheme="minorHAnsi"/>
        </w:rPr>
        <w:lastRenderedPageBreak/>
        <w:t>While there is significant overlap between each of these themes (Ives et al., 2017), specific criteria shown in Table 2 allowed for an analysis of each theme.</w:t>
      </w:r>
    </w:p>
    <w:p w14:paraId="5DE2B778" w14:textId="77777777" w:rsidR="00373BB3" w:rsidRDefault="00373BB3" w:rsidP="00373BB3">
      <w:pPr>
        <w:pStyle w:val="ListParagraph"/>
        <w:ind w:left="1080"/>
        <w:rPr>
          <w:rFonts w:asciiTheme="minorHAnsi" w:hAnsiTheme="minorHAnsi" w:cstheme="minorHAnsi"/>
          <w:sz w:val="24"/>
          <w:szCs w:val="24"/>
        </w:rPr>
      </w:pPr>
    </w:p>
    <w:p w14:paraId="5DA55560" w14:textId="43991A7A" w:rsidR="00915837" w:rsidRPr="005A7FA7" w:rsidRDefault="00F77924" w:rsidP="003746DE">
      <w:pPr>
        <w:pStyle w:val="ListParagraph"/>
        <w:numPr>
          <w:ilvl w:val="0"/>
          <w:numId w:val="5"/>
        </w:numPr>
        <w:spacing w:line="240" w:lineRule="auto"/>
        <w:ind w:left="720"/>
        <w:rPr>
          <w:rFonts w:ascii="Times New Roman" w:hAnsi="Times New Roman"/>
          <w:sz w:val="24"/>
          <w:szCs w:val="24"/>
        </w:rPr>
      </w:pPr>
      <w:r w:rsidRPr="005A7FA7">
        <w:rPr>
          <w:rFonts w:ascii="Times New Roman" w:hAnsi="Times New Roman"/>
          <w:sz w:val="24"/>
          <w:szCs w:val="24"/>
        </w:rPr>
        <w:t>Survey</w:t>
      </w:r>
      <w:r w:rsidR="007B6E48" w:rsidRPr="005A7FA7">
        <w:rPr>
          <w:rFonts w:ascii="Times New Roman" w:hAnsi="Times New Roman"/>
          <w:sz w:val="24"/>
          <w:szCs w:val="24"/>
        </w:rPr>
        <w:t xml:space="preserve"> data: Students w</w:t>
      </w:r>
      <w:r w:rsidR="00C35B60" w:rsidRPr="005A7FA7">
        <w:rPr>
          <w:rFonts w:ascii="Times New Roman" w:hAnsi="Times New Roman"/>
          <w:sz w:val="24"/>
          <w:szCs w:val="24"/>
        </w:rPr>
        <w:t>ere first</w:t>
      </w:r>
      <w:r w:rsidR="007B6E48" w:rsidRPr="005A7FA7">
        <w:rPr>
          <w:rFonts w:ascii="Times New Roman" w:hAnsi="Times New Roman"/>
          <w:sz w:val="24"/>
          <w:szCs w:val="24"/>
        </w:rPr>
        <w:t xml:space="preserve"> asked to fill out a 1</w:t>
      </w:r>
      <w:r w:rsidR="008A4B6C" w:rsidRPr="005A7FA7">
        <w:rPr>
          <w:rFonts w:ascii="Times New Roman" w:hAnsi="Times New Roman"/>
          <w:sz w:val="24"/>
          <w:szCs w:val="24"/>
        </w:rPr>
        <w:t>6</w:t>
      </w:r>
      <w:r w:rsidR="007B6E48" w:rsidRPr="005A7FA7">
        <w:rPr>
          <w:rFonts w:ascii="Times New Roman" w:hAnsi="Times New Roman"/>
          <w:sz w:val="24"/>
          <w:szCs w:val="24"/>
        </w:rPr>
        <w:t>-question survey</w:t>
      </w:r>
      <w:r w:rsidR="001C25B1" w:rsidRPr="005A7FA7">
        <w:rPr>
          <w:rFonts w:ascii="Times New Roman" w:hAnsi="Times New Roman"/>
          <w:sz w:val="24"/>
          <w:szCs w:val="24"/>
        </w:rPr>
        <w:t xml:space="preserve"> (see appendix)</w:t>
      </w:r>
      <w:r w:rsidR="007B6E48" w:rsidRPr="005A7FA7">
        <w:rPr>
          <w:rFonts w:ascii="Times New Roman" w:hAnsi="Times New Roman"/>
          <w:sz w:val="24"/>
          <w:szCs w:val="24"/>
        </w:rPr>
        <w:t xml:space="preserve"> consisting of multiple choice and short answer questions. The purpose of the survey </w:t>
      </w:r>
      <w:r w:rsidR="00C35B60" w:rsidRPr="005A7FA7">
        <w:rPr>
          <w:rFonts w:ascii="Times New Roman" w:hAnsi="Times New Roman"/>
          <w:sz w:val="24"/>
          <w:szCs w:val="24"/>
        </w:rPr>
        <w:t>was</w:t>
      </w:r>
      <w:r w:rsidR="007B6E48" w:rsidRPr="005A7FA7">
        <w:rPr>
          <w:rFonts w:ascii="Times New Roman" w:hAnsi="Times New Roman"/>
          <w:sz w:val="24"/>
          <w:szCs w:val="24"/>
        </w:rPr>
        <w:t xml:space="preserve"> to collect contextual data, such as</w:t>
      </w:r>
      <w:r w:rsidR="00103B28" w:rsidRPr="005A7FA7">
        <w:rPr>
          <w:rFonts w:ascii="Times New Roman" w:hAnsi="Times New Roman"/>
          <w:sz w:val="24"/>
          <w:szCs w:val="24"/>
        </w:rPr>
        <w:t xml:space="preserve"> </w:t>
      </w:r>
      <w:r w:rsidR="007B6E48" w:rsidRPr="005A7FA7">
        <w:rPr>
          <w:rFonts w:ascii="Times New Roman" w:hAnsi="Times New Roman"/>
          <w:sz w:val="24"/>
          <w:szCs w:val="24"/>
        </w:rPr>
        <w:t xml:space="preserve">gender, </w:t>
      </w:r>
      <w:r w:rsidR="00103B28" w:rsidRPr="005A7FA7">
        <w:rPr>
          <w:rFonts w:ascii="Times New Roman" w:hAnsi="Times New Roman"/>
          <w:sz w:val="24"/>
          <w:szCs w:val="24"/>
        </w:rPr>
        <w:t xml:space="preserve">number of years as a student </w:t>
      </w:r>
      <w:r w:rsidR="007B6E48" w:rsidRPr="005A7FA7">
        <w:rPr>
          <w:rFonts w:ascii="Times New Roman" w:hAnsi="Times New Roman"/>
          <w:sz w:val="24"/>
          <w:szCs w:val="24"/>
        </w:rPr>
        <w:t xml:space="preserve">at DMS, and </w:t>
      </w:r>
      <w:r w:rsidR="008A4B6C" w:rsidRPr="005A7FA7">
        <w:rPr>
          <w:rFonts w:ascii="Times New Roman" w:hAnsi="Times New Roman"/>
          <w:sz w:val="24"/>
          <w:szCs w:val="24"/>
        </w:rPr>
        <w:t>the extent to which</w:t>
      </w:r>
      <w:r w:rsidR="007B6E48" w:rsidRPr="005A7FA7">
        <w:rPr>
          <w:rFonts w:ascii="Times New Roman" w:hAnsi="Times New Roman"/>
          <w:sz w:val="24"/>
          <w:szCs w:val="24"/>
        </w:rPr>
        <w:t xml:space="preserve"> DMS’s garden</w:t>
      </w:r>
      <w:r w:rsidR="00136769">
        <w:rPr>
          <w:rFonts w:ascii="Times New Roman" w:hAnsi="Times New Roman"/>
          <w:sz w:val="24"/>
          <w:szCs w:val="24"/>
        </w:rPr>
        <w:t xml:space="preserve"> </w:t>
      </w:r>
      <w:r w:rsidR="008A4B6C" w:rsidRPr="005A7FA7">
        <w:rPr>
          <w:rFonts w:ascii="Times New Roman" w:hAnsi="Times New Roman"/>
          <w:sz w:val="24"/>
          <w:szCs w:val="24"/>
        </w:rPr>
        <w:t>have been part of their education</w:t>
      </w:r>
      <w:r w:rsidR="007B6E48" w:rsidRPr="005A7FA7">
        <w:rPr>
          <w:rFonts w:ascii="Times New Roman" w:hAnsi="Times New Roman"/>
          <w:sz w:val="24"/>
          <w:szCs w:val="24"/>
        </w:rPr>
        <w:t xml:space="preserve">. </w:t>
      </w:r>
      <w:r w:rsidR="001C25B1" w:rsidRPr="005A7FA7">
        <w:rPr>
          <w:rFonts w:ascii="Times New Roman" w:hAnsi="Times New Roman"/>
          <w:sz w:val="24"/>
          <w:szCs w:val="24"/>
        </w:rPr>
        <w:t>Additional questions address</w:t>
      </w:r>
      <w:r w:rsidR="00F605F4" w:rsidRPr="005A7FA7">
        <w:rPr>
          <w:rFonts w:ascii="Times New Roman" w:hAnsi="Times New Roman"/>
          <w:sz w:val="24"/>
          <w:szCs w:val="24"/>
        </w:rPr>
        <w:t>ed potential</w:t>
      </w:r>
      <w:r w:rsidR="001C25B1" w:rsidRPr="005A7FA7">
        <w:rPr>
          <w:rFonts w:ascii="Times New Roman" w:hAnsi="Times New Roman"/>
          <w:sz w:val="24"/>
          <w:szCs w:val="24"/>
        </w:rPr>
        <w:t xml:space="preserve"> covariables that may contribute to a student’s connectedness with nature. Cheng </w:t>
      </w:r>
      <w:r w:rsidR="005A7FA7">
        <w:rPr>
          <w:rFonts w:ascii="Times New Roman" w:hAnsi="Times New Roman"/>
          <w:sz w:val="24"/>
          <w:szCs w:val="24"/>
        </w:rPr>
        <w:t>&amp;</w:t>
      </w:r>
      <w:r w:rsidR="001C25B1" w:rsidRPr="005A7FA7">
        <w:rPr>
          <w:rFonts w:ascii="Times New Roman" w:hAnsi="Times New Roman"/>
          <w:sz w:val="24"/>
          <w:szCs w:val="24"/>
        </w:rPr>
        <w:t xml:space="preserve"> Monroe (2012) identified family values and experiences in nature as </w:t>
      </w:r>
      <w:r w:rsidR="008A4B6C" w:rsidRPr="005A7FA7">
        <w:rPr>
          <w:rFonts w:ascii="Times New Roman" w:hAnsi="Times New Roman"/>
          <w:sz w:val="24"/>
          <w:szCs w:val="24"/>
        </w:rPr>
        <w:t>potential covariables</w:t>
      </w:r>
      <w:r w:rsidR="001C25B1" w:rsidRPr="005A7FA7">
        <w:rPr>
          <w:rFonts w:ascii="Times New Roman" w:hAnsi="Times New Roman"/>
          <w:sz w:val="24"/>
          <w:szCs w:val="24"/>
        </w:rPr>
        <w:t>. To account for these, the survey ask</w:t>
      </w:r>
      <w:r w:rsidR="00F605F4" w:rsidRPr="005A7FA7">
        <w:rPr>
          <w:rFonts w:ascii="Times New Roman" w:hAnsi="Times New Roman"/>
          <w:sz w:val="24"/>
          <w:szCs w:val="24"/>
        </w:rPr>
        <w:t>ed</w:t>
      </w:r>
      <w:r w:rsidR="001C25B1" w:rsidRPr="005A7FA7">
        <w:rPr>
          <w:rFonts w:ascii="Times New Roman" w:hAnsi="Times New Roman"/>
          <w:sz w:val="24"/>
          <w:szCs w:val="24"/>
        </w:rPr>
        <w:t xml:space="preserve"> how much time, on average, the student spends in nature each week outside of school, </w:t>
      </w:r>
      <w:r w:rsidR="008A4B6C" w:rsidRPr="005A7FA7">
        <w:rPr>
          <w:rFonts w:ascii="Times New Roman" w:hAnsi="Times New Roman"/>
          <w:sz w:val="24"/>
          <w:szCs w:val="24"/>
        </w:rPr>
        <w:t>if they have a garden at home, and</w:t>
      </w:r>
      <w:r w:rsidR="001C25B1" w:rsidRPr="005A7FA7">
        <w:rPr>
          <w:rFonts w:ascii="Times New Roman" w:hAnsi="Times New Roman"/>
          <w:sz w:val="24"/>
          <w:szCs w:val="24"/>
        </w:rPr>
        <w:t xml:space="preserve"> if anyone in the student’s household self-identifies as an environmentalist and/or is a member of an environmental organization. </w:t>
      </w:r>
    </w:p>
    <w:p w14:paraId="2AC93B76" w14:textId="77777777" w:rsidR="00F77924" w:rsidRPr="005A7FA7" w:rsidRDefault="00915837" w:rsidP="003746DE">
      <w:pPr>
        <w:pStyle w:val="ListParagraph"/>
        <w:spacing w:line="240" w:lineRule="auto"/>
        <w:rPr>
          <w:rFonts w:ascii="Times New Roman" w:hAnsi="Times New Roman"/>
          <w:sz w:val="24"/>
          <w:szCs w:val="24"/>
        </w:rPr>
      </w:pPr>
      <w:r w:rsidRPr="005A7FA7">
        <w:rPr>
          <w:rFonts w:ascii="Times New Roman" w:hAnsi="Times New Roman"/>
          <w:sz w:val="24"/>
          <w:szCs w:val="24"/>
        </w:rPr>
        <w:t xml:space="preserve"> </w:t>
      </w:r>
    </w:p>
    <w:p w14:paraId="2A683327" w14:textId="78DBFEBE" w:rsidR="00373BB3" w:rsidRPr="003746DE" w:rsidRDefault="00373BB3" w:rsidP="003746DE">
      <w:pPr>
        <w:pStyle w:val="ListParagraph"/>
        <w:numPr>
          <w:ilvl w:val="0"/>
          <w:numId w:val="5"/>
        </w:numPr>
        <w:spacing w:line="240" w:lineRule="auto"/>
        <w:ind w:left="720"/>
      </w:pPr>
      <w:r w:rsidRPr="005A7FA7">
        <w:rPr>
          <w:rFonts w:ascii="Times New Roman" w:hAnsi="Times New Roman"/>
          <w:sz w:val="24"/>
          <w:szCs w:val="24"/>
        </w:rPr>
        <w:t>Photo</w:t>
      </w:r>
      <w:r w:rsidR="003746DE">
        <w:rPr>
          <w:rFonts w:ascii="Times New Roman" w:hAnsi="Times New Roman"/>
          <w:sz w:val="24"/>
          <w:szCs w:val="24"/>
        </w:rPr>
        <w:t>graphy</w:t>
      </w:r>
      <w:r w:rsidRPr="005A7FA7">
        <w:rPr>
          <w:rFonts w:ascii="Times New Roman" w:hAnsi="Times New Roman"/>
          <w:sz w:val="24"/>
          <w:szCs w:val="24"/>
        </w:rPr>
        <w:t xml:space="preserve">: </w:t>
      </w:r>
      <w:r w:rsidR="003746DE">
        <w:rPr>
          <w:rFonts w:ascii="Times New Roman" w:hAnsi="Times New Roman"/>
          <w:sz w:val="24"/>
          <w:szCs w:val="24"/>
        </w:rPr>
        <w:t xml:space="preserve">Drawing inspiration from </w:t>
      </w:r>
      <w:r w:rsidR="008A4B6C" w:rsidRPr="005A7FA7">
        <w:rPr>
          <w:rFonts w:ascii="Times New Roman" w:hAnsi="Times New Roman"/>
          <w:sz w:val="24"/>
          <w:szCs w:val="24"/>
        </w:rPr>
        <w:t>p</w:t>
      </w:r>
      <w:r w:rsidR="00B70E51" w:rsidRPr="005A7FA7">
        <w:rPr>
          <w:rFonts w:ascii="Times New Roman" w:hAnsi="Times New Roman"/>
          <w:sz w:val="24"/>
          <w:szCs w:val="24"/>
        </w:rPr>
        <w:t>hotovoice</w:t>
      </w:r>
      <w:r w:rsidR="003746DE">
        <w:rPr>
          <w:rFonts w:ascii="Times New Roman" w:hAnsi="Times New Roman"/>
          <w:sz w:val="24"/>
          <w:szCs w:val="24"/>
        </w:rPr>
        <w:t>, photography</w:t>
      </w:r>
      <w:r w:rsidR="008A4B6C" w:rsidRPr="005A7FA7">
        <w:rPr>
          <w:rFonts w:ascii="Times New Roman" w:hAnsi="Times New Roman"/>
          <w:sz w:val="24"/>
          <w:szCs w:val="24"/>
        </w:rPr>
        <w:t xml:space="preserve"> was used to allow participants to visually depict their perspectives of the school’s</w:t>
      </w:r>
      <w:r w:rsidR="003746DE">
        <w:rPr>
          <w:rFonts w:ascii="Times New Roman" w:hAnsi="Times New Roman"/>
          <w:sz w:val="24"/>
          <w:szCs w:val="24"/>
        </w:rPr>
        <w:t xml:space="preserve"> campus and garden</w:t>
      </w:r>
      <w:r w:rsidR="008A4B6C" w:rsidRPr="005A7FA7">
        <w:rPr>
          <w:rFonts w:ascii="Times New Roman" w:hAnsi="Times New Roman"/>
          <w:sz w:val="24"/>
          <w:szCs w:val="24"/>
        </w:rPr>
        <w:t xml:space="preserve">. </w:t>
      </w:r>
      <w:r w:rsidR="00561489" w:rsidRPr="005A7FA7">
        <w:rPr>
          <w:rFonts w:ascii="Times New Roman" w:hAnsi="Times New Roman"/>
          <w:sz w:val="24"/>
          <w:szCs w:val="24"/>
        </w:rPr>
        <w:t xml:space="preserve">Joyce </w:t>
      </w:r>
      <w:r w:rsidR="00D553D3">
        <w:rPr>
          <w:rFonts w:ascii="Times New Roman" w:hAnsi="Times New Roman"/>
          <w:sz w:val="24"/>
          <w:szCs w:val="24"/>
        </w:rPr>
        <w:fldChar w:fldCharType="begin" w:fldLock="1"/>
      </w:r>
      <w:r w:rsidR="00D553D3">
        <w:rPr>
          <w:rFonts w:ascii="Times New Roman" w:hAnsi="Times New Roman"/>
          <w:sz w:val="24"/>
          <w:szCs w:val="24"/>
        </w:rPr>
        <w:instrText>ADDIN CSL_CITATION {"citationItems":[{"id":"ITEM-1","itemData":{"DOI":"10.1093/cs/cdy021","ISSN":"15328759","author":[{"dropping-particle":"","family":"Joyce","given":"Hilary D.","non-dropping-particle":"","parse-names":false,"suffix":""}],"container-title":"Children and Schools","id":"ITEM-1","issue":"4","issued":{"date-parts":[["2018"]]},"page":"211-219","title":"Using Photovoice to Explore School Connection and Disconnection","type":"article-journal","volume":"40"},"uris":["http://www.mendeley.com/documents/?uuid=abd32e7b-7238-4cae-b4de-b2128309f94a"]}],"mendeley":{"formattedCitation":"(Joyce, 2018)","manualFormatting":"(2018)","plainTextFormattedCitation":"(Joyce, 2018)","previouslyFormattedCitation":"(Joyce, 2018)"},"properties":{"noteIndex":0},"schema":"https://github.com/citation-style-language/schema/raw/master/csl-citation.json"}</w:instrText>
      </w:r>
      <w:r w:rsidR="00D553D3">
        <w:rPr>
          <w:rFonts w:ascii="Times New Roman" w:hAnsi="Times New Roman"/>
          <w:sz w:val="24"/>
          <w:szCs w:val="24"/>
        </w:rPr>
        <w:fldChar w:fldCharType="separate"/>
      </w:r>
      <w:r w:rsidR="00D553D3" w:rsidRPr="00D553D3">
        <w:rPr>
          <w:rFonts w:ascii="Times New Roman" w:hAnsi="Times New Roman"/>
          <w:noProof/>
          <w:sz w:val="24"/>
          <w:szCs w:val="24"/>
        </w:rPr>
        <w:t>(2018)</w:t>
      </w:r>
      <w:r w:rsidR="00D553D3">
        <w:rPr>
          <w:rFonts w:ascii="Times New Roman" w:hAnsi="Times New Roman"/>
          <w:sz w:val="24"/>
          <w:szCs w:val="24"/>
        </w:rPr>
        <w:fldChar w:fldCharType="end"/>
      </w:r>
      <w:r w:rsidR="00561489" w:rsidRPr="005A7FA7">
        <w:rPr>
          <w:rFonts w:ascii="Times New Roman" w:hAnsi="Times New Roman"/>
          <w:sz w:val="24"/>
          <w:szCs w:val="24"/>
        </w:rPr>
        <w:t xml:space="preserve"> used photovoice to measure how connected students felt to their school because it “</w:t>
      </w:r>
      <w:r w:rsidR="00561489" w:rsidRPr="003746DE">
        <w:rPr>
          <w:rFonts w:ascii="Courier New" w:hAnsi="Courier New" w:cs="Courier New"/>
          <w:sz w:val="24"/>
          <w:szCs w:val="24"/>
        </w:rPr>
        <w:t>﻿</w:t>
      </w:r>
      <w:r w:rsidR="00561489" w:rsidRPr="005A7FA7">
        <w:rPr>
          <w:rFonts w:ascii="Times New Roman" w:hAnsi="Times New Roman"/>
          <w:sz w:val="24"/>
          <w:szCs w:val="24"/>
        </w:rPr>
        <w:t>offers a unique way to explore school connectedness and uncover areas related to connectedness that may not be captured by surveys” (p. 211). F</w:t>
      </w:r>
      <w:r w:rsidR="003746DE">
        <w:rPr>
          <w:rFonts w:ascii="Times New Roman" w:hAnsi="Times New Roman"/>
          <w:sz w:val="24"/>
          <w:szCs w:val="24"/>
        </w:rPr>
        <w:t>or this reason</w:t>
      </w:r>
      <w:r w:rsidR="00561489" w:rsidRPr="005A7FA7">
        <w:rPr>
          <w:rFonts w:ascii="Times New Roman" w:hAnsi="Times New Roman"/>
          <w:sz w:val="24"/>
          <w:szCs w:val="24"/>
        </w:rPr>
        <w:t xml:space="preserve">, </w:t>
      </w:r>
      <w:r w:rsidR="003746DE">
        <w:rPr>
          <w:rFonts w:ascii="Times New Roman" w:hAnsi="Times New Roman"/>
          <w:sz w:val="24"/>
          <w:szCs w:val="24"/>
        </w:rPr>
        <w:t>photography</w:t>
      </w:r>
      <w:r w:rsidR="00561489" w:rsidRPr="005A7FA7">
        <w:rPr>
          <w:rFonts w:ascii="Times New Roman" w:hAnsi="Times New Roman"/>
          <w:sz w:val="24"/>
          <w:szCs w:val="24"/>
        </w:rPr>
        <w:t xml:space="preserve"> </w:t>
      </w:r>
      <w:r w:rsidR="00F605F4" w:rsidRPr="005A7FA7">
        <w:rPr>
          <w:rFonts w:ascii="Times New Roman" w:hAnsi="Times New Roman"/>
          <w:sz w:val="24"/>
          <w:szCs w:val="24"/>
        </w:rPr>
        <w:t>was</w:t>
      </w:r>
      <w:r w:rsidR="00561489" w:rsidRPr="005A7FA7">
        <w:rPr>
          <w:rFonts w:ascii="Times New Roman" w:hAnsi="Times New Roman"/>
          <w:sz w:val="24"/>
          <w:szCs w:val="24"/>
        </w:rPr>
        <w:t xml:space="preserve"> a good fit for this proposed study</w:t>
      </w:r>
      <w:r w:rsidR="003746DE">
        <w:rPr>
          <w:rFonts w:ascii="Times New Roman" w:hAnsi="Times New Roman"/>
          <w:sz w:val="24"/>
          <w:szCs w:val="24"/>
        </w:rPr>
        <w:t>; however,</w:t>
      </w:r>
      <w:r w:rsidR="00E12606">
        <w:rPr>
          <w:rFonts w:ascii="Times New Roman" w:hAnsi="Times New Roman"/>
          <w:sz w:val="24"/>
          <w:szCs w:val="24"/>
        </w:rPr>
        <w:t xml:space="preserve"> the specific procedures of</w:t>
      </w:r>
      <w:r w:rsidR="003746DE">
        <w:rPr>
          <w:rFonts w:ascii="Times New Roman" w:hAnsi="Times New Roman"/>
          <w:sz w:val="24"/>
          <w:szCs w:val="24"/>
        </w:rPr>
        <w:t xml:space="preserve"> photovoice </w:t>
      </w:r>
      <w:r w:rsidR="00E12606">
        <w:rPr>
          <w:rFonts w:ascii="Times New Roman" w:hAnsi="Times New Roman"/>
          <w:sz w:val="24"/>
          <w:szCs w:val="24"/>
        </w:rPr>
        <w:t>were not employed because this study was not explicitly concerned with influencing decision-making (Wang &amp; Burris, 1997).</w:t>
      </w:r>
      <w:r w:rsidR="00561489" w:rsidRPr="005A7FA7">
        <w:rPr>
          <w:rFonts w:ascii="Times New Roman" w:hAnsi="Times New Roman"/>
          <w:sz w:val="24"/>
          <w:szCs w:val="24"/>
        </w:rPr>
        <w:t xml:space="preserve"> S</w:t>
      </w:r>
      <w:r w:rsidR="005C19D6" w:rsidRPr="005A7FA7">
        <w:rPr>
          <w:rFonts w:ascii="Times New Roman" w:hAnsi="Times New Roman"/>
          <w:sz w:val="24"/>
          <w:szCs w:val="24"/>
        </w:rPr>
        <w:t>tudents w</w:t>
      </w:r>
      <w:r w:rsidR="00F605F4" w:rsidRPr="005A7FA7">
        <w:rPr>
          <w:rFonts w:ascii="Times New Roman" w:hAnsi="Times New Roman"/>
          <w:sz w:val="24"/>
          <w:szCs w:val="24"/>
        </w:rPr>
        <w:t>ere</w:t>
      </w:r>
      <w:r w:rsidR="005C19D6" w:rsidRPr="005A7FA7">
        <w:rPr>
          <w:rFonts w:ascii="Times New Roman" w:hAnsi="Times New Roman"/>
          <w:sz w:val="24"/>
          <w:szCs w:val="24"/>
        </w:rPr>
        <w:t xml:space="preserve"> </w:t>
      </w:r>
      <w:r w:rsidR="003972EA" w:rsidRPr="005A7FA7">
        <w:rPr>
          <w:rFonts w:ascii="Times New Roman" w:hAnsi="Times New Roman"/>
          <w:sz w:val="24"/>
          <w:szCs w:val="24"/>
        </w:rPr>
        <w:t xml:space="preserve">given two </w:t>
      </w:r>
      <w:r w:rsidR="00E254BF">
        <w:rPr>
          <w:rFonts w:ascii="Times New Roman" w:hAnsi="Times New Roman"/>
          <w:sz w:val="24"/>
          <w:szCs w:val="24"/>
        </w:rPr>
        <w:t xml:space="preserve">specific </w:t>
      </w:r>
      <w:r w:rsidR="003972EA" w:rsidRPr="005A7FA7">
        <w:rPr>
          <w:rFonts w:ascii="Times New Roman" w:hAnsi="Times New Roman"/>
          <w:sz w:val="24"/>
          <w:szCs w:val="24"/>
        </w:rPr>
        <w:t>prompts</w:t>
      </w:r>
      <w:r w:rsidR="00E254BF">
        <w:rPr>
          <w:rFonts w:ascii="Times New Roman" w:hAnsi="Times New Roman"/>
          <w:sz w:val="24"/>
          <w:szCs w:val="24"/>
        </w:rPr>
        <w:t xml:space="preserve"> for their photographs, the first asking for photographs of the campus and the second asking for photographs of the garden. We assumed the garden would be a primary space for nature connectedness and to test this hypothesis, the first prompt asked students to photograph places meaningful anywhere on the school grounds. </w:t>
      </w:r>
      <w:r w:rsidR="00E254BF" w:rsidRPr="005A7FA7">
        <w:rPr>
          <w:rFonts w:ascii="Times New Roman" w:hAnsi="Times New Roman"/>
          <w:sz w:val="24"/>
          <w:szCs w:val="24"/>
        </w:rPr>
        <w:t>Students were allotted 30 minutes of regular class time to take photographs with their smart phones</w:t>
      </w:r>
      <w:r w:rsidR="00E254BF">
        <w:rPr>
          <w:rFonts w:ascii="Times New Roman" w:hAnsi="Times New Roman"/>
          <w:sz w:val="24"/>
          <w:szCs w:val="24"/>
        </w:rPr>
        <w:t xml:space="preserve">, at the end of which they </w:t>
      </w:r>
      <w:r w:rsidR="00E254BF" w:rsidRPr="005A7FA7">
        <w:rPr>
          <w:rFonts w:ascii="Times New Roman" w:hAnsi="Times New Roman"/>
          <w:sz w:val="24"/>
          <w:szCs w:val="24"/>
        </w:rPr>
        <w:t>were asked to choose one photograph to upload to a folder titled ‘Prompt 1’ on a portable thumb drive.</w:t>
      </w:r>
      <w:r w:rsidR="00E254BF">
        <w:rPr>
          <w:rFonts w:ascii="Times New Roman" w:hAnsi="Times New Roman"/>
          <w:sz w:val="24"/>
          <w:szCs w:val="24"/>
        </w:rPr>
        <w:t xml:space="preserve"> The second prompt sought to elicit students’ perspectives of the garden specifically, and thus asked for </w:t>
      </w:r>
      <w:r w:rsidR="003972EA" w:rsidRPr="005A7FA7">
        <w:rPr>
          <w:rFonts w:ascii="Times New Roman" w:hAnsi="Times New Roman"/>
          <w:sz w:val="24"/>
          <w:szCs w:val="24"/>
        </w:rPr>
        <w:t>photographs of places and/or items meaningful</w:t>
      </w:r>
      <w:r w:rsidR="00E254BF">
        <w:rPr>
          <w:rFonts w:ascii="Times New Roman" w:hAnsi="Times New Roman"/>
          <w:sz w:val="24"/>
          <w:szCs w:val="24"/>
        </w:rPr>
        <w:t xml:space="preserve"> </w:t>
      </w:r>
      <w:r w:rsidR="003972EA" w:rsidRPr="005A7FA7">
        <w:rPr>
          <w:rFonts w:ascii="Times New Roman" w:hAnsi="Times New Roman"/>
          <w:sz w:val="24"/>
          <w:szCs w:val="24"/>
        </w:rPr>
        <w:t xml:space="preserve">in the school’s garden. </w:t>
      </w:r>
      <w:r w:rsidR="007A74A2" w:rsidRPr="005A7FA7">
        <w:rPr>
          <w:rFonts w:ascii="Times New Roman" w:hAnsi="Times New Roman"/>
          <w:sz w:val="24"/>
          <w:szCs w:val="24"/>
        </w:rPr>
        <w:t>Students w</w:t>
      </w:r>
      <w:r w:rsidR="00F605F4" w:rsidRPr="005A7FA7">
        <w:rPr>
          <w:rFonts w:ascii="Times New Roman" w:hAnsi="Times New Roman"/>
          <w:sz w:val="24"/>
          <w:szCs w:val="24"/>
        </w:rPr>
        <w:t>ere then</w:t>
      </w:r>
      <w:r w:rsidR="007A74A2" w:rsidRPr="005A7FA7">
        <w:rPr>
          <w:rFonts w:ascii="Times New Roman" w:hAnsi="Times New Roman"/>
          <w:sz w:val="24"/>
          <w:szCs w:val="24"/>
        </w:rPr>
        <w:t xml:space="preserve"> </w:t>
      </w:r>
      <w:r w:rsidR="00F605F4" w:rsidRPr="005A7FA7">
        <w:rPr>
          <w:rFonts w:ascii="Times New Roman" w:hAnsi="Times New Roman"/>
          <w:sz w:val="24"/>
          <w:szCs w:val="24"/>
        </w:rPr>
        <w:t>allotted</w:t>
      </w:r>
      <w:r w:rsidR="007A74A2" w:rsidRPr="005A7FA7">
        <w:rPr>
          <w:rFonts w:ascii="Times New Roman" w:hAnsi="Times New Roman"/>
          <w:sz w:val="24"/>
          <w:szCs w:val="24"/>
        </w:rPr>
        <w:t xml:space="preserve"> an additional </w:t>
      </w:r>
      <w:r w:rsidR="00B86841" w:rsidRPr="005A7FA7">
        <w:rPr>
          <w:rFonts w:ascii="Times New Roman" w:hAnsi="Times New Roman"/>
          <w:sz w:val="24"/>
          <w:szCs w:val="24"/>
        </w:rPr>
        <w:t xml:space="preserve">30 minutes </w:t>
      </w:r>
      <w:r w:rsidR="007A74A2" w:rsidRPr="005A7FA7">
        <w:rPr>
          <w:rFonts w:ascii="Times New Roman" w:hAnsi="Times New Roman"/>
          <w:sz w:val="24"/>
          <w:szCs w:val="24"/>
        </w:rPr>
        <w:t xml:space="preserve">to take photographs </w:t>
      </w:r>
      <w:r w:rsidR="00F605F4" w:rsidRPr="005A7FA7">
        <w:rPr>
          <w:rFonts w:ascii="Times New Roman" w:hAnsi="Times New Roman"/>
          <w:sz w:val="24"/>
          <w:szCs w:val="24"/>
        </w:rPr>
        <w:t xml:space="preserve">and </w:t>
      </w:r>
      <w:r w:rsidR="007A74A2" w:rsidRPr="005A7FA7">
        <w:rPr>
          <w:rFonts w:ascii="Times New Roman" w:hAnsi="Times New Roman"/>
          <w:sz w:val="24"/>
          <w:szCs w:val="24"/>
        </w:rPr>
        <w:t>choose one photograph to upload to a folder titled ‘Prompt 2’ on the portable thumb drive.</w:t>
      </w:r>
      <w:r w:rsidR="00F710D7" w:rsidRPr="005A7FA7">
        <w:rPr>
          <w:rFonts w:ascii="Times New Roman" w:hAnsi="Times New Roman"/>
          <w:sz w:val="24"/>
          <w:szCs w:val="24"/>
        </w:rPr>
        <w:t xml:space="preserve"> Students </w:t>
      </w:r>
      <w:r w:rsidR="00F605F4" w:rsidRPr="005A7FA7">
        <w:rPr>
          <w:rFonts w:ascii="Times New Roman" w:hAnsi="Times New Roman"/>
          <w:sz w:val="24"/>
          <w:szCs w:val="24"/>
        </w:rPr>
        <w:t>were</w:t>
      </w:r>
      <w:r w:rsidR="00F710D7" w:rsidRPr="005A7FA7">
        <w:rPr>
          <w:rFonts w:ascii="Times New Roman" w:hAnsi="Times New Roman"/>
          <w:sz w:val="24"/>
          <w:szCs w:val="24"/>
        </w:rPr>
        <w:t xml:space="preserve"> asked to refrain from taking photographs of other children or adults to avoid invasion of privacy</w:t>
      </w:r>
      <w:r w:rsidR="003746DE">
        <w:rPr>
          <w:rFonts w:ascii="Times New Roman" w:hAnsi="Times New Roman"/>
          <w:sz w:val="24"/>
          <w:szCs w:val="24"/>
        </w:rPr>
        <w:t>.</w:t>
      </w:r>
      <w:r w:rsidR="00E254BF">
        <w:rPr>
          <w:rFonts w:ascii="Times New Roman" w:hAnsi="Times New Roman"/>
          <w:sz w:val="24"/>
          <w:szCs w:val="24"/>
        </w:rPr>
        <w:t xml:space="preserve"> No such photographs were submitted</w:t>
      </w:r>
      <w:r w:rsidR="00F83FC2">
        <w:rPr>
          <w:rFonts w:ascii="Times New Roman" w:hAnsi="Times New Roman"/>
          <w:sz w:val="24"/>
          <w:szCs w:val="24"/>
        </w:rPr>
        <w:t xml:space="preserve"> allowing all 22 photographs to be analyzed.</w:t>
      </w:r>
    </w:p>
    <w:p w14:paraId="01A0811A" w14:textId="77777777" w:rsidR="003746DE" w:rsidRPr="00D11F80" w:rsidRDefault="003746DE" w:rsidP="003746DE">
      <w:pPr>
        <w:pStyle w:val="ListParagraph"/>
        <w:spacing w:line="240" w:lineRule="auto"/>
      </w:pPr>
    </w:p>
    <w:p w14:paraId="7A7F28AB" w14:textId="05645A65" w:rsidR="00373BB3" w:rsidRPr="005A7FA7" w:rsidRDefault="00373BB3" w:rsidP="003746DE">
      <w:pPr>
        <w:pStyle w:val="ListParagraph"/>
        <w:numPr>
          <w:ilvl w:val="0"/>
          <w:numId w:val="5"/>
        </w:numPr>
        <w:spacing w:line="240" w:lineRule="auto"/>
        <w:ind w:left="720"/>
        <w:rPr>
          <w:rFonts w:ascii="Times New Roman" w:hAnsi="Times New Roman"/>
        </w:rPr>
      </w:pPr>
      <w:r w:rsidRPr="005A7FA7">
        <w:rPr>
          <w:rFonts w:ascii="Times New Roman" w:hAnsi="Times New Roman"/>
          <w:sz w:val="24"/>
          <w:szCs w:val="24"/>
        </w:rPr>
        <w:t xml:space="preserve">Artistic renderings: </w:t>
      </w:r>
      <w:r w:rsidR="00F605F4" w:rsidRPr="005A7FA7">
        <w:rPr>
          <w:rFonts w:ascii="Times New Roman" w:hAnsi="Times New Roman"/>
          <w:sz w:val="24"/>
          <w:szCs w:val="24"/>
        </w:rPr>
        <w:t>Students were</w:t>
      </w:r>
      <w:r w:rsidRPr="005A7FA7">
        <w:rPr>
          <w:rFonts w:ascii="Times New Roman" w:hAnsi="Times New Roman"/>
          <w:sz w:val="24"/>
          <w:szCs w:val="24"/>
        </w:rPr>
        <w:t xml:space="preserve"> </w:t>
      </w:r>
      <w:r w:rsidR="00F605F4" w:rsidRPr="005A7FA7">
        <w:rPr>
          <w:rFonts w:ascii="Times New Roman" w:hAnsi="Times New Roman"/>
          <w:sz w:val="24"/>
          <w:szCs w:val="24"/>
        </w:rPr>
        <w:t>given two hours of class time</w:t>
      </w:r>
      <w:r w:rsidRPr="005A7FA7">
        <w:rPr>
          <w:rFonts w:ascii="Times New Roman" w:hAnsi="Times New Roman"/>
          <w:sz w:val="24"/>
          <w:szCs w:val="24"/>
        </w:rPr>
        <w:t xml:space="preserve"> to create a</w:t>
      </w:r>
      <w:r w:rsidR="00847F45" w:rsidRPr="005A7FA7">
        <w:rPr>
          <w:rFonts w:ascii="Times New Roman" w:hAnsi="Times New Roman"/>
          <w:sz w:val="24"/>
          <w:szCs w:val="24"/>
        </w:rPr>
        <w:t>n artistic rendering, using a medium of their choice,</w:t>
      </w:r>
      <w:r w:rsidRPr="005A7FA7">
        <w:rPr>
          <w:rFonts w:ascii="Times New Roman" w:hAnsi="Times New Roman"/>
          <w:sz w:val="24"/>
          <w:szCs w:val="24"/>
        </w:rPr>
        <w:t xml:space="preserve"> depict</w:t>
      </w:r>
      <w:r w:rsidR="00F605F4" w:rsidRPr="005A7FA7">
        <w:rPr>
          <w:rFonts w:ascii="Times New Roman" w:hAnsi="Times New Roman"/>
          <w:sz w:val="24"/>
          <w:szCs w:val="24"/>
        </w:rPr>
        <w:t>ing</w:t>
      </w:r>
      <w:r w:rsidRPr="005A7FA7">
        <w:rPr>
          <w:rFonts w:ascii="Times New Roman" w:hAnsi="Times New Roman"/>
          <w:sz w:val="24"/>
          <w:szCs w:val="24"/>
        </w:rPr>
        <w:t xml:space="preserve"> what the garden means to them. Drawing</w:t>
      </w:r>
      <w:r w:rsidR="00847F45" w:rsidRPr="005A7FA7">
        <w:rPr>
          <w:rFonts w:ascii="Times New Roman" w:hAnsi="Times New Roman"/>
          <w:sz w:val="24"/>
          <w:szCs w:val="24"/>
        </w:rPr>
        <w:t xml:space="preserve"> is a form of artistic rendering that</w:t>
      </w:r>
      <w:r w:rsidRPr="005A7FA7">
        <w:rPr>
          <w:rFonts w:ascii="Times New Roman" w:hAnsi="Times New Roman"/>
          <w:sz w:val="24"/>
          <w:szCs w:val="24"/>
        </w:rPr>
        <w:t xml:space="preserve"> has been used in scientific studies related to students perceptions of school gardens </w:t>
      </w:r>
      <w:r w:rsidRPr="005A7FA7">
        <w:rPr>
          <w:rFonts w:ascii="Times New Roman" w:hAnsi="Times New Roman"/>
          <w:sz w:val="24"/>
          <w:szCs w:val="24"/>
        </w:rPr>
        <w:fldChar w:fldCharType="begin" w:fldLock="1"/>
      </w:r>
      <w:r w:rsidRPr="005A7FA7">
        <w:rPr>
          <w:rFonts w:ascii="Times New Roman" w:hAnsi="Times New Roman"/>
          <w:sz w:val="24"/>
          <w:szCs w:val="24"/>
        </w:rPr>
        <w:instrText>ADDIN CSL_CITATION {"citationItems":[{"id":"ITEM-1","itemData":{"DOI":"10.1080/10494820.2015.1063512","ISBN":"1049-4820","ISSN":"17445191","abstract":"This design-based research study considers the learner-generated design and refinement of a school garden. We report one enactment of the Connected Gardening project in order to illuminate and understand how a fourth-grade class organizes and refines its garden plot using observations of the physical environment and evaluations of data from a networked digital probe. By examining the ways individuals, materials, and activities influence, and are influenced by, one another, our qualitative analysis characterizes interplay among an ecosystem, a garden and graphical representations of environmental indicators in real time and over time. We consider the novel affordances of such a cyber-physical systems for supporting participatory culture within yet beyond school classrooms.","author":[{"dropping-particle":"","family":"Zuiker","given":"Steven J.","non-dropping-particle":"","parse-names":false,"suffix":""},{"dropping-particle":"","family":"Wright","given":"Kyle","non-dropping-particle":"","parse-names":false,"suffix":""}],"container-title":"Interactive Learning Environments","id":"ITEM-1","issue":"5","issued":{"date-parts":[["2015"]]},"note":"unpacking garden-based learning = assuming their are opportunities to learn science as it is embedded in daily settings, emergent in daily practice and embodied in learns' own designs\n-place-based approach (learning at specific place for a specific reason)\n-natural studies about plants and animals = garden-based learning\n-real world problem-solving and design of sustainable solutions\n*garden-based learning reveals immediately relevant knowledge rather than feeding children knowledge\n-can transform the way people view themselves and open up possibilities for action - designers! not just consumers\n-active agents, become skillfull rather than given skills\n-helps students understand context outside of the garden - what the garden is itself in (climate) - almost seems like a good foundation for SES theory\n\nresearch illustrates garden-based learing influences perceptions toward nature and the environemt, social cohesion, and health\n\nresearch has also shown that it can be hard to support the necessary resources for garden-based learning - coupling cyberinfrastructure (internet) with physical infrastructure (gardens) may be a solution to making garden-based learning more vialbe\n-embedded sensors collect data in real time and over time to help understand contextual factors to influence actions\n\nConnected gardening project - engages tudents in design of gardens and managment/maintainence\n\nBefore identifying starting and stopping points for curriculum did an assessment of where students were at by taking them to community garden\n-used before/after drawings of garden along with participant observation to assess\n\nFirst two designs failed - third succeeded with only probe added per suggestion of teach - does this necessarily indicate the probe was reason for success though? And what training did they get on how to read data or did the teacher read it for them?\nWere weekly visits mandated? Could they have visited more often? Would they have if they were given the change and would that have altered results? Most people know, especially in germination phase, have to be monitoriing daily\n-didn't want to influence watering shcedules at the outset because it would shift agency (students would feel less the designers and more the laborers)\n\nAre the students the designers or is the probe?\n\nConclude that cyber-physical infrastructure can faciliate scientific learning by making it easily accessible in everyday settings\n\nDoes utilizing probes in this way take away some of the potential to connect children with nature in that students don't have to pay as much attention - the probe is doing that for them. They don't have to learn to listen to the plants and develop a connection with soil\n\nAlso, do we run the risk of engraining data collection in children - its more about the data than the act of gardening itself? Increased screen time!\n\nThis doesn't seem far off from technology essentially doing the gardening for us (AI) - what could that imply - we are becoming the tools of our tools! the probe is the manager, children are the labor\n\nOne of the primary benefits of gardening, in my opinion, is intrinsic - mental well-being, and studies confirm this - learn patience, careful observation, non-judgement - all things that can be internalized - metaphors between plants and humans and with technology doing most of the monitoring, would that be lost?","page":"556-577","title":"Learning in and beyond school gardens with cyber-physical systems","type":"article-journal","volume":"23"},"uris":["http://www.mendeley.com/documents/?uuid=aefade83-1276-4aae-8037-ff6da0bd356c"]}],"mendeley":{"formattedCitation":"(Zuiker &amp; Wright, 2015)","plainTextFormattedCitation":"(Zuiker &amp; Wright, 2015)","previouslyFormattedCitation":"(Zuiker &amp; Wright, 2015)"},"properties":{"noteIndex":0},"schema":"https://github.com/citation-style-language/schema/raw/master/csl-citation.json"}</w:instrText>
      </w:r>
      <w:r w:rsidRPr="005A7FA7">
        <w:rPr>
          <w:rFonts w:ascii="Times New Roman" w:hAnsi="Times New Roman"/>
          <w:sz w:val="24"/>
          <w:szCs w:val="24"/>
        </w:rPr>
        <w:fldChar w:fldCharType="separate"/>
      </w:r>
      <w:r w:rsidRPr="005A7FA7">
        <w:rPr>
          <w:rFonts w:ascii="Times New Roman" w:hAnsi="Times New Roman"/>
          <w:noProof/>
          <w:sz w:val="24"/>
          <w:szCs w:val="24"/>
        </w:rPr>
        <w:t>(Zuiker &amp; Wright, 2015)</w:t>
      </w:r>
      <w:r w:rsidRPr="005A7FA7">
        <w:rPr>
          <w:rFonts w:ascii="Times New Roman" w:hAnsi="Times New Roman"/>
          <w:sz w:val="24"/>
          <w:szCs w:val="24"/>
        </w:rPr>
        <w:fldChar w:fldCharType="end"/>
      </w:r>
      <w:r w:rsidRPr="005A7FA7">
        <w:rPr>
          <w:rFonts w:ascii="Times New Roman" w:hAnsi="Times New Roman"/>
          <w:sz w:val="24"/>
          <w:szCs w:val="24"/>
        </w:rPr>
        <w:t xml:space="preserve">. Similar to photovoice, </w:t>
      </w:r>
      <w:r w:rsidR="00847F45" w:rsidRPr="005A7FA7">
        <w:rPr>
          <w:rFonts w:ascii="Times New Roman" w:hAnsi="Times New Roman"/>
          <w:sz w:val="24"/>
          <w:szCs w:val="24"/>
        </w:rPr>
        <w:t>artistic renderings</w:t>
      </w:r>
      <w:r w:rsidRPr="005A7FA7">
        <w:rPr>
          <w:rFonts w:ascii="Times New Roman" w:hAnsi="Times New Roman"/>
          <w:sz w:val="24"/>
          <w:szCs w:val="24"/>
        </w:rPr>
        <w:t xml:space="preserve"> </w:t>
      </w:r>
      <w:r w:rsidR="00847F45" w:rsidRPr="005A7FA7">
        <w:rPr>
          <w:rFonts w:ascii="Times New Roman" w:hAnsi="Times New Roman"/>
          <w:sz w:val="24"/>
          <w:szCs w:val="24"/>
        </w:rPr>
        <w:t>may capture</w:t>
      </w:r>
      <w:r w:rsidRPr="005A7FA7">
        <w:rPr>
          <w:rFonts w:ascii="Times New Roman" w:hAnsi="Times New Roman"/>
          <w:sz w:val="24"/>
          <w:szCs w:val="24"/>
        </w:rPr>
        <w:t xml:space="preserve"> </w:t>
      </w:r>
      <w:r w:rsidR="00847F45" w:rsidRPr="005A7FA7">
        <w:rPr>
          <w:rFonts w:ascii="Times New Roman" w:hAnsi="Times New Roman"/>
          <w:sz w:val="24"/>
          <w:szCs w:val="24"/>
        </w:rPr>
        <w:t xml:space="preserve">important </w:t>
      </w:r>
      <w:r w:rsidRPr="005A7FA7">
        <w:rPr>
          <w:rFonts w:ascii="Times New Roman" w:hAnsi="Times New Roman"/>
          <w:sz w:val="24"/>
          <w:szCs w:val="24"/>
        </w:rPr>
        <w:t>subtleties and nuances</w:t>
      </w:r>
      <w:r w:rsidR="00847F45" w:rsidRPr="005A7FA7">
        <w:rPr>
          <w:rFonts w:ascii="Times New Roman" w:hAnsi="Times New Roman"/>
          <w:sz w:val="24"/>
          <w:szCs w:val="24"/>
        </w:rPr>
        <w:t xml:space="preserve"> other methods may not</w:t>
      </w:r>
      <w:r w:rsidRPr="005A7FA7">
        <w:rPr>
          <w:rFonts w:ascii="Times New Roman" w:hAnsi="Times New Roman"/>
          <w:sz w:val="24"/>
          <w:szCs w:val="24"/>
        </w:rPr>
        <w:t xml:space="preserve">. Reith </w:t>
      </w:r>
      <w:r w:rsidR="00D553D3">
        <w:rPr>
          <w:rFonts w:ascii="Times New Roman" w:hAnsi="Times New Roman"/>
          <w:sz w:val="24"/>
          <w:szCs w:val="24"/>
        </w:rPr>
        <w:fldChar w:fldCharType="begin" w:fldLock="1"/>
      </w:r>
      <w:r w:rsidR="00D553D3">
        <w:rPr>
          <w:rFonts w:ascii="Times New Roman" w:hAnsi="Times New Roman"/>
          <w:sz w:val="24"/>
          <w:szCs w:val="24"/>
        </w:rPr>
        <w:instrText>ADDIN CSL_CITATION {"citationItems":[{"id":"ITEM-1","itemData":{"author":[{"dropping-particle":"","family":"Reith","given":"E","non-dropping-particle":"","parse-names":false,"suffix":""}],"container-title":"Child development in art","edition":"Kindler","id":"ITEM-1","issued":{"date-parts":[["1997"]]},"publisher":"A. M.","title":"Drawing Development","type":"chapter"},"uris":["http://www.mendeley.com/documents/?uuid=f563c47c-9d1b-46ca-8414-dbb7696e2c24"]}],"mendeley":{"formattedCitation":"(Reith, 1997)","manualFormatting":"(1997)","plainTextFormattedCitation":"(Reith, 1997)","previouslyFormattedCitation":"(Reith, 1997)"},"properties":{"noteIndex":0},"schema":"https://github.com/citation-style-language/schema/raw/master/csl-citation.json"}</w:instrText>
      </w:r>
      <w:r w:rsidR="00D553D3">
        <w:rPr>
          <w:rFonts w:ascii="Times New Roman" w:hAnsi="Times New Roman"/>
          <w:sz w:val="24"/>
          <w:szCs w:val="24"/>
        </w:rPr>
        <w:fldChar w:fldCharType="separate"/>
      </w:r>
      <w:r w:rsidR="00D553D3" w:rsidRPr="00D553D3">
        <w:rPr>
          <w:rFonts w:ascii="Times New Roman" w:hAnsi="Times New Roman"/>
          <w:noProof/>
          <w:sz w:val="24"/>
          <w:szCs w:val="24"/>
        </w:rPr>
        <w:t>(1997)</w:t>
      </w:r>
      <w:r w:rsidR="00D553D3">
        <w:rPr>
          <w:rFonts w:ascii="Times New Roman" w:hAnsi="Times New Roman"/>
          <w:sz w:val="24"/>
          <w:szCs w:val="24"/>
        </w:rPr>
        <w:fldChar w:fldCharType="end"/>
      </w:r>
      <w:r w:rsidRPr="005A7FA7">
        <w:rPr>
          <w:rFonts w:ascii="Times New Roman" w:hAnsi="Times New Roman"/>
          <w:sz w:val="24"/>
          <w:szCs w:val="24"/>
        </w:rPr>
        <w:t xml:space="preserve"> remarks that drawings </w:t>
      </w:r>
      <w:r w:rsidRPr="005A7FA7">
        <w:rPr>
          <w:rFonts w:ascii="Courier New" w:hAnsi="Courier New" w:cs="Courier New"/>
          <w:sz w:val="24"/>
          <w:szCs w:val="24"/>
        </w:rPr>
        <w:t>﻿</w:t>
      </w:r>
      <w:r w:rsidRPr="005A7FA7">
        <w:rPr>
          <w:rFonts w:ascii="Times New Roman" w:hAnsi="Times New Roman"/>
          <w:sz w:val="24"/>
          <w:szCs w:val="24"/>
        </w:rPr>
        <w:t>are “believed to reflect a subject’s mental representations and conceptual knowledge about the objects they draw” (p. 61). Drawing can be valuable for any age student given that “</w:t>
      </w:r>
      <w:r w:rsidRPr="005A7FA7">
        <w:rPr>
          <w:rFonts w:ascii="Courier New" w:hAnsi="Courier New" w:cs="Courier New"/>
          <w:sz w:val="24"/>
          <w:szCs w:val="24"/>
        </w:rPr>
        <w:t>﻿</w:t>
      </w:r>
      <w:r w:rsidRPr="005A7FA7">
        <w:rPr>
          <w:rFonts w:ascii="Times New Roman" w:hAnsi="Times New Roman"/>
          <w:sz w:val="24"/>
          <w:szCs w:val="24"/>
        </w:rPr>
        <w:t xml:space="preserve">drawings become more accurate and detailed as children’s mental models of the world become more extensive and differentiated (Reith, 1997, p. 61). </w:t>
      </w:r>
      <w:r w:rsidR="00847F45" w:rsidRPr="005A7FA7">
        <w:rPr>
          <w:rFonts w:ascii="Times New Roman" w:hAnsi="Times New Roman"/>
          <w:sz w:val="24"/>
          <w:szCs w:val="24"/>
        </w:rPr>
        <w:t xml:space="preserve">Waldorf education considers art such as drawings </w:t>
      </w:r>
      <w:r w:rsidR="00847F45" w:rsidRPr="005A7FA7">
        <w:rPr>
          <w:rFonts w:ascii="Times New Roman" w:hAnsi="Times New Roman"/>
          <w:sz w:val="24"/>
          <w:szCs w:val="24"/>
        </w:rPr>
        <w:lastRenderedPageBreak/>
        <w:t>important for self-expression,</w:t>
      </w:r>
      <w:r w:rsidR="00F605F4" w:rsidRPr="005A7FA7">
        <w:rPr>
          <w:rFonts w:ascii="Times New Roman" w:hAnsi="Times New Roman"/>
          <w:sz w:val="24"/>
          <w:szCs w:val="24"/>
        </w:rPr>
        <w:t xml:space="preserve"> and students are regularly engaged in artistic activities. Using </w:t>
      </w:r>
      <w:r w:rsidR="00847F45" w:rsidRPr="005A7FA7">
        <w:rPr>
          <w:rFonts w:ascii="Times New Roman" w:hAnsi="Times New Roman"/>
          <w:sz w:val="24"/>
          <w:szCs w:val="24"/>
        </w:rPr>
        <w:t xml:space="preserve">artistic renderings </w:t>
      </w:r>
      <w:r w:rsidR="00F605F4" w:rsidRPr="005A7FA7">
        <w:rPr>
          <w:rFonts w:ascii="Times New Roman" w:hAnsi="Times New Roman"/>
          <w:sz w:val="24"/>
          <w:szCs w:val="24"/>
        </w:rPr>
        <w:t>provided a valuable qualitative data to compliment the photovoice data.</w:t>
      </w:r>
    </w:p>
    <w:p w14:paraId="7B482F97" w14:textId="77777777" w:rsidR="00373BB3" w:rsidRPr="005A7FA7" w:rsidRDefault="00373BB3" w:rsidP="003746DE">
      <w:pPr>
        <w:pStyle w:val="ListParagraph"/>
        <w:spacing w:line="240" w:lineRule="auto"/>
        <w:rPr>
          <w:rFonts w:ascii="Times New Roman" w:hAnsi="Times New Roman"/>
        </w:rPr>
      </w:pPr>
    </w:p>
    <w:p w14:paraId="1B569D48" w14:textId="63999A87" w:rsidR="00373BB3" w:rsidRPr="005A7FA7" w:rsidRDefault="00DA5C3B" w:rsidP="003746DE">
      <w:pPr>
        <w:pStyle w:val="ListParagraph"/>
        <w:numPr>
          <w:ilvl w:val="0"/>
          <w:numId w:val="5"/>
        </w:numPr>
        <w:spacing w:line="240" w:lineRule="auto"/>
        <w:ind w:left="720"/>
        <w:rPr>
          <w:rFonts w:ascii="Times New Roman" w:hAnsi="Times New Roman"/>
          <w:sz w:val="24"/>
          <w:szCs w:val="24"/>
        </w:rPr>
      </w:pPr>
      <w:r>
        <w:rPr>
          <w:rFonts w:ascii="Times New Roman" w:hAnsi="Times New Roman"/>
          <w:sz w:val="24"/>
          <w:szCs w:val="24"/>
        </w:rPr>
        <w:t>Group interviews</w:t>
      </w:r>
      <w:r w:rsidR="00373BB3" w:rsidRPr="005A7FA7">
        <w:rPr>
          <w:rFonts w:ascii="Times New Roman" w:hAnsi="Times New Roman"/>
          <w:sz w:val="24"/>
          <w:szCs w:val="24"/>
        </w:rPr>
        <w:t xml:space="preserve">: </w:t>
      </w:r>
      <w:r w:rsidR="000C5960" w:rsidRPr="005A7FA7">
        <w:rPr>
          <w:rFonts w:ascii="Times New Roman" w:hAnsi="Times New Roman"/>
          <w:sz w:val="24"/>
          <w:szCs w:val="24"/>
        </w:rPr>
        <w:t>S</w:t>
      </w:r>
      <w:r w:rsidR="00373BB3" w:rsidRPr="005A7FA7">
        <w:rPr>
          <w:rFonts w:ascii="Times New Roman" w:hAnsi="Times New Roman"/>
          <w:sz w:val="24"/>
          <w:szCs w:val="24"/>
        </w:rPr>
        <w:t>tudents</w:t>
      </w:r>
      <w:r w:rsidR="000C5960" w:rsidRPr="005A7FA7">
        <w:rPr>
          <w:rFonts w:ascii="Times New Roman" w:hAnsi="Times New Roman"/>
          <w:sz w:val="24"/>
          <w:szCs w:val="24"/>
        </w:rPr>
        <w:t xml:space="preserve"> w</w:t>
      </w:r>
      <w:r w:rsidR="00F605F4" w:rsidRPr="005A7FA7">
        <w:rPr>
          <w:rFonts w:ascii="Times New Roman" w:hAnsi="Times New Roman"/>
          <w:sz w:val="24"/>
          <w:szCs w:val="24"/>
        </w:rPr>
        <w:t>ere asked</w:t>
      </w:r>
      <w:r w:rsidR="000C5960" w:rsidRPr="005A7FA7">
        <w:rPr>
          <w:rFonts w:ascii="Times New Roman" w:hAnsi="Times New Roman"/>
          <w:sz w:val="24"/>
          <w:szCs w:val="24"/>
        </w:rPr>
        <w:t xml:space="preserve"> to participate in </w:t>
      </w:r>
      <w:r w:rsidR="00E12606">
        <w:rPr>
          <w:rFonts w:ascii="Times New Roman" w:hAnsi="Times New Roman"/>
          <w:sz w:val="24"/>
          <w:szCs w:val="24"/>
        </w:rPr>
        <w:t>group interviews</w:t>
      </w:r>
      <w:r w:rsidR="008A4B6C" w:rsidRPr="005A7FA7">
        <w:rPr>
          <w:rFonts w:ascii="Times New Roman" w:hAnsi="Times New Roman"/>
          <w:sz w:val="24"/>
          <w:szCs w:val="24"/>
        </w:rPr>
        <w:t xml:space="preserve"> </w:t>
      </w:r>
      <w:r w:rsidR="00373BB3" w:rsidRPr="005A7FA7">
        <w:rPr>
          <w:rFonts w:ascii="Times New Roman" w:hAnsi="Times New Roman"/>
          <w:sz w:val="24"/>
          <w:szCs w:val="24"/>
        </w:rPr>
        <w:t xml:space="preserve">to </w:t>
      </w:r>
      <w:r w:rsidR="008A4B6C" w:rsidRPr="005A7FA7">
        <w:rPr>
          <w:rFonts w:ascii="Times New Roman" w:hAnsi="Times New Roman"/>
          <w:sz w:val="24"/>
          <w:szCs w:val="24"/>
        </w:rPr>
        <w:t>caption</w:t>
      </w:r>
      <w:r w:rsidR="00373BB3" w:rsidRPr="005A7FA7">
        <w:rPr>
          <w:rFonts w:ascii="Times New Roman" w:hAnsi="Times New Roman"/>
          <w:sz w:val="24"/>
          <w:szCs w:val="24"/>
        </w:rPr>
        <w:t xml:space="preserve"> their photographs and </w:t>
      </w:r>
      <w:r w:rsidR="000C5960" w:rsidRPr="005A7FA7">
        <w:rPr>
          <w:rFonts w:ascii="Times New Roman" w:hAnsi="Times New Roman"/>
          <w:sz w:val="24"/>
          <w:szCs w:val="24"/>
        </w:rPr>
        <w:t>artistic renderings</w:t>
      </w:r>
      <w:r w:rsidR="00373BB3" w:rsidRPr="005A7FA7">
        <w:rPr>
          <w:rFonts w:ascii="Times New Roman" w:hAnsi="Times New Roman"/>
          <w:sz w:val="24"/>
          <w:szCs w:val="24"/>
        </w:rPr>
        <w:t xml:space="preserve"> and </w:t>
      </w:r>
      <w:r w:rsidR="00F605F4" w:rsidRPr="005A7FA7">
        <w:rPr>
          <w:rFonts w:ascii="Times New Roman" w:hAnsi="Times New Roman"/>
          <w:sz w:val="24"/>
          <w:szCs w:val="24"/>
        </w:rPr>
        <w:t>answer</w:t>
      </w:r>
      <w:r w:rsidR="00373BB3" w:rsidRPr="005A7FA7">
        <w:rPr>
          <w:rFonts w:ascii="Times New Roman" w:hAnsi="Times New Roman"/>
          <w:sz w:val="24"/>
          <w:szCs w:val="24"/>
        </w:rPr>
        <w:t xml:space="preserve"> specific research questions. </w:t>
      </w:r>
      <w:r w:rsidR="00F605F4" w:rsidRPr="005A7FA7">
        <w:rPr>
          <w:rFonts w:ascii="Times New Roman" w:hAnsi="Times New Roman"/>
          <w:sz w:val="24"/>
          <w:szCs w:val="24"/>
        </w:rPr>
        <w:t>T</w:t>
      </w:r>
      <w:r w:rsidR="008A4B6C" w:rsidRPr="005A7FA7">
        <w:rPr>
          <w:rFonts w:ascii="Times New Roman" w:hAnsi="Times New Roman"/>
          <w:sz w:val="24"/>
          <w:szCs w:val="24"/>
        </w:rPr>
        <w:t>wo</w:t>
      </w:r>
      <w:r w:rsidR="00F605F4" w:rsidRPr="005A7FA7">
        <w:rPr>
          <w:rFonts w:ascii="Times New Roman" w:hAnsi="Times New Roman"/>
          <w:sz w:val="24"/>
          <w:szCs w:val="24"/>
        </w:rPr>
        <w:t xml:space="preserve"> </w:t>
      </w:r>
      <w:r w:rsidR="00E12606">
        <w:rPr>
          <w:rFonts w:ascii="Times New Roman" w:hAnsi="Times New Roman"/>
          <w:sz w:val="24"/>
          <w:szCs w:val="24"/>
        </w:rPr>
        <w:t>group interviews</w:t>
      </w:r>
      <w:r w:rsidR="00F605F4" w:rsidRPr="005A7FA7">
        <w:rPr>
          <w:rFonts w:ascii="Times New Roman" w:hAnsi="Times New Roman"/>
          <w:sz w:val="24"/>
          <w:szCs w:val="24"/>
        </w:rPr>
        <w:t xml:space="preserve"> were conducted,</w:t>
      </w:r>
      <w:r w:rsidR="00321B64" w:rsidRPr="005A7FA7">
        <w:rPr>
          <w:rFonts w:ascii="Times New Roman" w:hAnsi="Times New Roman"/>
          <w:sz w:val="24"/>
          <w:szCs w:val="24"/>
        </w:rPr>
        <w:t xml:space="preserve"> </w:t>
      </w:r>
      <w:r w:rsidR="00F605F4" w:rsidRPr="005A7FA7">
        <w:rPr>
          <w:rFonts w:ascii="Times New Roman" w:hAnsi="Times New Roman"/>
          <w:sz w:val="24"/>
          <w:szCs w:val="24"/>
        </w:rPr>
        <w:t>each approximately one hour in duration,</w:t>
      </w:r>
      <w:r w:rsidR="00321B64" w:rsidRPr="005A7FA7">
        <w:rPr>
          <w:rFonts w:ascii="Times New Roman" w:hAnsi="Times New Roman"/>
          <w:sz w:val="24"/>
          <w:szCs w:val="24"/>
        </w:rPr>
        <w:t xml:space="preserve"> with </w:t>
      </w:r>
      <w:r w:rsidR="000C5960" w:rsidRPr="005A7FA7">
        <w:rPr>
          <w:rFonts w:ascii="Times New Roman" w:hAnsi="Times New Roman"/>
          <w:sz w:val="24"/>
          <w:szCs w:val="24"/>
        </w:rPr>
        <w:t>student</w:t>
      </w:r>
      <w:r w:rsidR="00321B64" w:rsidRPr="005A7FA7">
        <w:rPr>
          <w:rFonts w:ascii="Times New Roman" w:hAnsi="Times New Roman"/>
          <w:sz w:val="24"/>
          <w:szCs w:val="24"/>
        </w:rPr>
        <w:t>s’</w:t>
      </w:r>
      <w:r w:rsidR="000C5960" w:rsidRPr="005A7FA7">
        <w:rPr>
          <w:rFonts w:ascii="Times New Roman" w:hAnsi="Times New Roman"/>
          <w:sz w:val="24"/>
          <w:szCs w:val="24"/>
        </w:rPr>
        <w:t xml:space="preserve"> photographs (</w:t>
      </w:r>
      <w:r w:rsidR="00321B64" w:rsidRPr="005A7FA7">
        <w:rPr>
          <w:rFonts w:ascii="Times New Roman" w:hAnsi="Times New Roman"/>
          <w:sz w:val="24"/>
          <w:szCs w:val="24"/>
        </w:rPr>
        <w:t>4</w:t>
      </w:r>
      <w:r w:rsidR="000C5960" w:rsidRPr="005A7FA7">
        <w:rPr>
          <w:rFonts w:ascii="Times New Roman" w:hAnsi="Times New Roman"/>
          <w:sz w:val="24"/>
          <w:szCs w:val="24"/>
        </w:rPr>
        <w:t>x</w:t>
      </w:r>
      <w:r w:rsidR="00321B64" w:rsidRPr="005A7FA7">
        <w:rPr>
          <w:rFonts w:ascii="Times New Roman" w:hAnsi="Times New Roman"/>
          <w:sz w:val="24"/>
          <w:szCs w:val="24"/>
        </w:rPr>
        <w:t xml:space="preserve">6 </w:t>
      </w:r>
      <w:r w:rsidR="000C5960" w:rsidRPr="005A7FA7">
        <w:rPr>
          <w:rFonts w:ascii="Times New Roman" w:hAnsi="Times New Roman"/>
          <w:sz w:val="24"/>
          <w:szCs w:val="24"/>
        </w:rPr>
        <w:t>prints) and artistic renderings displayed</w:t>
      </w:r>
      <w:r w:rsidR="00DD035F" w:rsidRPr="005A7FA7">
        <w:rPr>
          <w:rFonts w:ascii="Times New Roman" w:hAnsi="Times New Roman"/>
          <w:sz w:val="24"/>
          <w:szCs w:val="24"/>
        </w:rPr>
        <w:t xml:space="preserve">. </w:t>
      </w:r>
      <w:r w:rsidR="00321B64" w:rsidRPr="005A7FA7">
        <w:rPr>
          <w:rFonts w:ascii="Times New Roman" w:hAnsi="Times New Roman"/>
          <w:sz w:val="24"/>
          <w:szCs w:val="24"/>
        </w:rPr>
        <w:t>S</w:t>
      </w:r>
      <w:r w:rsidR="00373BB3" w:rsidRPr="005A7FA7">
        <w:rPr>
          <w:rFonts w:ascii="Times New Roman" w:hAnsi="Times New Roman"/>
          <w:sz w:val="24"/>
          <w:szCs w:val="24"/>
        </w:rPr>
        <w:t>tudent</w:t>
      </w:r>
      <w:r w:rsidR="00DD035F" w:rsidRPr="005A7FA7">
        <w:rPr>
          <w:rFonts w:ascii="Times New Roman" w:hAnsi="Times New Roman"/>
          <w:sz w:val="24"/>
          <w:szCs w:val="24"/>
        </w:rPr>
        <w:t>s</w:t>
      </w:r>
      <w:r w:rsidR="005A7F39" w:rsidRPr="005A7FA7">
        <w:rPr>
          <w:rFonts w:ascii="Times New Roman" w:hAnsi="Times New Roman"/>
          <w:sz w:val="24"/>
          <w:szCs w:val="24"/>
        </w:rPr>
        <w:t xml:space="preserve"> </w:t>
      </w:r>
      <w:r w:rsidR="00DD035F" w:rsidRPr="005A7FA7">
        <w:rPr>
          <w:rFonts w:ascii="Times New Roman" w:hAnsi="Times New Roman"/>
          <w:sz w:val="24"/>
          <w:szCs w:val="24"/>
        </w:rPr>
        <w:t>were</w:t>
      </w:r>
      <w:r w:rsidR="005A7F39" w:rsidRPr="005A7FA7">
        <w:rPr>
          <w:rFonts w:ascii="Times New Roman" w:hAnsi="Times New Roman"/>
          <w:sz w:val="24"/>
          <w:szCs w:val="24"/>
        </w:rPr>
        <w:t xml:space="preserve"> asked to answer four questions for each</w:t>
      </w:r>
      <w:r w:rsidR="00DD035F" w:rsidRPr="005A7FA7">
        <w:rPr>
          <w:rFonts w:ascii="Times New Roman" w:hAnsi="Times New Roman"/>
          <w:sz w:val="24"/>
          <w:szCs w:val="24"/>
        </w:rPr>
        <w:t xml:space="preserve"> item</w:t>
      </w:r>
      <w:r w:rsidR="00DF55B8" w:rsidRPr="005A7FA7">
        <w:rPr>
          <w:rFonts w:ascii="Times New Roman" w:hAnsi="Times New Roman"/>
          <w:sz w:val="24"/>
          <w:szCs w:val="24"/>
        </w:rPr>
        <w:t xml:space="preserve">: 1) Describe your photo/artistic rendering. 2) What is happening in your picture/artistic rendering? 3) Why did you decide to take a picture of this or create an artistic rendering of this? 4) What does this picture/artistic rendering tell us about your perception of DMS and/or the school’s garden? These questions </w:t>
      </w:r>
      <w:r w:rsidR="00DD035F" w:rsidRPr="005A7FA7">
        <w:rPr>
          <w:rFonts w:ascii="Times New Roman" w:hAnsi="Times New Roman"/>
          <w:sz w:val="24"/>
          <w:szCs w:val="24"/>
        </w:rPr>
        <w:t>were</w:t>
      </w:r>
      <w:r w:rsidR="00DF55B8" w:rsidRPr="005A7FA7">
        <w:rPr>
          <w:rFonts w:ascii="Times New Roman" w:hAnsi="Times New Roman"/>
          <w:sz w:val="24"/>
          <w:szCs w:val="24"/>
        </w:rPr>
        <w:t xml:space="preserve"> </w:t>
      </w:r>
      <w:r w:rsidR="005A7F39" w:rsidRPr="005A7FA7">
        <w:rPr>
          <w:rFonts w:ascii="Times New Roman" w:hAnsi="Times New Roman"/>
          <w:sz w:val="24"/>
          <w:szCs w:val="24"/>
        </w:rPr>
        <w:t xml:space="preserve">adapted from the PHOTO prompt </w:t>
      </w:r>
      <w:r w:rsidR="00DF55B8" w:rsidRPr="005A7FA7">
        <w:rPr>
          <w:rFonts w:ascii="Times New Roman" w:hAnsi="Times New Roman"/>
          <w:sz w:val="24"/>
          <w:szCs w:val="24"/>
        </w:rPr>
        <w:t>used successfully</w:t>
      </w:r>
      <w:r w:rsidR="005A7F39" w:rsidRPr="005A7FA7">
        <w:rPr>
          <w:rFonts w:ascii="Times New Roman" w:hAnsi="Times New Roman"/>
          <w:sz w:val="24"/>
          <w:szCs w:val="24"/>
        </w:rPr>
        <w:t xml:space="preserve"> </w:t>
      </w:r>
      <w:r w:rsidR="00DF55B8" w:rsidRPr="005A7FA7">
        <w:rPr>
          <w:rFonts w:ascii="Times New Roman" w:hAnsi="Times New Roman"/>
          <w:sz w:val="24"/>
          <w:szCs w:val="24"/>
        </w:rPr>
        <w:t xml:space="preserve">in </w:t>
      </w:r>
      <w:r w:rsidR="00E12606">
        <w:rPr>
          <w:rFonts w:ascii="Times New Roman" w:hAnsi="Times New Roman"/>
          <w:sz w:val="24"/>
          <w:szCs w:val="24"/>
        </w:rPr>
        <w:t>p</w:t>
      </w:r>
      <w:r w:rsidR="00DF55B8" w:rsidRPr="005A7FA7">
        <w:rPr>
          <w:rFonts w:ascii="Times New Roman" w:hAnsi="Times New Roman"/>
          <w:sz w:val="24"/>
          <w:szCs w:val="24"/>
        </w:rPr>
        <w:t xml:space="preserve">hotovoice projects </w:t>
      </w:r>
      <w:r w:rsidR="00DF55B8" w:rsidRPr="005A7FA7">
        <w:rPr>
          <w:rFonts w:ascii="Times New Roman" w:hAnsi="Times New Roman"/>
          <w:sz w:val="24"/>
          <w:szCs w:val="24"/>
        </w:rPr>
        <w:fldChar w:fldCharType="begin" w:fldLock="1"/>
      </w:r>
      <w:r w:rsidR="001548E5" w:rsidRPr="005A7FA7">
        <w:rPr>
          <w:rFonts w:ascii="Times New Roman" w:hAnsi="Times New Roman"/>
          <w:sz w:val="24"/>
          <w:szCs w:val="24"/>
        </w:rPr>
        <w:instrText>ADDIN CSL_CITATION {"citationItems":[{"id":"ITEM-1","itemData":{"author":[{"dropping-particle":"","family":"Schoon","given":"Briar","non-dropping-particle":"","parse-names":false,"suffix":""},{"dropping-particle":"","family":"Eakin","given":"Hallie","non-dropping-particle":"","parse-names":false,"suffix":""},{"dropping-particle":"","family":"Szkupinski-quiroga","given":"Seline","non-dropping-particle":"","parse-names":false,"suffix":""},{"dropping-particle":"","family":"Wharton","given":"Christopher","non-dropping-particle":"","parse-names":false,"suffix":""}],"id":"ITEM-1","issue":"April","issued":{"date-parts":[["2012"]]},"number-of-pages":"207","publisher":"Arizona State University","title":"Youth Perspectives and Future Visions for Community Food Security: An Applied Approach to Participatory Research in Phoenix, Arizona","type":"thesis"},"uris":["http://www.mendeley.com/documents/?uuid=9ac3324d-5d10-4215-8d8c-0ff2015ed74f"]}],"mendeley":{"formattedCitation":"(Schoon, Eakin, Szkupinski-quiroga, &amp; Wharton, 2012)","plainTextFormattedCitation":"(Schoon, Eakin, Szkupinski-quiroga, &amp; Wharton, 2012)","previouslyFormattedCitation":"(Schoon, Eakin, Szkupinski-quiroga, &amp; Wharton, 2012)"},"properties":{"noteIndex":0},"schema":"https://github.com/citation-style-language/schema/raw/master/csl-citation.json"}</w:instrText>
      </w:r>
      <w:r w:rsidR="00DF55B8" w:rsidRPr="005A7FA7">
        <w:rPr>
          <w:rFonts w:ascii="Times New Roman" w:hAnsi="Times New Roman"/>
          <w:sz w:val="24"/>
          <w:szCs w:val="24"/>
        </w:rPr>
        <w:fldChar w:fldCharType="separate"/>
      </w:r>
      <w:r w:rsidR="00DF55B8" w:rsidRPr="005A7FA7">
        <w:rPr>
          <w:rFonts w:ascii="Times New Roman" w:hAnsi="Times New Roman"/>
          <w:noProof/>
          <w:sz w:val="24"/>
          <w:szCs w:val="24"/>
        </w:rPr>
        <w:t>(Schoon, Eakin, Szkupinski-quiroga, &amp; Wharton, 2012)</w:t>
      </w:r>
      <w:r w:rsidR="00DF55B8" w:rsidRPr="005A7FA7">
        <w:rPr>
          <w:rFonts w:ascii="Times New Roman" w:hAnsi="Times New Roman"/>
          <w:sz w:val="24"/>
          <w:szCs w:val="24"/>
        </w:rPr>
        <w:fldChar w:fldCharType="end"/>
      </w:r>
      <w:r w:rsidR="00F710D7" w:rsidRPr="005A7FA7">
        <w:rPr>
          <w:rFonts w:ascii="Times New Roman" w:hAnsi="Times New Roman"/>
          <w:sz w:val="24"/>
          <w:szCs w:val="24"/>
        </w:rPr>
        <w:t>.</w:t>
      </w:r>
      <w:r w:rsidR="00DF55B8" w:rsidRPr="005A7FA7">
        <w:rPr>
          <w:rFonts w:ascii="Times New Roman" w:hAnsi="Times New Roman"/>
          <w:sz w:val="24"/>
          <w:szCs w:val="24"/>
        </w:rPr>
        <w:t xml:space="preserve"> </w:t>
      </w:r>
      <w:r w:rsidR="00DD035F" w:rsidRPr="005A7FA7">
        <w:rPr>
          <w:rFonts w:ascii="Times New Roman" w:hAnsi="Times New Roman"/>
          <w:sz w:val="24"/>
          <w:szCs w:val="24"/>
        </w:rPr>
        <w:t xml:space="preserve">Each </w:t>
      </w:r>
      <w:r w:rsidR="008C151C" w:rsidRPr="005A7FA7">
        <w:rPr>
          <w:rFonts w:ascii="Times New Roman" w:hAnsi="Times New Roman"/>
          <w:sz w:val="24"/>
          <w:szCs w:val="24"/>
        </w:rPr>
        <w:t>session w</w:t>
      </w:r>
      <w:r w:rsidR="00DD035F" w:rsidRPr="005A7FA7">
        <w:rPr>
          <w:rFonts w:ascii="Times New Roman" w:hAnsi="Times New Roman"/>
          <w:sz w:val="24"/>
          <w:szCs w:val="24"/>
        </w:rPr>
        <w:t>as</w:t>
      </w:r>
      <w:r w:rsidR="00373BB3" w:rsidRPr="005A7FA7">
        <w:rPr>
          <w:rFonts w:ascii="Times New Roman" w:hAnsi="Times New Roman"/>
          <w:sz w:val="24"/>
          <w:szCs w:val="24"/>
        </w:rPr>
        <w:t xml:space="preserve"> audio record</w:t>
      </w:r>
      <w:r w:rsidR="008C151C" w:rsidRPr="005A7FA7">
        <w:rPr>
          <w:rFonts w:ascii="Times New Roman" w:hAnsi="Times New Roman"/>
          <w:sz w:val="24"/>
          <w:szCs w:val="24"/>
        </w:rPr>
        <w:t>ed</w:t>
      </w:r>
      <w:r w:rsidR="00DD035F" w:rsidRPr="005A7FA7">
        <w:rPr>
          <w:rFonts w:ascii="Times New Roman" w:hAnsi="Times New Roman"/>
          <w:sz w:val="24"/>
          <w:szCs w:val="24"/>
        </w:rPr>
        <w:t xml:space="preserve"> and transcribed</w:t>
      </w:r>
      <w:r w:rsidR="00373BB3" w:rsidRPr="005A7FA7">
        <w:rPr>
          <w:rFonts w:ascii="Times New Roman" w:hAnsi="Times New Roman"/>
          <w:sz w:val="24"/>
          <w:szCs w:val="24"/>
        </w:rPr>
        <w:t xml:space="preserve">. </w:t>
      </w:r>
    </w:p>
    <w:p w14:paraId="64DC9C82" w14:textId="77777777" w:rsidR="00EF66B4" w:rsidRDefault="00EF66B4" w:rsidP="00EF66B4">
      <w:pPr>
        <w:rPr>
          <w:rFonts w:cstheme="minorHAnsi"/>
        </w:rPr>
      </w:pPr>
    </w:p>
    <w:p w14:paraId="7E6D20C2" w14:textId="77777777" w:rsidR="009B7FA0" w:rsidRDefault="009B7FA0" w:rsidP="00EF66B4">
      <w:pPr>
        <w:rPr>
          <w:rFonts w:cstheme="minorHAnsi"/>
          <w:b/>
        </w:rPr>
      </w:pPr>
      <w:r>
        <w:rPr>
          <w:rFonts w:cstheme="minorHAnsi"/>
          <w:b/>
        </w:rPr>
        <w:t xml:space="preserve">Data </w:t>
      </w:r>
      <w:r w:rsidR="008C151C">
        <w:rPr>
          <w:rFonts w:cstheme="minorHAnsi"/>
          <w:b/>
        </w:rPr>
        <w:t xml:space="preserve">Analysis </w:t>
      </w:r>
    </w:p>
    <w:p w14:paraId="602B05EF" w14:textId="77777777" w:rsidR="003E1F2A" w:rsidRDefault="009B7FA0" w:rsidP="00EF66B4">
      <w:pPr>
        <w:rPr>
          <w:rFonts w:cstheme="minorHAnsi"/>
          <w:b/>
        </w:rPr>
      </w:pPr>
      <w:r>
        <w:rPr>
          <w:rFonts w:cstheme="minorHAnsi"/>
          <w:b/>
        </w:rPr>
        <w:tab/>
      </w:r>
    </w:p>
    <w:p w14:paraId="3B8EA425" w14:textId="31649D61" w:rsidR="00D80806" w:rsidRDefault="00BD2D90" w:rsidP="003E1F2A">
      <w:pPr>
        <w:ind w:firstLine="720"/>
        <w:rPr>
          <w:rFonts w:cstheme="minorHAnsi"/>
        </w:rPr>
      </w:pPr>
      <w:r>
        <w:rPr>
          <w:rFonts w:cstheme="minorHAnsi"/>
        </w:rPr>
        <w:t>The data analysis focused on coding the group interviews in which students’ described their visual media. The photographs and artwork were not independently analyzed because of time constraints and the students’ provided rich detail on their media making independent analysis unnecessary. Codes were pulled from the group interviews and used the students’ own words. These codes were then categorized into the five themes</w:t>
      </w:r>
      <w:r w:rsidR="009D1FD9">
        <w:rPr>
          <w:rFonts w:cstheme="minorHAnsi"/>
        </w:rPr>
        <w:t xml:space="preserve"> </w:t>
      </w:r>
      <w:r w:rsidR="00E078C1">
        <w:rPr>
          <w:rFonts w:cstheme="minorHAnsi"/>
        </w:rPr>
        <w:t>of connection with nature.</w:t>
      </w:r>
      <w:r w:rsidR="00F657D2">
        <w:rPr>
          <w:rFonts w:cstheme="minorHAnsi"/>
        </w:rPr>
        <w:t xml:space="preserve"> Due to the interconnectivity between themes it was necessary to develop specific criteria for each (see Table 2). Further, some statements from students elicited multiple connections (e.g. experiential and emotional). In such instances, the statement was categorized according to the theme most relevant to the student’s perspective. T</w:t>
      </w:r>
      <w:r w:rsidR="00E078C1">
        <w:rPr>
          <w:rFonts w:cstheme="minorHAnsi"/>
        </w:rPr>
        <w:t xml:space="preserve">he first round of coding used In Vivo coding to ensure the students’ perspectives were accurately represented </w:t>
      </w:r>
      <w:r w:rsidR="00074EFC">
        <w:rPr>
          <w:rFonts w:cstheme="minorHAnsi"/>
        </w:rPr>
        <w:t xml:space="preserve">through their own words </w:t>
      </w:r>
      <w:r w:rsidR="00074EFC">
        <w:rPr>
          <w:rFonts w:cstheme="minorHAnsi"/>
        </w:rPr>
        <w:fldChar w:fldCharType="begin" w:fldLock="1"/>
      </w:r>
      <w:r w:rsidR="00074EFC">
        <w:rPr>
          <w:rFonts w:cstheme="minorHAnsi"/>
        </w:rPr>
        <w:instrText>ADDIN CSL_CITATION {"citationItems":[{"id":"ITEM-1","itemData":{"author":[{"dropping-particle":"","family":"Strauss","given":"A. L.","non-dropping-particle":"","parse-names":false,"suffix":""}],"id":"ITEM-1","issued":{"date-parts":[["1987"]]},"publisher":"Cambridge University Press","publisher-place":"New York","title":"Qualitative analysis for social scientists","type":"book"},"uris":["http://www.mendeley.com/documents/?uuid=756f066f-76ea-4cef-b657-915352465882"]}],"mendeley":{"formattedCitation":"(Strauss, 1987)","plainTextFormattedCitation":"(Strauss, 1987)","previouslyFormattedCitation":"(Strauss, 1987)"},"properties":{"noteIndex":0},"schema":"https://github.com/citation-style-language/schema/raw/master/csl-citation.json"}</w:instrText>
      </w:r>
      <w:r w:rsidR="00074EFC">
        <w:rPr>
          <w:rFonts w:cstheme="minorHAnsi"/>
        </w:rPr>
        <w:fldChar w:fldCharType="separate"/>
      </w:r>
      <w:r w:rsidR="00074EFC" w:rsidRPr="00D553D3">
        <w:rPr>
          <w:rFonts w:cstheme="minorHAnsi"/>
          <w:noProof/>
        </w:rPr>
        <w:t>(Strauss, 1987)</w:t>
      </w:r>
      <w:r w:rsidR="00074EFC">
        <w:rPr>
          <w:rFonts w:cstheme="minorHAnsi"/>
        </w:rPr>
        <w:fldChar w:fldCharType="end"/>
      </w:r>
      <w:r w:rsidR="00074EFC">
        <w:rPr>
          <w:rFonts w:cstheme="minorHAnsi"/>
        </w:rPr>
        <w:t>. For example, “there are other things on this planet besides people” was the code for statements demonstrative of an awareness of how human behavior impacts non-human life. These In Vivo codes were then</w:t>
      </w:r>
      <w:r w:rsidR="00E078C1">
        <w:rPr>
          <w:rFonts w:cstheme="minorHAnsi"/>
        </w:rPr>
        <w:t xml:space="preserve"> group</w:t>
      </w:r>
      <w:r w:rsidR="00074EFC">
        <w:rPr>
          <w:rFonts w:cstheme="minorHAnsi"/>
        </w:rPr>
        <w:t xml:space="preserve">ed </w:t>
      </w:r>
      <w:r w:rsidR="00E078C1">
        <w:rPr>
          <w:rFonts w:cstheme="minorHAnsi"/>
        </w:rPr>
        <w:t>into a priori categories from the literature (the five</w:t>
      </w:r>
      <w:r w:rsidR="00F068BD">
        <w:rPr>
          <w:rFonts w:cstheme="minorHAnsi"/>
        </w:rPr>
        <w:t xml:space="preserve"> themes</w:t>
      </w:r>
      <w:r w:rsidR="00E078C1">
        <w:rPr>
          <w:rFonts w:cstheme="minorHAnsi"/>
        </w:rPr>
        <w:t xml:space="preserve"> of connection with nature)</w:t>
      </w:r>
      <w:r w:rsidR="002C60DB">
        <w:rPr>
          <w:rFonts w:cstheme="minorHAnsi"/>
        </w:rPr>
        <w:t xml:space="preserve"> through holistic coding</w:t>
      </w:r>
      <w:r w:rsidR="00E078C1">
        <w:rPr>
          <w:rFonts w:cstheme="minorHAnsi"/>
        </w:rPr>
        <w:t>.</w:t>
      </w:r>
      <w:r w:rsidR="00F657D2">
        <w:rPr>
          <w:rFonts w:cstheme="minorHAnsi"/>
        </w:rPr>
        <w:t xml:space="preserve"> </w:t>
      </w:r>
      <w:r w:rsidR="00E078C1">
        <w:rPr>
          <w:rFonts w:cstheme="minorHAnsi"/>
        </w:rPr>
        <w:t xml:space="preserve">The resulting </w:t>
      </w:r>
      <w:r w:rsidR="002C60DB">
        <w:rPr>
          <w:rFonts w:cstheme="minorHAnsi"/>
        </w:rPr>
        <w:t xml:space="preserve">groups </w:t>
      </w:r>
      <w:r w:rsidR="00E078C1">
        <w:rPr>
          <w:rFonts w:cstheme="minorHAnsi"/>
        </w:rPr>
        <w:t xml:space="preserve">of codes were then </w:t>
      </w:r>
      <w:r w:rsidR="00DD5F9D">
        <w:rPr>
          <w:rFonts w:cstheme="minorHAnsi"/>
        </w:rPr>
        <w:t xml:space="preserve">divided </w:t>
      </w:r>
      <w:r w:rsidR="00E078C1">
        <w:rPr>
          <w:rFonts w:cstheme="minorHAnsi"/>
        </w:rPr>
        <w:t>into two s</w:t>
      </w:r>
      <w:r w:rsidR="00BD54C1">
        <w:rPr>
          <w:rFonts w:cstheme="minorHAnsi"/>
        </w:rPr>
        <w:t>eparate codebooks</w:t>
      </w:r>
      <w:r w:rsidR="00E078C1">
        <w:rPr>
          <w:rFonts w:cstheme="minorHAnsi"/>
        </w:rPr>
        <w:t xml:space="preserve">, one for statements </w:t>
      </w:r>
      <w:r w:rsidR="00266EC6">
        <w:rPr>
          <w:rFonts w:cstheme="minorHAnsi"/>
        </w:rPr>
        <w:t>about</w:t>
      </w:r>
      <w:r w:rsidR="00610F88">
        <w:rPr>
          <w:rFonts w:cstheme="minorHAnsi"/>
        </w:rPr>
        <w:t xml:space="preserve"> the school’s campus and </w:t>
      </w:r>
      <w:r w:rsidR="00E078C1">
        <w:rPr>
          <w:rFonts w:cstheme="minorHAnsi"/>
        </w:rPr>
        <w:t xml:space="preserve">the other for statements </w:t>
      </w:r>
      <w:r w:rsidR="00266EC6">
        <w:rPr>
          <w:rFonts w:cstheme="minorHAnsi"/>
        </w:rPr>
        <w:t xml:space="preserve">originating about </w:t>
      </w:r>
      <w:r w:rsidR="00610F88">
        <w:rPr>
          <w:rFonts w:cstheme="minorHAnsi"/>
        </w:rPr>
        <w:t>the school’s</w:t>
      </w:r>
      <w:r w:rsidR="00BD54C1">
        <w:rPr>
          <w:rFonts w:cstheme="minorHAnsi"/>
        </w:rPr>
        <w:t xml:space="preserve"> garden.</w:t>
      </w:r>
      <w:r w:rsidR="00266EC6">
        <w:rPr>
          <w:rFonts w:cstheme="minorHAnsi"/>
        </w:rPr>
        <w:t xml:space="preserve"> </w:t>
      </w:r>
      <w:r w:rsidR="00DD5F9D">
        <w:rPr>
          <w:rFonts w:cstheme="minorHAnsi"/>
        </w:rPr>
        <w:t>We did so</w:t>
      </w:r>
      <w:r w:rsidR="001D1349">
        <w:rPr>
          <w:rFonts w:cstheme="minorHAnsi"/>
        </w:rPr>
        <w:t xml:space="preserve"> to</w:t>
      </w:r>
      <w:r w:rsidR="00266EC6">
        <w:rPr>
          <w:rFonts w:cstheme="minorHAnsi"/>
        </w:rPr>
        <w:t xml:space="preserve"> assess </w:t>
      </w:r>
      <w:r w:rsidR="00E078C1">
        <w:rPr>
          <w:rFonts w:cstheme="minorHAnsi"/>
        </w:rPr>
        <w:t xml:space="preserve">the school’s campus as a covariable </w:t>
      </w:r>
      <w:r w:rsidR="001D1349">
        <w:rPr>
          <w:rFonts w:cstheme="minorHAnsi"/>
        </w:rPr>
        <w:t>and identify potential relationships between the school’s garden and overall grounds</w:t>
      </w:r>
      <w:r w:rsidR="00BD54C1">
        <w:rPr>
          <w:rFonts w:cstheme="minorHAnsi"/>
        </w:rPr>
        <w:t>.</w:t>
      </w:r>
      <w:r w:rsidR="0026787E">
        <w:rPr>
          <w:rFonts w:cstheme="minorHAnsi"/>
        </w:rPr>
        <w:t xml:space="preserve"> </w:t>
      </w:r>
      <w:r w:rsidR="00266EC6">
        <w:rPr>
          <w:rFonts w:cstheme="minorHAnsi"/>
        </w:rPr>
        <w:t>For example, “</w:t>
      </w:r>
      <w:r w:rsidR="001D1349">
        <w:rPr>
          <w:rFonts w:cstheme="minorHAnsi"/>
        </w:rPr>
        <w:t>very close to nature</w:t>
      </w:r>
      <w:r w:rsidR="00266EC6">
        <w:rPr>
          <w:rFonts w:cstheme="minorHAnsi"/>
        </w:rPr>
        <w:t xml:space="preserve">” denoted statements </w:t>
      </w:r>
      <w:r w:rsidR="001D1349">
        <w:rPr>
          <w:rFonts w:cstheme="minorHAnsi"/>
        </w:rPr>
        <w:t>about the school’s campus incorporating nature to a high degree, while “we work with nature” denoted statements about embrac</w:t>
      </w:r>
      <w:r w:rsidR="003E1F2A">
        <w:rPr>
          <w:rFonts w:cstheme="minorHAnsi"/>
        </w:rPr>
        <w:t>ing</w:t>
      </w:r>
      <w:r w:rsidR="001D1349">
        <w:rPr>
          <w:rFonts w:cstheme="minorHAnsi"/>
        </w:rPr>
        <w:t xml:space="preserve"> native flora and fauna in the school’s garden</w:t>
      </w:r>
      <w:r w:rsidR="003E1F2A">
        <w:rPr>
          <w:rFonts w:cstheme="minorHAnsi"/>
        </w:rPr>
        <w:t>.</w:t>
      </w:r>
    </w:p>
    <w:p w14:paraId="6A3BE80B" w14:textId="77777777" w:rsidR="0022397C" w:rsidRDefault="0022397C" w:rsidP="00D80806">
      <w:pPr>
        <w:ind w:firstLine="720"/>
        <w:rPr>
          <w:rFonts w:cstheme="minorHAnsi"/>
        </w:rPr>
      </w:pPr>
      <w:r>
        <w:rPr>
          <w:rFonts w:cstheme="minorHAnsi"/>
        </w:rPr>
        <w:t xml:space="preserve">Survey data was analyzed for </w:t>
      </w:r>
      <w:r w:rsidR="00D80806">
        <w:rPr>
          <w:rFonts w:cstheme="minorHAnsi"/>
        </w:rPr>
        <w:t>information on other</w:t>
      </w:r>
      <w:r>
        <w:rPr>
          <w:rFonts w:cstheme="minorHAnsi"/>
        </w:rPr>
        <w:t xml:space="preserve"> covariables</w:t>
      </w:r>
      <w:r w:rsidR="00D80806">
        <w:rPr>
          <w:rFonts w:cstheme="minorHAnsi"/>
        </w:rPr>
        <w:t xml:space="preserve">, such as family </w:t>
      </w:r>
      <w:proofErr w:type="gramStart"/>
      <w:r w:rsidR="00D80806">
        <w:rPr>
          <w:rFonts w:cstheme="minorHAnsi"/>
        </w:rPr>
        <w:t xml:space="preserve">values, </w:t>
      </w:r>
      <w:r>
        <w:rPr>
          <w:rFonts w:cstheme="minorHAnsi"/>
        </w:rPr>
        <w:t xml:space="preserve"> years</w:t>
      </w:r>
      <w:proofErr w:type="gramEnd"/>
      <w:r>
        <w:rPr>
          <w:rFonts w:cstheme="minorHAnsi"/>
        </w:rPr>
        <w:t xml:space="preserve"> enrolled at DMS</w:t>
      </w:r>
      <w:r w:rsidR="00D80806">
        <w:rPr>
          <w:rFonts w:cstheme="minorHAnsi"/>
        </w:rPr>
        <w:t>,</w:t>
      </w:r>
      <w:r>
        <w:rPr>
          <w:rFonts w:cstheme="minorHAnsi"/>
        </w:rPr>
        <w:t xml:space="preserve"> and the extent to which the garden was part of their education.</w:t>
      </w:r>
      <w:r w:rsidR="00D80806">
        <w:rPr>
          <w:rFonts w:cstheme="minorHAnsi"/>
        </w:rPr>
        <w:t xml:space="preserve"> Codes were then cross referenced with this data to identify potential relationships with students’ perspectives. </w:t>
      </w:r>
      <w:r>
        <w:rPr>
          <w:rFonts w:cstheme="minorHAnsi"/>
        </w:rPr>
        <w:t xml:space="preserve"> </w:t>
      </w:r>
    </w:p>
    <w:p w14:paraId="144E8162" w14:textId="77777777" w:rsidR="007064C3" w:rsidRDefault="007064C3" w:rsidP="007064C3">
      <w:pPr>
        <w:rPr>
          <w:rFonts w:cstheme="minorHAnsi"/>
        </w:rPr>
      </w:pPr>
    </w:p>
    <w:p w14:paraId="22C63A29" w14:textId="77777777" w:rsidR="007064C3" w:rsidRPr="00B15EC4" w:rsidRDefault="00B15EC4" w:rsidP="00A33C86">
      <w:pPr>
        <w:rPr>
          <w:rFonts w:cstheme="minorHAnsi"/>
          <w:sz w:val="20"/>
          <w:szCs w:val="20"/>
        </w:rPr>
      </w:pPr>
      <w:r w:rsidRPr="00B15EC4">
        <w:rPr>
          <w:rFonts w:cstheme="minorHAnsi"/>
          <w:b/>
          <w:sz w:val="20"/>
          <w:szCs w:val="20"/>
        </w:rPr>
        <w:t>Table 2</w:t>
      </w:r>
      <w:r w:rsidRPr="00B15EC4">
        <w:rPr>
          <w:rFonts w:cstheme="minorHAnsi"/>
          <w:sz w:val="20"/>
          <w:szCs w:val="20"/>
        </w:rPr>
        <w:t xml:space="preserve"> Criteria for categorizing statements of connection with nature</w:t>
      </w:r>
    </w:p>
    <w:tbl>
      <w:tblPr>
        <w:tblStyle w:val="TableGrid"/>
        <w:tblW w:w="0" w:type="auto"/>
        <w:tblLook w:val="04A0" w:firstRow="1" w:lastRow="0" w:firstColumn="1" w:lastColumn="0" w:noHBand="0" w:noVBand="1"/>
      </w:tblPr>
      <w:tblGrid>
        <w:gridCol w:w="1443"/>
        <w:gridCol w:w="4059"/>
        <w:gridCol w:w="3828"/>
      </w:tblGrid>
      <w:tr w:rsidR="006E4544" w14:paraId="6FFD51E9" w14:textId="77777777" w:rsidTr="00FD697E">
        <w:tc>
          <w:tcPr>
            <w:tcW w:w="1520" w:type="dxa"/>
            <w:tcBorders>
              <w:top w:val="double" w:sz="4" w:space="0" w:color="auto"/>
              <w:left w:val="double" w:sz="4" w:space="0" w:color="auto"/>
              <w:bottom w:val="double" w:sz="4" w:space="0" w:color="auto"/>
              <w:right w:val="nil"/>
            </w:tcBorders>
          </w:tcPr>
          <w:p w14:paraId="29B1FB28" w14:textId="77777777" w:rsidR="006E4544" w:rsidRDefault="006E4544" w:rsidP="00A33C86">
            <w:pPr>
              <w:rPr>
                <w:rFonts w:cstheme="minorHAnsi"/>
                <w:b/>
                <w:sz w:val="20"/>
                <w:szCs w:val="20"/>
              </w:rPr>
            </w:pPr>
            <w:r w:rsidRPr="00B15EC4">
              <w:rPr>
                <w:rFonts w:cstheme="minorHAnsi"/>
                <w:b/>
                <w:sz w:val="20"/>
                <w:szCs w:val="20"/>
              </w:rPr>
              <w:t>Connection</w:t>
            </w:r>
          </w:p>
          <w:p w14:paraId="2BFCF337" w14:textId="77777777" w:rsidR="00B15EC4" w:rsidRPr="00B15EC4" w:rsidRDefault="00B15EC4" w:rsidP="00A33C86">
            <w:pPr>
              <w:rPr>
                <w:rFonts w:cstheme="minorHAnsi"/>
                <w:b/>
                <w:sz w:val="20"/>
                <w:szCs w:val="20"/>
              </w:rPr>
            </w:pPr>
          </w:p>
        </w:tc>
        <w:tc>
          <w:tcPr>
            <w:tcW w:w="5490" w:type="dxa"/>
            <w:tcBorders>
              <w:top w:val="double" w:sz="4" w:space="0" w:color="auto"/>
              <w:left w:val="nil"/>
              <w:bottom w:val="double" w:sz="4" w:space="0" w:color="auto"/>
              <w:right w:val="nil"/>
            </w:tcBorders>
          </w:tcPr>
          <w:p w14:paraId="220B5BF9" w14:textId="77777777" w:rsidR="006E4544" w:rsidRPr="00B15EC4" w:rsidRDefault="006E4544" w:rsidP="00A33C86">
            <w:pPr>
              <w:rPr>
                <w:rFonts w:cstheme="minorHAnsi"/>
                <w:b/>
                <w:sz w:val="20"/>
                <w:szCs w:val="20"/>
              </w:rPr>
            </w:pPr>
            <w:r w:rsidRPr="00B15EC4">
              <w:rPr>
                <w:rFonts w:cstheme="minorHAnsi"/>
                <w:b/>
                <w:sz w:val="20"/>
                <w:szCs w:val="20"/>
              </w:rPr>
              <w:t>Description</w:t>
            </w:r>
          </w:p>
        </w:tc>
        <w:tc>
          <w:tcPr>
            <w:tcW w:w="5130" w:type="dxa"/>
            <w:tcBorders>
              <w:top w:val="double" w:sz="4" w:space="0" w:color="auto"/>
              <w:left w:val="nil"/>
              <w:bottom w:val="double" w:sz="4" w:space="0" w:color="auto"/>
              <w:right w:val="double" w:sz="4" w:space="0" w:color="auto"/>
            </w:tcBorders>
          </w:tcPr>
          <w:p w14:paraId="28D434E1" w14:textId="77777777" w:rsidR="006E4544" w:rsidRPr="00B15EC4" w:rsidRDefault="006E4544" w:rsidP="00A33C86">
            <w:pPr>
              <w:rPr>
                <w:rFonts w:cstheme="minorHAnsi"/>
                <w:b/>
                <w:sz w:val="20"/>
                <w:szCs w:val="20"/>
              </w:rPr>
            </w:pPr>
            <w:r w:rsidRPr="00B15EC4">
              <w:rPr>
                <w:rFonts w:cstheme="minorHAnsi"/>
                <w:b/>
                <w:sz w:val="20"/>
                <w:szCs w:val="20"/>
              </w:rPr>
              <w:t>Criteria</w:t>
            </w:r>
          </w:p>
        </w:tc>
      </w:tr>
      <w:tr w:rsidR="006E4544" w14:paraId="17575191" w14:textId="77777777" w:rsidTr="00FD697E">
        <w:tc>
          <w:tcPr>
            <w:tcW w:w="1520" w:type="dxa"/>
            <w:tcBorders>
              <w:top w:val="double" w:sz="4" w:space="0" w:color="auto"/>
              <w:left w:val="nil"/>
              <w:bottom w:val="nil"/>
              <w:right w:val="nil"/>
            </w:tcBorders>
          </w:tcPr>
          <w:p w14:paraId="643C3DFF" w14:textId="77777777" w:rsidR="00B15EC4" w:rsidRDefault="00B15EC4" w:rsidP="00A33C86">
            <w:pPr>
              <w:rPr>
                <w:rFonts w:cstheme="minorHAnsi"/>
                <w:sz w:val="20"/>
                <w:szCs w:val="20"/>
              </w:rPr>
            </w:pPr>
          </w:p>
          <w:p w14:paraId="76233E45" w14:textId="77777777" w:rsidR="006E4544" w:rsidRPr="007064C3" w:rsidRDefault="006E4544" w:rsidP="00A33C86">
            <w:pPr>
              <w:rPr>
                <w:rFonts w:cstheme="minorHAnsi"/>
                <w:sz w:val="20"/>
                <w:szCs w:val="20"/>
              </w:rPr>
            </w:pPr>
            <w:r w:rsidRPr="007064C3">
              <w:rPr>
                <w:rFonts w:cstheme="minorHAnsi"/>
                <w:sz w:val="20"/>
                <w:szCs w:val="20"/>
              </w:rPr>
              <w:lastRenderedPageBreak/>
              <w:t>Material</w:t>
            </w:r>
          </w:p>
        </w:tc>
        <w:tc>
          <w:tcPr>
            <w:tcW w:w="5490" w:type="dxa"/>
            <w:tcBorders>
              <w:top w:val="double" w:sz="4" w:space="0" w:color="auto"/>
              <w:left w:val="nil"/>
              <w:bottom w:val="nil"/>
              <w:right w:val="nil"/>
            </w:tcBorders>
          </w:tcPr>
          <w:p w14:paraId="4118C6B7" w14:textId="77777777" w:rsidR="00B15EC4" w:rsidRDefault="00B15EC4" w:rsidP="00A33C86">
            <w:pPr>
              <w:rPr>
                <w:rFonts w:cstheme="minorHAnsi"/>
                <w:sz w:val="20"/>
                <w:szCs w:val="20"/>
              </w:rPr>
            </w:pPr>
          </w:p>
          <w:p w14:paraId="6E8C38D0" w14:textId="77777777" w:rsidR="006E4544" w:rsidRDefault="006E4544" w:rsidP="00A33C86">
            <w:pPr>
              <w:rPr>
                <w:rFonts w:cstheme="minorHAnsi"/>
                <w:sz w:val="20"/>
                <w:szCs w:val="20"/>
              </w:rPr>
            </w:pPr>
            <w:r w:rsidRPr="007064C3">
              <w:rPr>
                <w:rFonts w:cstheme="minorHAnsi"/>
                <w:sz w:val="20"/>
                <w:szCs w:val="20"/>
              </w:rPr>
              <w:lastRenderedPageBreak/>
              <w:t xml:space="preserve">Consumption of goods/materials from nature (e.g. food, </w:t>
            </w:r>
            <w:proofErr w:type="spellStart"/>
            <w:r w:rsidRPr="007064C3">
              <w:rPr>
                <w:rFonts w:cstheme="minorHAnsi"/>
                <w:sz w:val="20"/>
                <w:szCs w:val="20"/>
              </w:rPr>
              <w:t>fibre</w:t>
            </w:r>
            <w:proofErr w:type="spellEnd"/>
            <w:r w:rsidRPr="007064C3">
              <w:rPr>
                <w:rFonts w:cstheme="minorHAnsi"/>
                <w:sz w:val="20"/>
                <w:szCs w:val="20"/>
              </w:rPr>
              <w:t>)</w:t>
            </w:r>
          </w:p>
          <w:p w14:paraId="146C77B4" w14:textId="77777777" w:rsidR="006E4544" w:rsidRPr="007064C3" w:rsidRDefault="006E4544" w:rsidP="00A33C86">
            <w:pPr>
              <w:rPr>
                <w:rFonts w:cstheme="minorHAnsi"/>
                <w:sz w:val="20"/>
                <w:szCs w:val="20"/>
              </w:rPr>
            </w:pPr>
          </w:p>
        </w:tc>
        <w:tc>
          <w:tcPr>
            <w:tcW w:w="5130" w:type="dxa"/>
            <w:tcBorders>
              <w:top w:val="double" w:sz="4" w:space="0" w:color="auto"/>
              <w:left w:val="nil"/>
              <w:bottom w:val="nil"/>
              <w:right w:val="nil"/>
            </w:tcBorders>
          </w:tcPr>
          <w:p w14:paraId="2038FCD9" w14:textId="77777777" w:rsidR="00B15EC4" w:rsidRDefault="00B15EC4" w:rsidP="007064C3">
            <w:pPr>
              <w:rPr>
                <w:rFonts w:cstheme="minorHAnsi"/>
                <w:sz w:val="20"/>
                <w:szCs w:val="20"/>
              </w:rPr>
            </w:pPr>
          </w:p>
          <w:p w14:paraId="4548DD1C" w14:textId="77777777" w:rsidR="006E4544" w:rsidRPr="007064C3" w:rsidRDefault="006E4544" w:rsidP="007064C3">
            <w:pPr>
              <w:rPr>
                <w:rFonts w:cstheme="minorHAnsi"/>
                <w:sz w:val="20"/>
                <w:szCs w:val="20"/>
              </w:rPr>
            </w:pPr>
            <w:r>
              <w:rPr>
                <w:rFonts w:cstheme="minorHAnsi"/>
                <w:sz w:val="20"/>
                <w:szCs w:val="20"/>
              </w:rPr>
              <w:lastRenderedPageBreak/>
              <w:t>R</w:t>
            </w:r>
            <w:r w:rsidRPr="007064C3">
              <w:rPr>
                <w:rFonts w:cstheme="minorHAnsi"/>
                <w:sz w:val="20"/>
                <w:szCs w:val="20"/>
              </w:rPr>
              <w:t>ecognition of goods/materials coming from nature</w:t>
            </w:r>
          </w:p>
        </w:tc>
      </w:tr>
      <w:tr w:rsidR="006E4544" w14:paraId="244DD716" w14:textId="77777777" w:rsidTr="00FD697E">
        <w:tc>
          <w:tcPr>
            <w:tcW w:w="1520" w:type="dxa"/>
            <w:tcBorders>
              <w:top w:val="nil"/>
              <w:left w:val="nil"/>
              <w:bottom w:val="nil"/>
              <w:right w:val="nil"/>
            </w:tcBorders>
          </w:tcPr>
          <w:p w14:paraId="0BE0EBB7" w14:textId="77777777" w:rsidR="006E4544" w:rsidRPr="007064C3" w:rsidRDefault="006E4544" w:rsidP="00A33C86">
            <w:pPr>
              <w:rPr>
                <w:rFonts w:cstheme="minorHAnsi"/>
                <w:sz w:val="20"/>
                <w:szCs w:val="20"/>
              </w:rPr>
            </w:pPr>
            <w:r w:rsidRPr="007064C3">
              <w:rPr>
                <w:rFonts w:cstheme="minorHAnsi"/>
                <w:sz w:val="20"/>
                <w:szCs w:val="20"/>
              </w:rPr>
              <w:lastRenderedPageBreak/>
              <w:t>Cognitive</w:t>
            </w:r>
          </w:p>
        </w:tc>
        <w:tc>
          <w:tcPr>
            <w:tcW w:w="5490" w:type="dxa"/>
            <w:tcBorders>
              <w:top w:val="nil"/>
              <w:left w:val="nil"/>
              <w:bottom w:val="nil"/>
              <w:right w:val="nil"/>
            </w:tcBorders>
          </w:tcPr>
          <w:p w14:paraId="4EBF7C42" w14:textId="77777777" w:rsidR="006E4544" w:rsidRPr="007064C3" w:rsidRDefault="006E4544" w:rsidP="00A33C86">
            <w:pPr>
              <w:rPr>
                <w:rFonts w:cstheme="minorHAnsi"/>
                <w:sz w:val="20"/>
                <w:szCs w:val="20"/>
              </w:rPr>
            </w:pPr>
            <w:r w:rsidRPr="007064C3">
              <w:rPr>
                <w:rFonts w:cstheme="minorHAnsi"/>
                <w:sz w:val="20"/>
                <w:szCs w:val="20"/>
              </w:rPr>
              <w:t xml:space="preserve">Knowledge or awareness of the environment and attitudes/values toward nature </w:t>
            </w:r>
          </w:p>
        </w:tc>
        <w:tc>
          <w:tcPr>
            <w:tcW w:w="5130" w:type="dxa"/>
            <w:tcBorders>
              <w:top w:val="nil"/>
              <w:left w:val="nil"/>
              <w:bottom w:val="nil"/>
              <w:right w:val="nil"/>
            </w:tcBorders>
          </w:tcPr>
          <w:p w14:paraId="230ED355" w14:textId="77777777" w:rsidR="006E4544" w:rsidRDefault="006E4544" w:rsidP="007064C3">
            <w:pPr>
              <w:rPr>
                <w:rFonts w:cstheme="minorHAnsi"/>
                <w:sz w:val="20"/>
                <w:szCs w:val="20"/>
              </w:rPr>
            </w:pPr>
            <w:r>
              <w:rPr>
                <w:rFonts w:cstheme="minorHAnsi"/>
                <w:sz w:val="20"/>
                <w:szCs w:val="20"/>
              </w:rPr>
              <w:t xml:space="preserve">Mental processing of human impacts on the </w:t>
            </w:r>
            <w:r w:rsidRPr="007064C3">
              <w:rPr>
                <w:rFonts w:cstheme="minorHAnsi"/>
                <w:sz w:val="20"/>
                <w:szCs w:val="20"/>
              </w:rPr>
              <w:t>environment</w:t>
            </w:r>
            <w:r>
              <w:rPr>
                <w:rFonts w:cstheme="minorHAnsi"/>
                <w:sz w:val="20"/>
                <w:szCs w:val="20"/>
              </w:rPr>
              <w:t xml:space="preserve"> </w:t>
            </w:r>
            <w:r w:rsidRPr="007064C3">
              <w:rPr>
                <w:rFonts w:cstheme="minorHAnsi"/>
                <w:sz w:val="20"/>
                <w:szCs w:val="20"/>
              </w:rPr>
              <w:t>and/or express</w:t>
            </w:r>
            <w:r>
              <w:rPr>
                <w:rFonts w:cstheme="minorHAnsi"/>
                <w:sz w:val="20"/>
                <w:szCs w:val="20"/>
              </w:rPr>
              <w:t xml:space="preserve">ing </w:t>
            </w:r>
            <w:r w:rsidRPr="007064C3">
              <w:rPr>
                <w:rFonts w:cstheme="minorHAnsi"/>
                <w:sz w:val="20"/>
                <w:szCs w:val="20"/>
              </w:rPr>
              <w:t xml:space="preserve">specific attitudes/values </w:t>
            </w:r>
            <w:r>
              <w:rPr>
                <w:rFonts w:cstheme="minorHAnsi"/>
                <w:sz w:val="20"/>
                <w:szCs w:val="20"/>
              </w:rPr>
              <w:t>about nature</w:t>
            </w:r>
          </w:p>
          <w:p w14:paraId="0ACE382D" w14:textId="77777777" w:rsidR="006E4544" w:rsidRPr="007064C3" w:rsidRDefault="006E4544" w:rsidP="007064C3">
            <w:pPr>
              <w:rPr>
                <w:rFonts w:cstheme="minorHAnsi"/>
                <w:sz w:val="20"/>
                <w:szCs w:val="20"/>
              </w:rPr>
            </w:pPr>
          </w:p>
        </w:tc>
      </w:tr>
      <w:tr w:rsidR="006E4544" w14:paraId="68B503C8" w14:textId="77777777" w:rsidTr="00FD697E">
        <w:tc>
          <w:tcPr>
            <w:tcW w:w="1520" w:type="dxa"/>
            <w:tcBorders>
              <w:top w:val="nil"/>
              <w:left w:val="nil"/>
              <w:bottom w:val="nil"/>
              <w:right w:val="nil"/>
            </w:tcBorders>
          </w:tcPr>
          <w:p w14:paraId="59413E6F" w14:textId="77777777" w:rsidR="006E4544" w:rsidRPr="007064C3" w:rsidRDefault="006E4544" w:rsidP="00A33C86">
            <w:pPr>
              <w:rPr>
                <w:rFonts w:cstheme="minorHAnsi"/>
                <w:sz w:val="20"/>
                <w:szCs w:val="20"/>
              </w:rPr>
            </w:pPr>
            <w:r w:rsidRPr="007064C3">
              <w:rPr>
                <w:rFonts w:cstheme="minorHAnsi"/>
                <w:sz w:val="20"/>
                <w:szCs w:val="20"/>
              </w:rPr>
              <w:t>Experiential</w:t>
            </w:r>
          </w:p>
        </w:tc>
        <w:tc>
          <w:tcPr>
            <w:tcW w:w="5490" w:type="dxa"/>
            <w:tcBorders>
              <w:top w:val="nil"/>
              <w:left w:val="nil"/>
              <w:bottom w:val="nil"/>
              <w:right w:val="nil"/>
            </w:tcBorders>
          </w:tcPr>
          <w:p w14:paraId="37050131" w14:textId="75EC89AA" w:rsidR="006E4544" w:rsidRDefault="006E4544" w:rsidP="00A33C86">
            <w:pPr>
              <w:rPr>
                <w:rFonts w:cstheme="minorHAnsi"/>
                <w:sz w:val="20"/>
                <w:szCs w:val="20"/>
              </w:rPr>
            </w:pPr>
            <w:r w:rsidRPr="007064C3">
              <w:rPr>
                <w:rFonts w:cstheme="minorHAnsi"/>
                <w:sz w:val="20"/>
                <w:szCs w:val="20"/>
              </w:rPr>
              <w:t xml:space="preserve">Direct interaction with natural environments (e.g. forests, parks)  </w:t>
            </w:r>
          </w:p>
          <w:p w14:paraId="560B789C" w14:textId="77777777" w:rsidR="006E4544" w:rsidRPr="007064C3" w:rsidRDefault="006E4544" w:rsidP="00A33C86">
            <w:pPr>
              <w:rPr>
                <w:rFonts w:cstheme="minorHAnsi"/>
                <w:sz w:val="20"/>
                <w:szCs w:val="20"/>
              </w:rPr>
            </w:pPr>
          </w:p>
        </w:tc>
        <w:tc>
          <w:tcPr>
            <w:tcW w:w="5130" w:type="dxa"/>
            <w:tcBorders>
              <w:top w:val="nil"/>
              <w:left w:val="nil"/>
              <w:bottom w:val="nil"/>
              <w:right w:val="nil"/>
            </w:tcBorders>
          </w:tcPr>
          <w:p w14:paraId="111EE146" w14:textId="77777777" w:rsidR="006E4544" w:rsidRPr="007064C3" w:rsidRDefault="006E4544" w:rsidP="00A33C86">
            <w:pPr>
              <w:rPr>
                <w:rFonts w:cstheme="minorHAnsi"/>
                <w:sz w:val="20"/>
                <w:szCs w:val="20"/>
              </w:rPr>
            </w:pPr>
            <w:r>
              <w:rPr>
                <w:rFonts w:cstheme="minorHAnsi"/>
                <w:sz w:val="20"/>
                <w:szCs w:val="20"/>
              </w:rPr>
              <w:t>Describing the experience of connecting with nature through direct contact</w:t>
            </w:r>
          </w:p>
        </w:tc>
      </w:tr>
      <w:tr w:rsidR="006E4544" w14:paraId="5BE6E58A" w14:textId="77777777" w:rsidTr="00FD697E">
        <w:tc>
          <w:tcPr>
            <w:tcW w:w="1520" w:type="dxa"/>
            <w:tcBorders>
              <w:top w:val="nil"/>
              <w:left w:val="nil"/>
              <w:bottom w:val="nil"/>
              <w:right w:val="nil"/>
            </w:tcBorders>
          </w:tcPr>
          <w:p w14:paraId="035F0932" w14:textId="77777777" w:rsidR="006E4544" w:rsidRPr="007064C3" w:rsidRDefault="006E4544" w:rsidP="00A33C86">
            <w:pPr>
              <w:rPr>
                <w:rFonts w:cstheme="minorHAnsi"/>
                <w:sz w:val="20"/>
                <w:szCs w:val="20"/>
              </w:rPr>
            </w:pPr>
            <w:r w:rsidRPr="007064C3">
              <w:rPr>
                <w:rFonts w:cstheme="minorHAnsi"/>
                <w:sz w:val="20"/>
                <w:szCs w:val="20"/>
              </w:rPr>
              <w:t>Emotional</w:t>
            </w:r>
          </w:p>
        </w:tc>
        <w:tc>
          <w:tcPr>
            <w:tcW w:w="5490" w:type="dxa"/>
            <w:tcBorders>
              <w:top w:val="nil"/>
              <w:left w:val="nil"/>
              <w:bottom w:val="nil"/>
              <w:right w:val="nil"/>
            </w:tcBorders>
          </w:tcPr>
          <w:p w14:paraId="6FF0681A" w14:textId="77777777" w:rsidR="006E4544" w:rsidRDefault="006E4544" w:rsidP="00A33C86">
            <w:pPr>
              <w:rPr>
                <w:rFonts w:cstheme="minorHAnsi"/>
                <w:sz w:val="20"/>
                <w:szCs w:val="20"/>
              </w:rPr>
            </w:pPr>
            <w:r w:rsidRPr="007064C3">
              <w:rPr>
                <w:rFonts w:cstheme="minorHAnsi"/>
                <w:sz w:val="20"/>
                <w:szCs w:val="20"/>
              </w:rPr>
              <w:t>Feelings of attachment to or empathy toward nature</w:t>
            </w:r>
          </w:p>
          <w:p w14:paraId="74D69C56" w14:textId="77777777" w:rsidR="006E4544" w:rsidRPr="007064C3" w:rsidRDefault="006E4544" w:rsidP="00A33C86">
            <w:pPr>
              <w:rPr>
                <w:rFonts w:cstheme="minorHAnsi"/>
                <w:sz w:val="20"/>
                <w:szCs w:val="20"/>
              </w:rPr>
            </w:pPr>
          </w:p>
        </w:tc>
        <w:tc>
          <w:tcPr>
            <w:tcW w:w="5130" w:type="dxa"/>
            <w:tcBorders>
              <w:top w:val="nil"/>
              <w:left w:val="nil"/>
              <w:bottom w:val="nil"/>
              <w:right w:val="nil"/>
            </w:tcBorders>
          </w:tcPr>
          <w:p w14:paraId="683888D9" w14:textId="77777777" w:rsidR="006E4544" w:rsidRPr="00E60310" w:rsidRDefault="006E4544" w:rsidP="00A33C86">
            <w:pPr>
              <w:rPr>
                <w:rFonts w:cstheme="minorHAnsi"/>
                <w:sz w:val="20"/>
                <w:szCs w:val="20"/>
              </w:rPr>
            </w:pPr>
            <w:r>
              <w:rPr>
                <w:rFonts w:cstheme="minorHAnsi"/>
                <w:sz w:val="20"/>
                <w:szCs w:val="20"/>
              </w:rPr>
              <w:t>Expressions</w:t>
            </w:r>
            <w:r w:rsidRPr="00E60310">
              <w:rPr>
                <w:rFonts w:cstheme="minorHAnsi"/>
                <w:sz w:val="20"/>
                <w:szCs w:val="20"/>
              </w:rPr>
              <w:t xml:space="preserve"> of</w:t>
            </w:r>
            <w:r>
              <w:rPr>
                <w:rFonts w:cstheme="minorHAnsi"/>
                <w:sz w:val="20"/>
                <w:szCs w:val="20"/>
              </w:rPr>
              <w:t xml:space="preserve"> felt emotions with </w:t>
            </w:r>
            <w:r w:rsidRPr="00E60310">
              <w:rPr>
                <w:rFonts w:cstheme="minorHAnsi"/>
                <w:sz w:val="20"/>
                <w:szCs w:val="20"/>
              </w:rPr>
              <w:t xml:space="preserve">nature </w:t>
            </w:r>
          </w:p>
        </w:tc>
      </w:tr>
      <w:tr w:rsidR="006E4544" w14:paraId="78065125" w14:textId="77777777" w:rsidTr="00FD697E">
        <w:tc>
          <w:tcPr>
            <w:tcW w:w="1520" w:type="dxa"/>
            <w:tcBorders>
              <w:top w:val="nil"/>
              <w:left w:val="nil"/>
              <w:bottom w:val="nil"/>
              <w:right w:val="nil"/>
            </w:tcBorders>
          </w:tcPr>
          <w:p w14:paraId="4400D0E0" w14:textId="77777777" w:rsidR="006E4544" w:rsidRPr="007064C3" w:rsidRDefault="006E4544" w:rsidP="00A33C86">
            <w:pPr>
              <w:rPr>
                <w:rFonts w:cstheme="minorHAnsi"/>
                <w:sz w:val="20"/>
                <w:szCs w:val="20"/>
              </w:rPr>
            </w:pPr>
            <w:r w:rsidRPr="007064C3">
              <w:rPr>
                <w:rFonts w:cstheme="minorHAnsi"/>
                <w:sz w:val="20"/>
                <w:szCs w:val="20"/>
              </w:rPr>
              <w:t>Philosophical</w:t>
            </w:r>
          </w:p>
        </w:tc>
        <w:tc>
          <w:tcPr>
            <w:tcW w:w="5490" w:type="dxa"/>
            <w:tcBorders>
              <w:top w:val="nil"/>
              <w:left w:val="nil"/>
              <w:bottom w:val="nil"/>
              <w:right w:val="nil"/>
            </w:tcBorders>
          </w:tcPr>
          <w:p w14:paraId="6E59F0DF" w14:textId="77777777" w:rsidR="006E4544" w:rsidRPr="007064C3" w:rsidRDefault="006E4544" w:rsidP="00A33C86">
            <w:pPr>
              <w:rPr>
                <w:rFonts w:cstheme="minorHAnsi"/>
                <w:sz w:val="20"/>
                <w:szCs w:val="20"/>
              </w:rPr>
            </w:pPr>
            <w:r w:rsidRPr="007064C3">
              <w:rPr>
                <w:rFonts w:cstheme="minorHAnsi"/>
                <w:sz w:val="20"/>
                <w:szCs w:val="20"/>
              </w:rPr>
              <w:t>Perspective or worldview of what nature is, why it matters, and how humans ought to interact with it (e.g. master, participant, steward)</w:t>
            </w:r>
          </w:p>
        </w:tc>
        <w:tc>
          <w:tcPr>
            <w:tcW w:w="5130" w:type="dxa"/>
            <w:tcBorders>
              <w:top w:val="nil"/>
              <w:left w:val="nil"/>
              <w:bottom w:val="nil"/>
              <w:right w:val="nil"/>
            </w:tcBorders>
          </w:tcPr>
          <w:p w14:paraId="0B7A9081" w14:textId="3FA0A35D" w:rsidR="006E4544" w:rsidRPr="00E60310" w:rsidRDefault="006E4544" w:rsidP="00A33C86">
            <w:pPr>
              <w:rPr>
                <w:rFonts w:cstheme="minorHAnsi"/>
                <w:sz w:val="20"/>
                <w:szCs w:val="20"/>
              </w:rPr>
            </w:pPr>
            <w:r w:rsidRPr="00E60310">
              <w:rPr>
                <w:rFonts w:cstheme="minorHAnsi"/>
                <w:sz w:val="20"/>
                <w:szCs w:val="20"/>
              </w:rPr>
              <w:t xml:space="preserve">Ontological and/or ethical statements about </w:t>
            </w:r>
            <w:r w:rsidR="003E1F2A">
              <w:rPr>
                <w:rFonts w:cstheme="minorHAnsi"/>
                <w:sz w:val="20"/>
                <w:szCs w:val="20"/>
              </w:rPr>
              <w:t>nature</w:t>
            </w:r>
          </w:p>
        </w:tc>
      </w:tr>
    </w:tbl>
    <w:p w14:paraId="03896ED5" w14:textId="77777777" w:rsidR="0022397C" w:rsidRDefault="0022397C" w:rsidP="00EF66B4">
      <w:pPr>
        <w:rPr>
          <w:rFonts w:cstheme="minorHAnsi"/>
        </w:rPr>
      </w:pPr>
    </w:p>
    <w:p w14:paraId="137F2AC6" w14:textId="6E221077" w:rsidR="002C6ACC" w:rsidRDefault="002C6ACC" w:rsidP="002C6ACC">
      <w:pPr>
        <w:rPr>
          <w:rFonts w:cstheme="minorHAnsi"/>
          <w:b/>
        </w:rPr>
      </w:pPr>
      <w:r>
        <w:rPr>
          <w:rFonts w:cstheme="minorHAnsi"/>
          <w:b/>
        </w:rPr>
        <w:t>Results</w:t>
      </w:r>
    </w:p>
    <w:p w14:paraId="2BDE9879" w14:textId="77777777" w:rsidR="009B7AAE" w:rsidRDefault="009B7AAE" w:rsidP="002C6ACC">
      <w:pPr>
        <w:rPr>
          <w:rFonts w:cstheme="minorHAnsi"/>
          <w:b/>
        </w:rPr>
      </w:pPr>
    </w:p>
    <w:p w14:paraId="1098B6FD" w14:textId="16F5E93D" w:rsidR="002C6ACC" w:rsidRDefault="002C6ACC" w:rsidP="002C6ACC">
      <w:pPr>
        <w:rPr>
          <w:rFonts w:cstheme="minorHAnsi"/>
        </w:rPr>
      </w:pPr>
      <w:r>
        <w:rPr>
          <w:rFonts w:cstheme="minorHAnsi"/>
          <w:b/>
        </w:rPr>
        <w:tab/>
      </w:r>
      <w:r w:rsidRPr="00E0112A">
        <w:rPr>
          <w:rFonts w:cstheme="minorHAnsi"/>
        </w:rPr>
        <w:t>Survey data</w:t>
      </w:r>
      <w:r>
        <w:rPr>
          <w:rFonts w:cstheme="minorHAnsi"/>
        </w:rPr>
        <w:t xml:space="preserve"> indicating the extent to which the garden was part of the students’ education varied considerably depending on the grade level they began attending DMS. The 7 students who started at DMS in 4</w:t>
      </w:r>
      <w:r w:rsidRPr="00054C46">
        <w:rPr>
          <w:rFonts w:cstheme="minorHAnsi"/>
          <w:vertAlign w:val="superscript"/>
        </w:rPr>
        <w:t>th</w:t>
      </w:r>
      <w:r>
        <w:rPr>
          <w:rFonts w:cstheme="minorHAnsi"/>
        </w:rPr>
        <w:t xml:space="preserve"> grade or earlier estimated they spent an average of 250 hours in the garden in total. Another student, whom started in 7</w:t>
      </w:r>
      <w:r w:rsidRPr="006716BD">
        <w:rPr>
          <w:rFonts w:cstheme="minorHAnsi"/>
          <w:vertAlign w:val="superscript"/>
        </w:rPr>
        <w:t>th</w:t>
      </w:r>
      <w:r>
        <w:rPr>
          <w:rFonts w:cstheme="minorHAnsi"/>
        </w:rPr>
        <w:t xml:space="preserve"> grade, estimated 141 total hours spent in the garden, while the remaining three students, enrolling in 9</w:t>
      </w:r>
      <w:r w:rsidRPr="006716BD">
        <w:rPr>
          <w:rFonts w:cstheme="minorHAnsi"/>
          <w:vertAlign w:val="superscript"/>
        </w:rPr>
        <w:t>th</w:t>
      </w:r>
      <w:r>
        <w:rPr>
          <w:rFonts w:cstheme="minorHAnsi"/>
        </w:rPr>
        <w:t xml:space="preserve"> grade or later, estimated 9 hours total in the garden. When asked to rank the extent to which the garden was part of their education, students enrolled in 4</w:t>
      </w:r>
      <w:r w:rsidRPr="00E0112A">
        <w:rPr>
          <w:rFonts w:cstheme="minorHAnsi"/>
          <w:vertAlign w:val="superscript"/>
        </w:rPr>
        <w:t>th</w:t>
      </w:r>
      <w:r>
        <w:rPr>
          <w:rFonts w:cstheme="minorHAnsi"/>
        </w:rPr>
        <w:t xml:space="preserve"> grade or earlier responded ‘to some extent’ or ‘to a great extent’, while the remaining four students chose ‘to very little extent’. No students marked ‘none’ for this question indicating all students has some experience with garden-based learning. Responses to lessons learned differed depending on when the student began attending school at DMS and reflected the school’s explicit use of garden-based learning in grades K-8 only. Six of the eight students starting in 7</w:t>
      </w:r>
      <w:r w:rsidRPr="008960A1">
        <w:rPr>
          <w:rFonts w:cstheme="minorHAnsi"/>
          <w:vertAlign w:val="superscript"/>
        </w:rPr>
        <w:t>th</w:t>
      </w:r>
      <w:r>
        <w:rPr>
          <w:rFonts w:cstheme="minorHAnsi"/>
        </w:rPr>
        <w:t xml:space="preserve"> grade or earlier wrote ‘planting’, ‘harvesting’, ‘composting’, ‘biodynamic farming’, or similar terms. The additional two wrote broader lessons: ‘discipline’, ‘teamwork’, ‘wonder’, ‘mental strength’, ‘endurance’, ‘compassion’, ‘responsibility’, ‘practicality’ and ‘connectivity’. The three remaining students enrolled in 9</w:t>
      </w:r>
      <w:r w:rsidRPr="0003718D">
        <w:rPr>
          <w:rFonts w:cstheme="minorHAnsi"/>
          <w:vertAlign w:val="superscript"/>
        </w:rPr>
        <w:t>th</w:t>
      </w:r>
      <w:r>
        <w:rPr>
          <w:rFonts w:cstheme="minorHAnsi"/>
        </w:rPr>
        <w:t xml:space="preserve"> grade or later responded: ‘botany’, ‘tower gardening’, and ‘trim trees’. The visual data and </w:t>
      </w:r>
      <w:r w:rsidR="00E254BF">
        <w:rPr>
          <w:rFonts w:cstheme="minorHAnsi"/>
        </w:rPr>
        <w:t>group interviews</w:t>
      </w:r>
      <w:r>
        <w:rPr>
          <w:rFonts w:cstheme="minorHAnsi"/>
        </w:rPr>
        <w:t xml:space="preserve"> elicited connections with nature across the five themes - material, cognitive, experiential, emotional, and philosophical - to varying degrees. </w:t>
      </w:r>
    </w:p>
    <w:p w14:paraId="4DB0BF35" w14:textId="462A2863" w:rsidR="002C6ACC" w:rsidRPr="00B86C59" w:rsidRDefault="002C6ACC" w:rsidP="002C6ACC">
      <w:pPr>
        <w:rPr>
          <w:rFonts w:cstheme="minorHAnsi"/>
        </w:rPr>
      </w:pPr>
      <w:r>
        <w:rPr>
          <w:rFonts w:cstheme="minorHAnsi"/>
        </w:rPr>
        <w:t xml:space="preserve"> </w:t>
      </w:r>
    </w:p>
    <w:p w14:paraId="10A4300B" w14:textId="77777777" w:rsidR="002C6ACC" w:rsidRPr="009B7AAE" w:rsidRDefault="002C6ACC" w:rsidP="002C6ACC">
      <w:pPr>
        <w:pStyle w:val="ListParagraph"/>
        <w:numPr>
          <w:ilvl w:val="0"/>
          <w:numId w:val="11"/>
        </w:numPr>
        <w:rPr>
          <w:rFonts w:ascii="Times New Roman" w:hAnsi="Times New Roman"/>
          <w:b/>
          <w:sz w:val="24"/>
          <w:szCs w:val="24"/>
        </w:rPr>
      </w:pPr>
      <w:r w:rsidRPr="009B7AAE">
        <w:rPr>
          <w:rFonts w:ascii="Times New Roman" w:hAnsi="Times New Roman"/>
          <w:b/>
          <w:sz w:val="24"/>
          <w:szCs w:val="24"/>
        </w:rPr>
        <w:t>Material</w:t>
      </w:r>
    </w:p>
    <w:p w14:paraId="05D3DD08" w14:textId="77777777" w:rsidR="002C6ACC" w:rsidRDefault="002C6ACC" w:rsidP="002C6ACC">
      <w:pPr>
        <w:rPr>
          <w:rFonts w:cstheme="minorHAnsi"/>
          <w:b/>
        </w:rPr>
      </w:pPr>
    </w:p>
    <w:p w14:paraId="2BD336E0" w14:textId="36BCEE07" w:rsidR="002C6ACC" w:rsidRDefault="009B7AAE" w:rsidP="002C6ACC">
      <w:pPr>
        <w:rPr>
          <w:rFonts w:cstheme="minorHAnsi"/>
          <w:color w:val="000000"/>
        </w:rPr>
      </w:pPr>
      <w:r>
        <w:rPr>
          <w:rFonts w:cstheme="minorHAnsi"/>
          <w:noProof/>
          <w:color w:val="000000"/>
        </w:rPr>
        <w:lastRenderedPageBreak/>
        <mc:AlternateContent>
          <mc:Choice Requires="wpg">
            <w:drawing>
              <wp:anchor distT="0" distB="0" distL="114300" distR="114300" simplePos="0" relativeHeight="251659264" behindDoc="0" locked="0" layoutInCell="1" allowOverlap="1" wp14:anchorId="6A45734E" wp14:editId="2767733C">
                <wp:simplePos x="0" y="0"/>
                <wp:positionH relativeFrom="column">
                  <wp:posOffset>3290136</wp:posOffset>
                </wp:positionH>
                <wp:positionV relativeFrom="paragraph">
                  <wp:posOffset>907683</wp:posOffset>
                </wp:positionV>
                <wp:extent cx="2672715" cy="2444115"/>
                <wp:effectExtent l="0" t="0" r="0" b="0"/>
                <wp:wrapTight wrapText="bothSides">
                  <wp:wrapPolygon edited="0">
                    <wp:start x="0" y="0"/>
                    <wp:lineTo x="0" y="21437"/>
                    <wp:lineTo x="21451" y="21437"/>
                    <wp:lineTo x="21451" y="0"/>
                    <wp:lineTo x="0" y="0"/>
                  </wp:wrapPolygon>
                </wp:wrapTight>
                <wp:docPr id="2" name="Group 2"/>
                <wp:cNvGraphicFramePr/>
                <a:graphic xmlns:a="http://schemas.openxmlformats.org/drawingml/2006/main">
                  <a:graphicData uri="http://schemas.microsoft.com/office/word/2010/wordprocessingGroup">
                    <wpg:wgp>
                      <wpg:cNvGrpSpPr/>
                      <wpg:grpSpPr>
                        <a:xfrm>
                          <a:off x="0" y="0"/>
                          <a:ext cx="2672715" cy="2444115"/>
                          <a:chOff x="0" y="0"/>
                          <a:chExt cx="2672916" cy="2444215"/>
                        </a:xfrm>
                      </wpg:grpSpPr>
                      <pic:pic xmlns:pic="http://schemas.openxmlformats.org/drawingml/2006/picture">
                        <pic:nvPicPr>
                          <pic:cNvPr id="3" name="Picture 3"/>
                          <pic:cNvPicPr>
                            <a:picLocks noChangeAspect="1"/>
                          </pic:cNvPicPr>
                        </pic:nvPicPr>
                        <pic:blipFill rotWithShape="1">
                          <a:blip r:embed="rId10">
                            <a:extLst>
                              <a:ext uri="{28A0092B-C50C-407E-A947-70E740481C1C}">
                                <a14:useLocalDpi xmlns:a14="http://schemas.microsoft.com/office/drawing/2010/main" val="0"/>
                              </a:ext>
                            </a:extLst>
                          </a:blip>
                          <a:srcRect l="1295" t="1080" r="2179"/>
                          <a:stretch/>
                        </pic:blipFill>
                        <pic:spPr bwMode="auto">
                          <a:xfrm>
                            <a:off x="0" y="0"/>
                            <a:ext cx="2653665" cy="2039620"/>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19251" y="2021305"/>
                            <a:ext cx="2653665" cy="422910"/>
                          </a:xfrm>
                          <a:prstGeom prst="rect">
                            <a:avLst/>
                          </a:prstGeom>
                          <a:solidFill>
                            <a:prstClr val="white"/>
                          </a:solidFill>
                          <a:ln>
                            <a:noFill/>
                          </a:ln>
                        </wps:spPr>
                        <wps:txbx>
                          <w:txbxContent>
                            <w:p w14:paraId="487D8C60" w14:textId="64E05BE5" w:rsidR="00DA5C3B" w:rsidRPr="009C7F72" w:rsidRDefault="00DA5C3B" w:rsidP="002C6ACC">
                              <w:pPr>
                                <w:pStyle w:val="Caption"/>
                                <w:rPr>
                                  <w:rFonts w:cstheme="minorHAnsi"/>
                                  <w:b/>
                                  <w:color w:val="000000" w:themeColor="text1"/>
                                </w:rPr>
                              </w:pPr>
                              <w:r w:rsidRPr="00A24286">
                                <w:rPr>
                                  <w:b/>
                                  <w:color w:val="000000" w:themeColor="text1"/>
                                </w:rPr>
                                <w:t xml:space="preserve">Figure </w:t>
                              </w:r>
                              <w:r w:rsidRPr="00A24286">
                                <w:rPr>
                                  <w:b/>
                                  <w:color w:val="000000" w:themeColor="text1"/>
                                </w:rPr>
                                <w:fldChar w:fldCharType="begin"/>
                              </w:r>
                              <w:r w:rsidRPr="00A24286">
                                <w:rPr>
                                  <w:b/>
                                  <w:color w:val="000000" w:themeColor="text1"/>
                                </w:rPr>
                                <w:instrText xml:space="preserve"> SEQ Figure \* ARABIC </w:instrText>
                              </w:r>
                              <w:r w:rsidRPr="00A24286">
                                <w:rPr>
                                  <w:b/>
                                  <w:color w:val="000000" w:themeColor="text1"/>
                                </w:rPr>
                                <w:fldChar w:fldCharType="separate"/>
                              </w:r>
                              <w:r>
                                <w:rPr>
                                  <w:b/>
                                  <w:noProof/>
                                  <w:color w:val="000000" w:themeColor="text1"/>
                                </w:rPr>
                                <w:t>1</w:t>
                              </w:r>
                              <w:r w:rsidRPr="00A24286">
                                <w:rPr>
                                  <w:b/>
                                  <w:color w:val="000000" w:themeColor="text1"/>
                                </w:rPr>
                                <w:fldChar w:fldCharType="end"/>
                              </w:r>
                              <w:r>
                                <w:rPr>
                                  <w:color w:val="000000" w:themeColor="text1"/>
                                </w:rPr>
                                <w:t xml:space="preserve"> Illustration of a mortar and pestle used for grinding herbs with the word ‘garden’ above 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A45734E" id="Group 2" o:spid="_x0000_s1026" style="position:absolute;margin-left:259.05pt;margin-top:71.45pt;width:210.45pt;height:192.45pt;z-index:251659264" coordsize="26729,2444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6536;height:203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">
                  <v:imagedata r:id="rId11" o:title="" croptop="708f" cropleft="849f" cropright="1428f"/>
                </v:shape>
                <v:shapetype id="_x0000_t202" coordsize="21600,21600" o:spt="202" path="m,l,21600r21600,l21600,xe">
                  <v:stroke joinstyle="miter"/>
                  <v:path gradientshapeok="t" o:connecttype="rect"/>
                </v:shapetype>
                <v:shape id="Text Box 4" o:spid="_x0000_s1028" type="#_x0000_t202" style="position:absolute;left:192;top:20213;width:26537;height:4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487D8C60" w14:textId="64E05BE5" w:rsidR="00DA5C3B" w:rsidRPr="009C7F72" w:rsidRDefault="00DA5C3B" w:rsidP="002C6ACC">
                        <w:pPr>
                          <w:pStyle w:val="Caption"/>
                          <w:rPr>
                            <w:rFonts w:cstheme="minorHAnsi"/>
                            <w:b/>
                            <w:color w:val="000000" w:themeColor="text1"/>
                          </w:rPr>
                        </w:pPr>
                        <w:r w:rsidRPr="00A24286">
                          <w:rPr>
                            <w:b/>
                            <w:color w:val="000000" w:themeColor="text1"/>
                          </w:rPr>
                          <w:t xml:space="preserve">Figure </w:t>
                        </w:r>
                        <w:r w:rsidRPr="00A24286">
                          <w:rPr>
                            <w:b/>
                            <w:color w:val="000000" w:themeColor="text1"/>
                          </w:rPr>
                          <w:fldChar w:fldCharType="begin"/>
                        </w:r>
                        <w:r w:rsidRPr="00A24286">
                          <w:rPr>
                            <w:b/>
                            <w:color w:val="000000" w:themeColor="text1"/>
                          </w:rPr>
                          <w:instrText xml:space="preserve"> SEQ Figure \* ARABIC </w:instrText>
                        </w:r>
                        <w:r w:rsidRPr="00A24286">
                          <w:rPr>
                            <w:b/>
                            <w:color w:val="000000" w:themeColor="text1"/>
                          </w:rPr>
                          <w:fldChar w:fldCharType="separate"/>
                        </w:r>
                        <w:r>
                          <w:rPr>
                            <w:b/>
                            <w:noProof/>
                            <w:color w:val="000000" w:themeColor="text1"/>
                          </w:rPr>
                          <w:t>1</w:t>
                        </w:r>
                        <w:r w:rsidRPr="00A24286">
                          <w:rPr>
                            <w:b/>
                            <w:color w:val="000000" w:themeColor="text1"/>
                          </w:rPr>
                          <w:fldChar w:fldCharType="end"/>
                        </w:r>
                        <w:r>
                          <w:rPr>
                            <w:color w:val="000000" w:themeColor="text1"/>
                          </w:rPr>
                          <w:t xml:space="preserve"> Illustration of a mortar and pestle used for grinding herbs with the word ‘garden’ above it.</w:t>
                        </w:r>
                      </w:p>
                    </w:txbxContent>
                  </v:textbox>
                </v:shape>
                <w10:wrap type="tight"/>
              </v:group>
            </w:pict>
          </mc:Fallback>
        </mc:AlternateContent>
      </w:r>
      <w:r w:rsidR="002C6ACC">
        <w:rPr>
          <w:rFonts w:cstheme="minorHAnsi"/>
          <w:b/>
        </w:rPr>
        <w:tab/>
      </w:r>
      <w:r w:rsidR="002C6ACC">
        <w:rPr>
          <w:rFonts w:cstheme="minorHAnsi"/>
        </w:rPr>
        <w:t xml:space="preserve">Material connections with nature were represented in several students’ perspectives on the school’s garden as a teaching tool. In response to a survey question asking respondents to describe lessons learned in the garden, three respondents listed ‘harvesting’ or implied consumption. Understanding food as a resource from nature was articulated further in the </w:t>
      </w:r>
      <w:r w:rsidR="00DA5C3B">
        <w:rPr>
          <w:rFonts w:cstheme="minorHAnsi"/>
        </w:rPr>
        <w:t>group interviews</w:t>
      </w:r>
      <w:r w:rsidR="002C6ACC">
        <w:rPr>
          <w:rFonts w:cstheme="minorHAnsi"/>
        </w:rPr>
        <w:t xml:space="preserve"> and visual media. One participant, in describing their photograph of a row of food crops, talked about the importance of “</w:t>
      </w:r>
      <w:r w:rsidR="002C6ACC" w:rsidRPr="00200F68">
        <w:rPr>
          <w:rFonts w:cstheme="minorHAnsi"/>
          <w:color w:val="000000"/>
        </w:rPr>
        <w:t>see</w:t>
      </w:r>
      <w:r w:rsidR="002C6ACC">
        <w:rPr>
          <w:rFonts w:cstheme="minorHAnsi"/>
          <w:color w:val="000000"/>
        </w:rPr>
        <w:t>[</w:t>
      </w:r>
      <w:proofErr w:type="spellStart"/>
      <w:r w:rsidR="002C6ACC">
        <w:rPr>
          <w:rFonts w:cstheme="minorHAnsi"/>
          <w:color w:val="000000"/>
        </w:rPr>
        <w:t>ing</w:t>
      </w:r>
      <w:proofErr w:type="spellEnd"/>
      <w:r w:rsidR="002C6ACC">
        <w:rPr>
          <w:rFonts w:cstheme="minorHAnsi"/>
          <w:color w:val="000000"/>
        </w:rPr>
        <w:t>]</w:t>
      </w:r>
      <w:r w:rsidR="002C6ACC" w:rsidRPr="00200F68">
        <w:rPr>
          <w:rFonts w:cstheme="minorHAnsi"/>
          <w:color w:val="000000"/>
        </w:rPr>
        <w:t xml:space="preserve"> how the food that you're eating grows from</w:t>
      </w:r>
      <w:r w:rsidR="002C6ACC">
        <w:rPr>
          <w:rFonts w:cstheme="minorHAnsi"/>
          <w:color w:val="000000"/>
        </w:rPr>
        <w:t>…</w:t>
      </w:r>
      <w:r w:rsidR="002C6ACC" w:rsidRPr="00200F68">
        <w:rPr>
          <w:rFonts w:cstheme="minorHAnsi"/>
          <w:color w:val="000000"/>
        </w:rPr>
        <w:t xml:space="preserve">a </w:t>
      </w:r>
      <w:r w:rsidR="002C6ACC">
        <w:rPr>
          <w:rFonts w:cstheme="minorHAnsi"/>
          <w:color w:val="000000"/>
        </w:rPr>
        <w:t>t</w:t>
      </w:r>
      <w:r w:rsidR="002C6ACC" w:rsidRPr="00200F68">
        <w:rPr>
          <w:rFonts w:cstheme="minorHAnsi"/>
          <w:color w:val="000000"/>
        </w:rPr>
        <w:t xml:space="preserve">iny </w:t>
      </w:r>
      <w:r w:rsidR="002C6ACC">
        <w:rPr>
          <w:rFonts w:cstheme="minorHAnsi"/>
          <w:color w:val="000000"/>
        </w:rPr>
        <w:t>s</w:t>
      </w:r>
      <w:r w:rsidR="002C6ACC" w:rsidRPr="00200F68">
        <w:rPr>
          <w:rFonts w:cstheme="minorHAnsi"/>
          <w:color w:val="000000"/>
        </w:rPr>
        <w:t>eed</w:t>
      </w:r>
      <w:r w:rsidR="002C6ACC">
        <w:rPr>
          <w:rFonts w:cstheme="minorHAnsi"/>
          <w:color w:val="000000"/>
        </w:rPr>
        <w:t xml:space="preserve">,” emphasizing the connection between the garden and food for human consumption. Other students shared similar sentiments indicating the garden facilitated a recognition that food comes from the Earth. Four photographs of the garden showcased food crops as the primary subject and three artistic renderings depicted material themes. For example, one student drew a mortar and pestle with herbs around it (Figure 1), indicating the grinding of herbs from the garden for material use. Students discussed material connections during their discussions in speaking of the </w:t>
      </w:r>
      <w:r w:rsidR="00F52B48">
        <w:rPr>
          <w:rFonts w:cstheme="minorHAnsi"/>
          <w:color w:val="000000"/>
        </w:rPr>
        <w:t xml:space="preserve">required resources to grow food and the </w:t>
      </w:r>
      <w:r w:rsidR="002C6ACC">
        <w:rPr>
          <w:rFonts w:cstheme="minorHAnsi"/>
          <w:color w:val="000000"/>
        </w:rPr>
        <w:t xml:space="preserve">challenges associated with </w:t>
      </w:r>
      <w:r w:rsidR="00F52B48">
        <w:rPr>
          <w:rFonts w:cstheme="minorHAnsi"/>
          <w:color w:val="000000"/>
        </w:rPr>
        <w:t>doing so successfully</w:t>
      </w:r>
      <w:r w:rsidR="002C6ACC">
        <w:rPr>
          <w:rFonts w:cstheme="minorHAnsi"/>
          <w:color w:val="000000"/>
        </w:rPr>
        <w:t>.</w:t>
      </w:r>
      <w:r w:rsidR="002C6ACC" w:rsidRPr="005076EF">
        <w:rPr>
          <w:rFonts w:cstheme="minorHAnsi"/>
          <w:noProof/>
          <w:color w:val="000000"/>
        </w:rPr>
        <w:t xml:space="preserve"> </w:t>
      </w:r>
    </w:p>
    <w:p w14:paraId="60ED0757" w14:textId="19A87B9A" w:rsidR="002C6ACC" w:rsidRDefault="002C6ACC" w:rsidP="002C6ACC">
      <w:pPr>
        <w:rPr>
          <w:rFonts w:cstheme="minorHAnsi"/>
          <w:color w:val="000000"/>
        </w:rPr>
      </w:pPr>
      <w:r>
        <w:rPr>
          <w:rFonts w:cstheme="minorHAnsi"/>
          <w:color w:val="000000"/>
        </w:rPr>
        <w:tab/>
        <w:t>In describing his photograph of a Palo Verde tree in the garden,</w:t>
      </w:r>
      <w:r w:rsidR="00F52B48">
        <w:rPr>
          <w:rFonts w:cstheme="minorHAnsi"/>
          <w:color w:val="000000"/>
        </w:rPr>
        <w:t xml:space="preserve"> </w:t>
      </w:r>
      <w:r w:rsidR="004038A5">
        <w:rPr>
          <w:rFonts w:cstheme="minorHAnsi"/>
          <w:color w:val="000000"/>
        </w:rPr>
        <w:t xml:space="preserve">a </w:t>
      </w:r>
      <w:r w:rsidR="00F52B48">
        <w:rPr>
          <w:rFonts w:cstheme="minorHAnsi"/>
          <w:color w:val="000000"/>
        </w:rPr>
        <w:t>participant d</w:t>
      </w:r>
      <w:r>
        <w:rPr>
          <w:rFonts w:cstheme="minorHAnsi"/>
          <w:color w:val="000000"/>
        </w:rPr>
        <w:t>iscussed seasonality and the inherent variability it brings to food production. The Palo Verde tree symbolized “</w:t>
      </w:r>
      <w:r w:rsidRPr="0027255F">
        <w:t>how the landscape itself takes in the seasons</w:t>
      </w:r>
      <w:r>
        <w:t xml:space="preserve">,” which can either “throw a wrench into” the gardens viability or allow it to “blossom really magnificently.” In describing how natural cycles affect food production, he demonstrates material awareness of the food and nature relationship. </w:t>
      </w:r>
      <w:r w:rsidR="00F52B48">
        <w:t xml:space="preserve">Another student </w:t>
      </w:r>
      <w:r>
        <w:t>photographed the school’s tower garden and emphasized the role such technology can play in reducing resource inputs to grow food. Specifically, “</w:t>
      </w:r>
      <w:r w:rsidRPr="009A3B58">
        <w:rPr>
          <w:rFonts w:cstheme="minorHAnsi"/>
          <w:color w:val="000000"/>
        </w:rPr>
        <w:t>it uses 90% less water and it has a 30% larger crop yield</w:t>
      </w:r>
      <w:r>
        <w:rPr>
          <w:rFonts w:cstheme="minorHAnsi"/>
          <w:color w:val="000000"/>
        </w:rPr>
        <w:t>,” which he described as “really important” for future food production. This demonstrates a conscious connection between food production and natural resources, as well as a</w:t>
      </w:r>
      <w:r w:rsidR="00F52B48">
        <w:rPr>
          <w:rFonts w:cstheme="minorHAnsi"/>
          <w:color w:val="000000"/>
        </w:rPr>
        <w:t xml:space="preserve">n attitude that </w:t>
      </w:r>
      <w:r>
        <w:rPr>
          <w:rFonts w:cstheme="minorHAnsi"/>
          <w:color w:val="000000"/>
        </w:rPr>
        <w:t>such resources</w:t>
      </w:r>
      <w:r w:rsidR="00F52B48">
        <w:rPr>
          <w:rFonts w:cstheme="minorHAnsi"/>
          <w:color w:val="000000"/>
        </w:rPr>
        <w:t xml:space="preserve"> should be conserved</w:t>
      </w:r>
      <w:r>
        <w:rPr>
          <w:rFonts w:cstheme="minorHAnsi"/>
          <w:color w:val="000000"/>
        </w:rPr>
        <w:t xml:space="preserve">.    </w:t>
      </w:r>
    </w:p>
    <w:p w14:paraId="003F77E4" w14:textId="77777777" w:rsidR="002C6ACC" w:rsidRDefault="002C6ACC" w:rsidP="002C6ACC">
      <w:pPr>
        <w:rPr>
          <w:rFonts w:cstheme="minorHAnsi"/>
          <w:color w:val="000000"/>
        </w:rPr>
      </w:pPr>
    </w:p>
    <w:p w14:paraId="1DE70CCB" w14:textId="77777777" w:rsidR="002C6ACC" w:rsidRPr="009B7AAE" w:rsidRDefault="002C6ACC" w:rsidP="002C6ACC">
      <w:pPr>
        <w:pStyle w:val="ListParagraph"/>
        <w:numPr>
          <w:ilvl w:val="0"/>
          <w:numId w:val="11"/>
        </w:numPr>
        <w:rPr>
          <w:rFonts w:ascii="Times New Roman" w:hAnsi="Times New Roman"/>
          <w:b/>
          <w:sz w:val="24"/>
          <w:szCs w:val="24"/>
        </w:rPr>
      </w:pPr>
      <w:r w:rsidRPr="009B7AAE">
        <w:rPr>
          <w:rFonts w:ascii="Times New Roman" w:hAnsi="Times New Roman"/>
          <w:b/>
          <w:sz w:val="24"/>
          <w:szCs w:val="24"/>
        </w:rPr>
        <w:t>Cognitive</w:t>
      </w:r>
    </w:p>
    <w:p w14:paraId="3449F7B2" w14:textId="5AF6BDE1" w:rsidR="00F52B48" w:rsidRDefault="002C6ACC" w:rsidP="002C6ACC">
      <w:r>
        <w:rPr>
          <w:rFonts w:cstheme="minorHAnsi"/>
          <w:color w:val="000000"/>
        </w:rPr>
        <w:tab/>
      </w:r>
      <w:r w:rsidR="00F52B48">
        <w:rPr>
          <w:rFonts w:cstheme="minorHAnsi"/>
          <w:color w:val="000000"/>
        </w:rPr>
        <w:t>Values, beliefs, and attitudes about the environment were implicit in the majority of the students’ perspectives on the school’s garden. This is reflected in the survey data with eight of the 11 participants self-identifying as environmentalists. Further, a student described her photograph of a small bridge over a large pothole filled with water as a metaphor for the way “we don’t try to work around life, we work with it” in the garden, which she expressed as important because “I get depressed if there is not nature around and I think that benefits people.” Her statement</w:t>
      </w:r>
      <w:r w:rsidR="007D2B72">
        <w:rPr>
          <w:rFonts w:cstheme="minorHAnsi"/>
          <w:color w:val="000000"/>
        </w:rPr>
        <w:t>, in addition to implying an emotional connection with nature for mental well-being, primarily elicits a cognitive connection with nature as beneficial for humanity’s well-being. Another student</w:t>
      </w:r>
      <w:r w:rsidR="00F52B48">
        <w:rPr>
          <w:rFonts w:cstheme="minorHAnsi"/>
          <w:color w:val="000000"/>
        </w:rPr>
        <w:t xml:space="preserve"> expressed similar values toward nature in describing the garden as a “rare” place abundant with greenery uncharacteristic of Arizona. She went on to compare it with other places, such as “</w:t>
      </w:r>
      <w:r w:rsidR="00F52B48" w:rsidRPr="00EC6CF2">
        <w:t>downtown Phoenix, which is just like cement and brown buildings and just so pale and gross looking</w:t>
      </w:r>
      <w:r w:rsidR="00F52B48">
        <w:rPr>
          <w:rFonts w:cstheme="minorHAnsi"/>
          <w:color w:val="000000"/>
        </w:rPr>
        <w:t>,” and other schools which “</w:t>
      </w:r>
      <w:r w:rsidR="00F52B48" w:rsidRPr="00EC6CF2">
        <w:t>look like prisons</w:t>
      </w:r>
      <w:r w:rsidR="00F52B48">
        <w:t xml:space="preserve">.” </w:t>
      </w:r>
      <w:r w:rsidR="007D2B72">
        <w:t>Her</w:t>
      </w:r>
      <w:r w:rsidR="00F52B48">
        <w:t xml:space="preserve"> attitude is indicative </w:t>
      </w:r>
      <w:r w:rsidR="00F52B48">
        <w:lastRenderedPageBreak/>
        <w:t xml:space="preserve">of a belief that cities and schools should be more </w:t>
      </w:r>
      <w:r w:rsidR="007D2B72">
        <w:t xml:space="preserve">physically </w:t>
      </w:r>
      <w:r w:rsidR="00F52B48">
        <w:t xml:space="preserve">connected </w:t>
      </w:r>
      <w:r w:rsidR="007D2B72">
        <w:t>with</w:t>
      </w:r>
      <w:r w:rsidR="00F52B48">
        <w:t xml:space="preserve"> nature </w:t>
      </w:r>
      <w:r w:rsidR="007D2B72">
        <w:t>t</w:t>
      </w:r>
      <w:r w:rsidR="00F52B48">
        <w:t xml:space="preserve">hrough </w:t>
      </w:r>
      <w:r w:rsidR="007D2B72">
        <w:t>natural</w:t>
      </w:r>
      <w:r w:rsidR="00F52B48">
        <w:t xml:space="preserve"> spaces.</w:t>
      </w:r>
      <w:r w:rsidR="007D2B72">
        <w:t xml:space="preserve"> </w:t>
      </w:r>
    </w:p>
    <w:p w14:paraId="43E28C9B" w14:textId="6D21C2E9" w:rsidR="002C6ACC" w:rsidRDefault="009B7AAE" w:rsidP="00F52B48">
      <w:pPr>
        <w:ind w:firstLine="720"/>
        <w:rPr>
          <w:rFonts w:cstheme="minorHAnsi"/>
          <w:color w:val="000000"/>
        </w:rPr>
      </w:pPr>
      <w:r>
        <w:rPr>
          <w:noProof/>
        </w:rPr>
        <mc:AlternateContent>
          <mc:Choice Requires="wps">
            <w:drawing>
              <wp:anchor distT="0" distB="0" distL="114300" distR="114300" simplePos="0" relativeHeight="251662336" behindDoc="1" locked="0" layoutInCell="1" allowOverlap="1" wp14:anchorId="0D7B4CE2" wp14:editId="6C4E230D">
                <wp:simplePos x="0" y="0"/>
                <wp:positionH relativeFrom="column">
                  <wp:posOffset>3092884</wp:posOffset>
                </wp:positionH>
                <wp:positionV relativeFrom="paragraph">
                  <wp:posOffset>2612390</wp:posOffset>
                </wp:positionV>
                <wp:extent cx="2907792" cy="635"/>
                <wp:effectExtent l="0" t="0" r="635" b="0"/>
                <wp:wrapTight wrapText="bothSides">
                  <wp:wrapPolygon edited="0">
                    <wp:start x="0" y="0"/>
                    <wp:lineTo x="0" y="21061"/>
                    <wp:lineTo x="21510" y="21061"/>
                    <wp:lineTo x="21510"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907792" cy="635"/>
                        </a:xfrm>
                        <a:prstGeom prst="rect">
                          <a:avLst/>
                        </a:prstGeom>
                        <a:solidFill>
                          <a:prstClr val="white"/>
                        </a:solidFill>
                        <a:ln>
                          <a:noFill/>
                        </a:ln>
                      </wps:spPr>
                      <wps:txbx>
                        <w:txbxContent>
                          <w:p w14:paraId="5F6E4CDB" w14:textId="1F3DBD72" w:rsidR="00DA5C3B" w:rsidRPr="00153453" w:rsidRDefault="00DA5C3B" w:rsidP="00A24286">
                            <w:pPr>
                              <w:pStyle w:val="Caption"/>
                              <w:rPr>
                                <w:rFonts w:cstheme="minorHAnsi"/>
                                <w:color w:val="000000" w:themeColor="text1"/>
                              </w:rPr>
                            </w:pPr>
                            <w:r w:rsidRPr="00153453">
                              <w:rPr>
                                <w:b/>
                                <w:color w:val="000000" w:themeColor="text1"/>
                              </w:rPr>
                              <w:t xml:space="preserve">Figure </w:t>
                            </w:r>
                            <w:r w:rsidRPr="00153453">
                              <w:rPr>
                                <w:b/>
                                <w:color w:val="000000" w:themeColor="text1"/>
                              </w:rPr>
                              <w:fldChar w:fldCharType="begin"/>
                            </w:r>
                            <w:r w:rsidRPr="00153453">
                              <w:rPr>
                                <w:b/>
                                <w:color w:val="000000" w:themeColor="text1"/>
                              </w:rPr>
                              <w:instrText xml:space="preserve"> SEQ Figure \* ARABIC </w:instrText>
                            </w:r>
                            <w:r w:rsidRPr="00153453">
                              <w:rPr>
                                <w:b/>
                                <w:color w:val="000000" w:themeColor="text1"/>
                              </w:rPr>
                              <w:fldChar w:fldCharType="separate"/>
                            </w:r>
                            <w:r>
                              <w:rPr>
                                <w:b/>
                                <w:noProof/>
                                <w:color w:val="000000" w:themeColor="text1"/>
                              </w:rPr>
                              <w:t>2</w:t>
                            </w:r>
                            <w:r w:rsidRPr="00153453">
                              <w:rPr>
                                <w:b/>
                                <w:color w:val="000000" w:themeColor="text1"/>
                              </w:rPr>
                              <w:fldChar w:fldCharType="end"/>
                            </w:r>
                            <w:r w:rsidRPr="00153453">
                              <w:rPr>
                                <w:color w:val="000000" w:themeColor="text1"/>
                              </w:rPr>
                              <w:t xml:space="preserve"> Honeybee with a watercolor background that "represents the diversity of all the things you have growing in the gard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7B4CE2" id="Text Box 6" o:spid="_x0000_s1029" type="#_x0000_t202" style="position:absolute;left:0;text-align:left;margin-left:243.55pt;margin-top:205.7pt;width:228.95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" stroked="f">
                <v:textbox style="mso-fit-shape-to-text:t" inset="0,0,0,0">
                  <w:txbxContent>
                    <w:p w14:paraId="5F6E4CDB" w14:textId="1F3DBD72" w:rsidR="00DA5C3B" w:rsidRPr="00153453" w:rsidRDefault="00DA5C3B" w:rsidP="00A24286">
                      <w:pPr>
                        <w:pStyle w:val="Caption"/>
                        <w:rPr>
                          <w:rFonts w:cstheme="minorHAnsi"/>
                          <w:color w:val="000000" w:themeColor="text1"/>
                        </w:rPr>
                      </w:pPr>
                      <w:r w:rsidRPr="00153453">
                        <w:rPr>
                          <w:b/>
                          <w:color w:val="000000" w:themeColor="text1"/>
                        </w:rPr>
                        <w:t xml:space="preserve">Figure </w:t>
                      </w:r>
                      <w:r w:rsidRPr="00153453">
                        <w:rPr>
                          <w:b/>
                          <w:color w:val="000000" w:themeColor="text1"/>
                        </w:rPr>
                        <w:fldChar w:fldCharType="begin"/>
                      </w:r>
                      <w:r w:rsidRPr="00153453">
                        <w:rPr>
                          <w:b/>
                          <w:color w:val="000000" w:themeColor="text1"/>
                        </w:rPr>
                        <w:instrText xml:space="preserve"> SEQ Figure \* ARABIC </w:instrText>
                      </w:r>
                      <w:r w:rsidRPr="00153453">
                        <w:rPr>
                          <w:b/>
                          <w:color w:val="000000" w:themeColor="text1"/>
                        </w:rPr>
                        <w:fldChar w:fldCharType="separate"/>
                      </w:r>
                      <w:r>
                        <w:rPr>
                          <w:b/>
                          <w:noProof/>
                          <w:color w:val="000000" w:themeColor="text1"/>
                        </w:rPr>
                        <w:t>2</w:t>
                      </w:r>
                      <w:r w:rsidRPr="00153453">
                        <w:rPr>
                          <w:b/>
                          <w:color w:val="000000" w:themeColor="text1"/>
                        </w:rPr>
                        <w:fldChar w:fldCharType="end"/>
                      </w:r>
                      <w:r w:rsidRPr="00153453">
                        <w:rPr>
                          <w:color w:val="000000" w:themeColor="text1"/>
                        </w:rPr>
                        <w:t xml:space="preserve"> Honeybee with a watercolor background that "represents the diversity of all the things you have growing in the garden."</w:t>
                      </w:r>
                    </w:p>
                  </w:txbxContent>
                </v:textbox>
                <w10:wrap type="tight"/>
              </v:shape>
            </w:pict>
          </mc:Fallback>
        </mc:AlternateContent>
      </w:r>
      <w:r>
        <w:rPr>
          <w:rFonts w:cstheme="minorHAnsi"/>
          <w:noProof/>
          <w:color w:val="000000"/>
        </w:rPr>
        <w:drawing>
          <wp:anchor distT="0" distB="0" distL="114300" distR="114300" simplePos="0" relativeHeight="251660288" behindDoc="1" locked="0" layoutInCell="1" allowOverlap="1" wp14:anchorId="157425A1" wp14:editId="6F78FF7D">
            <wp:simplePos x="0" y="0"/>
            <wp:positionH relativeFrom="column">
              <wp:posOffset>3109428</wp:posOffset>
            </wp:positionH>
            <wp:positionV relativeFrom="paragraph">
              <wp:posOffset>475414</wp:posOffset>
            </wp:positionV>
            <wp:extent cx="2940050" cy="2093595"/>
            <wp:effectExtent l="0" t="0" r="0" b="1905"/>
            <wp:wrapTight wrapText="bothSides">
              <wp:wrapPolygon edited="0">
                <wp:start x="0" y="0"/>
                <wp:lineTo x="0" y="21489"/>
                <wp:lineTo x="21460" y="21489"/>
                <wp:lineTo x="2146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342.JPG"/>
                    <pic:cNvPicPr/>
                  </pic:nvPicPr>
                  <pic:blipFill rotWithShape="1">
                    <a:blip r:embed="rId12">
                      <a:extLst>
                        <a:ext uri="{28A0092B-C50C-407E-A947-70E740481C1C}">
                          <a14:useLocalDpi xmlns:a14="http://schemas.microsoft.com/office/drawing/2010/main" val="0"/>
                        </a:ext>
                      </a:extLst>
                    </a:blip>
                    <a:srcRect t="2520" b="2482"/>
                    <a:stretch/>
                  </pic:blipFill>
                  <pic:spPr bwMode="auto">
                    <a:xfrm>
                      <a:off x="0" y="0"/>
                      <a:ext cx="2940050"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6ACC">
        <w:rPr>
          <w:rFonts w:cstheme="minorHAnsi"/>
          <w:color w:val="000000"/>
        </w:rPr>
        <w:t>Students</w:t>
      </w:r>
      <w:r w:rsidR="00A24286">
        <w:rPr>
          <w:rFonts w:cstheme="minorHAnsi"/>
          <w:color w:val="000000"/>
        </w:rPr>
        <w:t>’ perspectives</w:t>
      </w:r>
      <w:r w:rsidR="002C6ACC">
        <w:rPr>
          <w:rFonts w:cstheme="minorHAnsi"/>
          <w:color w:val="000000"/>
        </w:rPr>
        <w:t xml:space="preserve"> </w:t>
      </w:r>
      <w:r w:rsidR="00A24286">
        <w:rPr>
          <w:rFonts w:cstheme="minorHAnsi"/>
          <w:color w:val="000000"/>
        </w:rPr>
        <w:t xml:space="preserve">also </w:t>
      </w:r>
      <w:r w:rsidR="002C6ACC">
        <w:rPr>
          <w:rFonts w:cstheme="minorHAnsi"/>
          <w:color w:val="000000"/>
        </w:rPr>
        <w:t xml:space="preserve">demonstrated </w:t>
      </w:r>
      <w:r w:rsidR="00A24286">
        <w:rPr>
          <w:rFonts w:cstheme="minorHAnsi"/>
          <w:color w:val="000000"/>
        </w:rPr>
        <w:t xml:space="preserve">a cognitive </w:t>
      </w:r>
      <w:r w:rsidR="002C6ACC">
        <w:rPr>
          <w:rFonts w:cstheme="minorHAnsi"/>
          <w:color w:val="000000"/>
        </w:rPr>
        <w:t xml:space="preserve">awareness </w:t>
      </w:r>
      <w:r w:rsidR="00A24286">
        <w:rPr>
          <w:rFonts w:cstheme="minorHAnsi"/>
          <w:color w:val="000000"/>
        </w:rPr>
        <w:t xml:space="preserve">of ecological systems. </w:t>
      </w:r>
      <w:r w:rsidR="002C6ACC">
        <w:rPr>
          <w:rFonts w:cstheme="minorHAnsi"/>
          <w:color w:val="000000"/>
        </w:rPr>
        <w:t xml:space="preserve">For example, </w:t>
      </w:r>
      <w:r w:rsidR="00A24286">
        <w:rPr>
          <w:rFonts w:cstheme="minorHAnsi"/>
          <w:color w:val="000000"/>
        </w:rPr>
        <w:t xml:space="preserve">one </w:t>
      </w:r>
      <w:r w:rsidR="002C6ACC">
        <w:rPr>
          <w:rFonts w:cstheme="minorHAnsi"/>
          <w:color w:val="000000"/>
        </w:rPr>
        <w:t>student</w:t>
      </w:r>
      <w:r w:rsidR="00A24286">
        <w:rPr>
          <w:rFonts w:cstheme="minorHAnsi"/>
          <w:color w:val="000000"/>
        </w:rPr>
        <w:t xml:space="preserve"> </w:t>
      </w:r>
      <w:r w:rsidR="002C6ACC">
        <w:rPr>
          <w:rFonts w:cstheme="minorHAnsi"/>
          <w:color w:val="000000"/>
        </w:rPr>
        <w:t>painted a picture</w:t>
      </w:r>
      <w:r w:rsidR="00A24286">
        <w:rPr>
          <w:rFonts w:cstheme="minorHAnsi"/>
          <w:color w:val="000000"/>
        </w:rPr>
        <w:t xml:space="preserve"> (Figure 2)</w:t>
      </w:r>
      <w:r w:rsidR="002C6ACC">
        <w:rPr>
          <w:rFonts w:cstheme="minorHAnsi"/>
          <w:color w:val="000000"/>
        </w:rPr>
        <w:t xml:space="preserve"> of a honey bee given their role in pollinating food crops. In recalling a period when bee boxes were kept near the garden, he expressed becoming aware of the “</w:t>
      </w:r>
      <w:r w:rsidR="002C6ACC" w:rsidRPr="001E7401">
        <w:rPr>
          <w:rFonts w:cstheme="minorHAnsi"/>
          <w:color w:val="000000"/>
        </w:rPr>
        <w:t>the little things</w:t>
      </w:r>
      <w:r w:rsidR="002C6ACC">
        <w:rPr>
          <w:rFonts w:cstheme="minorHAnsi"/>
          <w:color w:val="000000"/>
        </w:rPr>
        <w:t>,” and how they “</w:t>
      </w:r>
      <w:r w:rsidR="002C6ACC" w:rsidRPr="001E7401">
        <w:rPr>
          <w:rFonts w:cstheme="minorHAnsi"/>
          <w:color w:val="000000"/>
        </w:rPr>
        <w:t>really keep the big things going</w:t>
      </w:r>
      <w:r w:rsidR="002C6ACC">
        <w:rPr>
          <w:rFonts w:cstheme="minorHAnsi"/>
          <w:color w:val="000000"/>
        </w:rPr>
        <w:t>.” He went on to explain how the “</w:t>
      </w:r>
      <w:r w:rsidR="002C6ACC" w:rsidRPr="001E7401">
        <w:rPr>
          <w:rFonts w:cstheme="minorHAnsi"/>
          <w:color w:val="000000"/>
        </w:rPr>
        <w:t>small little ecosystem</w:t>
      </w:r>
      <w:r w:rsidR="002C6ACC">
        <w:rPr>
          <w:rFonts w:cstheme="minorHAnsi"/>
          <w:color w:val="000000"/>
        </w:rPr>
        <w:t xml:space="preserve">” of the garden is a metaphor for the planetary ecosystem humanity is embedded in, demonstrating ecological awareness across scales. </w:t>
      </w:r>
      <w:r w:rsidR="00C406F9">
        <w:rPr>
          <w:rFonts w:cstheme="minorHAnsi"/>
          <w:color w:val="000000"/>
        </w:rPr>
        <w:t>His</w:t>
      </w:r>
      <w:r w:rsidR="002C6ACC">
        <w:rPr>
          <w:rFonts w:cstheme="minorHAnsi"/>
          <w:color w:val="000000"/>
        </w:rPr>
        <w:t xml:space="preserve"> discussion identifies a link between the material and cognitive dimensions of connection with nature. Comprehending the necessity of bees for food production seems to have facilitated an awareness of the interconnectedness of ecosystems. Even seemingly “little things” play an important role in the viability of “big things”. Similarly, </w:t>
      </w:r>
      <w:r w:rsidR="00C406F9">
        <w:rPr>
          <w:rFonts w:cstheme="minorHAnsi"/>
          <w:color w:val="000000"/>
        </w:rPr>
        <w:t>the above students</w:t>
      </w:r>
      <w:r w:rsidR="002C6ACC">
        <w:rPr>
          <w:rFonts w:cstheme="minorHAnsi"/>
          <w:color w:val="000000"/>
        </w:rPr>
        <w:t>, in describing seasonality</w:t>
      </w:r>
      <w:r w:rsidR="00C406F9">
        <w:rPr>
          <w:rFonts w:cstheme="minorHAnsi"/>
          <w:color w:val="000000"/>
        </w:rPr>
        <w:t xml:space="preserve"> and </w:t>
      </w:r>
      <w:r w:rsidR="002C6ACC">
        <w:rPr>
          <w:rFonts w:cstheme="minorHAnsi"/>
          <w:color w:val="000000"/>
        </w:rPr>
        <w:t xml:space="preserve">considering limited natural resources, expressed awareness of natural systems and their connectedness to social systems. </w:t>
      </w:r>
      <w:r w:rsidR="00C406F9">
        <w:rPr>
          <w:rFonts w:cstheme="minorHAnsi"/>
          <w:color w:val="000000"/>
        </w:rPr>
        <w:t>Further, another student wrote</w:t>
      </w:r>
      <w:r w:rsidR="002C6ACC">
        <w:rPr>
          <w:rFonts w:cstheme="minorHAnsi"/>
          <w:color w:val="000000"/>
        </w:rPr>
        <w:t xml:space="preserve"> ‘connectivity’ as one lesson learned in the garden on the survey, and </w:t>
      </w:r>
      <w:r w:rsidR="00C406F9">
        <w:rPr>
          <w:rFonts w:cstheme="minorHAnsi"/>
          <w:color w:val="000000"/>
        </w:rPr>
        <w:t>another</w:t>
      </w:r>
      <w:r w:rsidR="002C6ACC">
        <w:rPr>
          <w:rFonts w:cstheme="minorHAnsi"/>
          <w:color w:val="000000"/>
        </w:rPr>
        <w:t xml:space="preserve"> described the garden as “a place that fosters all life,” both of which indirectly convey ecological awareness to some degree. </w:t>
      </w:r>
    </w:p>
    <w:p w14:paraId="561F3F6E" w14:textId="2F014CB7" w:rsidR="002C6ACC" w:rsidRPr="00C406F9" w:rsidRDefault="002C6ACC" w:rsidP="002C6ACC">
      <w:pPr>
        <w:rPr>
          <w:rFonts w:cstheme="minorHAnsi"/>
          <w:color w:val="000000"/>
        </w:rPr>
      </w:pPr>
      <w:r>
        <w:rPr>
          <w:rFonts w:cstheme="minorHAnsi"/>
          <w:color w:val="000000"/>
        </w:rPr>
        <w:tab/>
      </w:r>
      <w:r>
        <w:rPr>
          <w:rFonts w:cstheme="minorHAnsi"/>
          <w:color w:val="000000"/>
        </w:rPr>
        <w:tab/>
        <w:t xml:space="preserve"> </w:t>
      </w:r>
    </w:p>
    <w:p w14:paraId="07D145C4" w14:textId="77777777" w:rsidR="002C6ACC" w:rsidRPr="009B7AAE" w:rsidRDefault="002C6ACC" w:rsidP="002C6ACC">
      <w:pPr>
        <w:pStyle w:val="ListParagraph"/>
        <w:numPr>
          <w:ilvl w:val="0"/>
          <w:numId w:val="11"/>
        </w:numPr>
        <w:rPr>
          <w:rFonts w:ascii="Times New Roman" w:hAnsi="Times New Roman"/>
          <w:b/>
          <w:sz w:val="24"/>
          <w:szCs w:val="24"/>
        </w:rPr>
      </w:pPr>
      <w:r w:rsidRPr="009B7AAE">
        <w:rPr>
          <w:rFonts w:ascii="Times New Roman" w:hAnsi="Times New Roman"/>
          <w:b/>
          <w:sz w:val="24"/>
          <w:szCs w:val="24"/>
        </w:rPr>
        <w:t>Experiential</w:t>
      </w:r>
    </w:p>
    <w:p w14:paraId="026E2BC6" w14:textId="46DF52DB" w:rsidR="002C6ACC" w:rsidRDefault="002C6ACC" w:rsidP="002C6ACC">
      <w:pPr>
        <w:rPr>
          <w:rFonts w:cstheme="minorHAnsi"/>
        </w:rPr>
      </w:pPr>
      <w:r>
        <w:rPr>
          <w:rFonts w:cstheme="minorHAnsi"/>
          <w:b/>
        </w:rPr>
        <w:tab/>
      </w:r>
      <w:r>
        <w:rPr>
          <w:rFonts w:cstheme="minorHAnsi"/>
        </w:rPr>
        <w:t>Each photograph and artistic rendering of the garden was either inspired by past experiences in the garden or such memories were brought out during the group discussion</w:t>
      </w:r>
      <w:r w:rsidR="00DA5C3B">
        <w:rPr>
          <w:rFonts w:cstheme="minorHAnsi"/>
        </w:rPr>
        <w:t>s</w:t>
      </w:r>
      <w:r>
        <w:rPr>
          <w:rFonts w:cstheme="minorHAnsi"/>
        </w:rPr>
        <w:t xml:space="preserve">. Many students characterized their experiences in the garden as “fun”, “refreshing”, “unique”, and “friendship building”, which were not necessarily tied to nature in a broader sense. However, students who described experiences in the garden as “calming” or “relaxing” extended this connection to nature in general. Two students in particular provided rich detail on personal experiences in the garden relative to well-being that influenced their experiential connection with nature. </w:t>
      </w:r>
      <w:r w:rsidR="00A37454">
        <w:rPr>
          <w:rFonts w:cstheme="minorHAnsi"/>
        </w:rPr>
        <w:t>A student enrolled at</w:t>
      </w:r>
      <w:r>
        <w:rPr>
          <w:rFonts w:cstheme="minorHAnsi"/>
        </w:rPr>
        <w:t xml:space="preserve"> DMS since 3</w:t>
      </w:r>
      <w:r w:rsidRPr="00BD6721">
        <w:rPr>
          <w:rFonts w:cstheme="minorHAnsi"/>
          <w:vertAlign w:val="superscript"/>
        </w:rPr>
        <w:t>rd</w:t>
      </w:r>
      <w:r>
        <w:rPr>
          <w:rFonts w:cstheme="minorHAnsi"/>
        </w:rPr>
        <w:t xml:space="preserve"> grade</w:t>
      </w:r>
      <w:r w:rsidR="00A37454">
        <w:rPr>
          <w:rFonts w:cstheme="minorHAnsi"/>
        </w:rPr>
        <w:t xml:space="preserve"> </w:t>
      </w:r>
      <w:r>
        <w:rPr>
          <w:rFonts w:cstheme="minorHAnsi"/>
        </w:rPr>
        <w:t xml:space="preserve">painted a picture of a large shade tree in the garden with the words “time to reconnect” underneath it. When asked why she wrote these words under the tree she replied the garden has always been a place for her to experience inner peace: </w:t>
      </w:r>
    </w:p>
    <w:p w14:paraId="57920DEA" w14:textId="77777777" w:rsidR="002C6ACC" w:rsidRDefault="002C6ACC" w:rsidP="002C6ACC">
      <w:pPr>
        <w:rPr>
          <w:rFonts w:cstheme="minorHAnsi"/>
        </w:rPr>
      </w:pPr>
    </w:p>
    <w:p w14:paraId="192CB2B0" w14:textId="77777777" w:rsidR="002C6ACC" w:rsidRPr="00F035AA" w:rsidRDefault="002C6ACC" w:rsidP="002C6ACC">
      <w:pPr>
        <w:ind w:left="720"/>
        <w:rPr>
          <w:rFonts w:cstheme="minorHAnsi"/>
          <w:i/>
        </w:rPr>
      </w:pPr>
      <w:r w:rsidRPr="00F035AA">
        <w:rPr>
          <w:rFonts w:cstheme="minorHAnsi"/>
          <w:i/>
        </w:rPr>
        <w:t xml:space="preserve">“It's that moment in which you get to like dig your hands back into the Earth and…not really think about other things… You kind of have to be present in the garden…and it's just like a moment to like reconnect…back to being in nature and…think about the world around you.” </w:t>
      </w:r>
    </w:p>
    <w:p w14:paraId="62CFCAE6" w14:textId="77777777" w:rsidR="002C6ACC" w:rsidRDefault="002C6ACC" w:rsidP="002C6ACC">
      <w:pPr>
        <w:rPr>
          <w:rFonts w:cstheme="minorHAnsi"/>
        </w:rPr>
      </w:pPr>
    </w:p>
    <w:p w14:paraId="58A7C5E6" w14:textId="53683C59" w:rsidR="002C6ACC" w:rsidRDefault="002C6ACC" w:rsidP="002C6ACC">
      <w:pPr>
        <w:rPr>
          <w:rFonts w:cstheme="minorHAnsi"/>
        </w:rPr>
      </w:pPr>
      <w:r>
        <w:rPr>
          <w:rFonts w:cstheme="minorHAnsi"/>
        </w:rPr>
        <w:t xml:space="preserve">This eloquent description captures a deep experiential connection with nature for mental well-being. </w:t>
      </w:r>
      <w:r w:rsidR="00A37454">
        <w:rPr>
          <w:rFonts w:cstheme="minorHAnsi"/>
        </w:rPr>
        <w:t>Another student</w:t>
      </w:r>
      <w:r>
        <w:rPr>
          <w:rFonts w:cstheme="minorHAnsi"/>
        </w:rPr>
        <w:t xml:space="preserve"> shared a similar experiential connection to nature for mental well-being influenced by personal experiences in the garden: </w:t>
      </w:r>
    </w:p>
    <w:p w14:paraId="375FFB6C" w14:textId="77777777" w:rsidR="002C6ACC" w:rsidRDefault="002C6ACC" w:rsidP="002C6ACC">
      <w:pPr>
        <w:rPr>
          <w:rFonts w:cstheme="minorHAnsi"/>
        </w:rPr>
      </w:pPr>
    </w:p>
    <w:p w14:paraId="783D232A" w14:textId="77777777" w:rsidR="002C6ACC" w:rsidRPr="00F035AA" w:rsidRDefault="002C6ACC" w:rsidP="002C6ACC">
      <w:pPr>
        <w:ind w:left="720"/>
        <w:rPr>
          <w:i/>
        </w:rPr>
      </w:pPr>
      <w:r w:rsidRPr="00F035AA">
        <w:rPr>
          <w:rFonts w:cstheme="minorHAnsi"/>
          <w:i/>
        </w:rPr>
        <w:t xml:space="preserve">“Especially as I get older and older, I have an understanding and a respect for the amount of time that I always needed to be alone. </w:t>
      </w:r>
      <w:r w:rsidRPr="00F035AA">
        <w:rPr>
          <w:i/>
        </w:rPr>
        <w:t xml:space="preserve">And especially now it's like it's so hard to get that time when you can be alone and just sort of </w:t>
      </w:r>
      <w:proofErr w:type="spellStart"/>
      <w:r w:rsidRPr="00F035AA">
        <w:rPr>
          <w:i/>
        </w:rPr>
        <w:t>think</w:t>
      </w:r>
      <w:proofErr w:type="spellEnd"/>
      <w:r w:rsidRPr="00F035AA">
        <w:rPr>
          <w:i/>
        </w:rPr>
        <w:t xml:space="preserve"> and be away from people but be in a place of good thought, which is like in nature. And so that [the garden] gives that to me. That's what the garden does for me now. That's what it did for me back then as well.”</w:t>
      </w:r>
    </w:p>
    <w:p w14:paraId="5C7B06A8" w14:textId="77777777" w:rsidR="002C6ACC" w:rsidRDefault="002C6ACC" w:rsidP="002C6ACC">
      <w:pPr>
        <w:rPr>
          <w:rFonts w:cstheme="minorHAnsi"/>
        </w:rPr>
      </w:pPr>
    </w:p>
    <w:p w14:paraId="76BB335E" w14:textId="007A678A" w:rsidR="002C6ACC" w:rsidRDefault="002C6ACC" w:rsidP="002C6ACC">
      <w:pPr>
        <w:rPr>
          <w:rFonts w:cstheme="minorHAnsi"/>
        </w:rPr>
      </w:pPr>
      <w:r>
        <w:rPr>
          <w:rFonts w:cstheme="minorHAnsi"/>
        </w:rPr>
        <w:t xml:space="preserve">These statements speak to the role </w:t>
      </w:r>
      <w:r w:rsidR="005D1B4B">
        <w:rPr>
          <w:rFonts w:cstheme="minorHAnsi"/>
        </w:rPr>
        <w:t xml:space="preserve">the </w:t>
      </w:r>
      <w:r w:rsidR="00A37454">
        <w:rPr>
          <w:rFonts w:cstheme="minorHAnsi"/>
        </w:rPr>
        <w:t>garden</w:t>
      </w:r>
      <w:r w:rsidR="005D1B4B">
        <w:rPr>
          <w:rFonts w:cstheme="minorHAnsi"/>
        </w:rPr>
        <w:t xml:space="preserve"> </w:t>
      </w:r>
      <w:r w:rsidR="00A37454">
        <w:rPr>
          <w:rFonts w:cstheme="minorHAnsi"/>
        </w:rPr>
        <w:t>play</w:t>
      </w:r>
      <w:r w:rsidR="005D1B4B">
        <w:rPr>
          <w:rFonts w:cstheme="minorHAnsi"/>
        </w:rPr>
        <w:t>s</w:t>
      </w:r>
      <w:r w:rsidR="00A37454">
        <w:rPr>
          <w:rFonts w:cstheme="minorHAnsi"/>
        </w:rPr>
        <w:t xml:space="preserve"> in facilitating </w:t>
      </w:r>
      <w:r>
        <w:rPr>
          <w:rFonts w:cstheme="minorHAnsi"/>
        </w:rPr>
        <w:t>experiential connection</w:t>
      </w:r>
      <w:r w:rsidR="00A37454">
        <w:rPr>
          <w:rFonts w:cstheme="minorHAnsi"/>
        </w:rPr>
        <w:t>s</w:t>
      </w:r>
      <w:r>
        <w:rPr>
          <w:rFonts w:cstheme="minorHAnsi"/>
        </w:rPr>
        <w:t xml:space="preserve"> with nature</w:t>
      </w:r>
      <w:r w:rsidR="00A37454">
        <w:rPr>
          <w:rFonts w:cstheme="minorHAnsi"/>
        </w:rPr>
        <w:t xml:space="preserve">, which may </w:t>
      </w:r>
      <w:r w:rsidR="002466B3">
        <w:rPr>
          <w:rFonts w:cstheme="minorHAnsi"/>
        </w:rPr>
        <w:t xml:space="preserve">cultivate </w:t>
      </w:r>
      <w:r>
        <w:rPr>
          <w:rFonts w:cstheme="minorHAnsi"/>
        </w:rPr>
        <w:t>affective relationship</w:t>
      </w:r>
      <w:r w:rsidR="002466B3">
        <w:rPr>
          <w:rFonts w:cstheme="minorHAnsi"/>
        </w:rPr>
        <w:t>s with nature</w:t>
      </w:r>
      <w:r>
        <w:rPr>
          <w:rFonts w:cstheme="minorHAnsi"/>
        </w:rPr>
        <w:t xml:space="preserve"> </w:t>
      </w:r>
      <w:r w:rsidR="002466B3">
        <w:rPr>
          <w:rFonts w:cstheme="minorHAnsi"/>
        </w:rPr>
        <w:t>for</w:t>
      </w:r>
      <w:r>
        <w:rPr>
          <w:rFonts w:cstheme="minorHAnsi"/>
        </w:rPr>
        <w:t xml:space="preserve"> inner peace.</w:t>
      </w:r>
    </w:p>
    <w:p w14:paraId="06AEA346" w14:textId="77777777" w:rsidR="002C6ACC" w:rsidRDefault="002C6ACC" w:rsidP="002C6ACC">
      <w:pPr>
        <w:rPr>
          <w:rFonts w:cstheme="minorHAnsi"/>
        </w:rPr>
      </w:pPr>
    </w:p>
    <w:p w14:paraId="74BA6D4C" w14:textId="77777777" w:rsidR="002C6ACC" w:rsidRPr="009B7AAE" w:rsidRDefault="002C6ACC" w:rsidP="002C6ACC">
      <w:pPr>
        <w:pStyle w:val="ListParagraph"/>
        <w:numPr>
          <w:ilvl w:val="0"/>
          <w:numId w:val="11"/>
        </w:numPr>
        <w:rPr>
          <w:rFonts w:ascii="Times New Roman" w:hAnsi="Times New Roman"/>
          <w:b/>
          <w:sz w:val="24"/>
          <w:szCs w:val="24"/>
        </w:rPr>
      </w:pPr>
      <w:r w:rsidRPr="009B7AAE">
        <w:rPr>
          <w:rFonts w:ascii="Times New Roman" w:hAnsi="Times New Roman"/>
          <w:b/>
          <w:sz w:val="24"/>
          <w:szCs w:val="24"/>
        </w:rPr>
        <w:t>Emotional</w:t>
      </w:r>
    </w:p>
    <w:p w14:paraId="2EFFF7A5" w14:textId="74F91A96" w:rsidR="002C6ACC" w:rsidRDefault="002C6ACC" w:rsidP="002C6ACC">
      <w:pPr>
        <w:ind w:firstLine="720"/>
        <w:rPr>
          <w:rFonts w:cstheme="minorHAnsi"/>
        </w:rPr>
      </w:pPr>
      <w:r>
        <w:rPr>
          <w:rFonts w:cstheme="minorHAnsi"/>
        </w:rPr>
        <w:t>Strong emotional bonds with the garden were implicit in many students’ perspectives</w:t>
      </w:r>
      <w:r w:rsidR="002466B3">
        <w:rPr>
          <w:rFonts w:cstheme="minorHAnsi"/>
        </w:rPr>
        <w:t xml:space="preserve"> through the use of words such as </w:t>
      </w:r>
      <w:r>
        <w:rPr>
          <w:rFonts w:cstheme="minorHAnsi"/>
        </w:rPr>
        <w:t xml:space="preserve">“love” in describing </w:t>
      </w:r>
      <w:r w:rsidR="002466B3">
        <w:rPr>
          <w:rFonts w:cstheme="minorHAnsi"/>
        </w:rPr>
        <w:t xml:space="preserve">their </w:t>
      </w:r>
      <w:r>
        <w:rPr>
          <w:rFonts w:cstheme="minorHAnsi"/>
        </w:rPr>
        <w:t>photographs</w:t>
      </w:r>
      <w:r w:rsidR="002466B3">
        <w:rPr>
          <w:rFonts w:cstheme="minorHAnsi"/>
        </w:rPr>
        <w:t xml:space="preserve">. Two students in particular used love </w:t>
      </w:r>
      <w:r>
        <w:rPr>
          <w:rFonts w:cstheme="minorHAnsi"/>
        </w:rPr>
        <w:t>in reference to</w:t>
      </w:r>
      <w:r w:rsidR="002466B3">
        <w:rPr>
          <w:rFonts w:cstheme="minorHAnsi"/>
        </w:rPr>
        <w:t xml:space="preserve"> </w:t>
      </w:r>
      <w:r>
        <w:rPr>
          <w:rFonts w:cstheme="minorHAnsi"/>
        </w:rPr>
        <w:t>tree</w:t>
      </w:r>
      <w:r w:rsidR="002466B3">
        <w:rPr>
          <w:rFonts w:cstheme="minorHAnsi"/>
        </w:rPr>
        <w:t>s</w:t>
      </w:r>
      <w:r>
        <w:rPr>
          <w:rFonts w:cstheme="minorHAnsi"/>
        </w:rPr>
        <w:t xml:space="preserve"> and flowers in the garden. Emotional relationships were clearly illustrated by students identifying the garden as a reflection of the self. For example,</w:t>
      </w:r>
      <w:r w:rsidR="002466B3">
        <w:rPr>
          <w:rFonts w:cstheme="minorHAnsi"/>
        </w:rPr>
        <w:t xml:space="preserve"> one student</w:t>
      </w:r>
      <w:r>
        <w:rPr>
          <w:rFonts w:cstheme="minorHAnsi"/>
        </w:rPr>
        <w:t xml:space="preserve"> described her painting of the garden as reflecting a “muddle of emotions” representing the “highs and lows” she has physically experienced there. A particular event involving “senseless murder” of gophers produced negative emotions, while “pick[</w:t>
      </w:r>
      <w:proofErr w:type="spellStart"/>
      <w:r>
        <w:rPr>
          <w:rFonts w:cstheme="minorHAnsi"/>
        </w:rPr>
        <w:t>ing</w:t>
      </w:r>
      <w:proofErr w:type="spellEnd"/>
      <w:r>
        <w:rPr>
          <w:rFonts w:cstheme="minorHAnsi"/>
        </w:rPr>
        <w:t>] flowers”, “hang[</w:t>
      </w:r>
      <w:proofErr w:type="spellStart"/>
      <w:r>
        <w:rPr>
          <w:rFonts w:cstheme="minorHAnsi"/>
        </w:rPr>
        <w:t>ing</w:t>
      </w:r>
      <w:proofErr w:type="spellEnd"/>
      <w:r>
        <w:rPr>
          <w:rFonts w:cstheme="minorHAnsi"/>
        </w:rPr>
        <w:t>] out with friends”, and learning the consequences of “not planning” lead her to conclude “</w:t>
      </w:r>
      <w:r w:rsidRPr="00F13CE3">
        <w:rPr>
          <w:rFonts w:cstheme="minorHAnsi"/>
        </w:rPr>
        <w:t>overall it's a positive perception</w:t>
      </w:r>
      <w:r>
        <w:rPr>
          <w:rFonts w:cstheme="minorHAnsi"/>
        </w:rPr>
        <w:t>”. She correlated this cyclical relationship between positive and negative emotions from the garden with life more generally:</w:t>
      </w:r>
    </w:p>
    <w:p w14:paraId="2CCC324F" w14:textId="77777777" w:rsidR="002C6ACC" w:rsidRDefault="002C6ACC" w:rsidP="002C6ACC">
      <w:pPr>
        <w:ind w:firstLine="720"/>
        <w:rPr>
          <w:rFonts w:cstheme="minorHAnsi"/>
        </w:rPr>
      </w:pPr>
    </w:p>
    <w:p w14:paraId="30B2D179" w14:textId="6E2C97D8" w:rsidR="002C6ACC" w:rsidRDefault="002C6ACC" w:rsidP="002C6ACC">
      <w:pPr>
        <w:ind w:left="720"/>
        <w:rPr>
          <w:rFonts w:cstheme="minorHAnsi"/>
          <w:i/>
        </w:rPr>
      </w:pPr>
      <w:r w:rsidRPr="00314864">
        <w:rPr>
          <w:rFonts w:cstheme="minorHAnsi"/>
          <w:i/>
        </w:rPr>
        <w:t>“The garden could either be one of the most chaotic and dangerous things at DMS, but it also has the capacity to be really thoroughly planned and just beautiful and like extremely fruitful and yielding and I find that it like really matters like what you put into it…I sort of like that</w:t>
      </w:r>
      <w:r w:rsidR="002466B3">
        <w:rPr>
          <w:rFonts w:cstheme="minorHAnsi"/>
          <w:i/>
        </w:rPr>
        <w:t>,</w:t>
      </w:r>
      <w:r w:rsidRPr="00314864">
        <w:rPr>
          <w:rFonts w:cstheme="minorHAnsi"/>
          <w:i/>
        </w:rPr>
        <w:t xml:space="preserve"> that balance between like what we control and what we can't and it's still beautiful either way. The garden is what you necessarily put into it sort of like life”</w:t>
      </w:r>
    </w:p>
    <w:p w14:paraId="571AE174" w14:textId="77777777" w:rsidR="002C6ACC" w:rsidRDefault="002C6ACC" w:rsidP="002C6ACC">
      <w:pPr>
        <w:ind w:left="720"/>
        <w:rPr>
          <w:rFonts w:cstheme="minorHAnsi"/>
          <w:i/>
        </w:rPr>
      </w:pPr>
    </w:p>
    <w:p w14:paraId="3D47F875" w14:textId="72B9AE15" w:rsidR="002C6ACC" w:rsidRDefault="003B3A16" w:rsidP="00D83A55">
      <w:pPr>
        <w:ind w:firstLine="720"/>
        <w:rPr>
          <w:rFonts w:cstheme="minorHAnsi"/>
        </w:rPr>
      </w:pPr>
      <w:r>
        <w:rPr>
          <w:rFonts w:cstheme="minorHAnsi"/>
        </w:rPr>
        <w:t xml:space="preserve">While </w:t>
      </w:r>
      <w:r w:rsidR="00787084">
        <w:rPr>
          <w:rFonts w:cstheme="minorHAnsi"/>
        </w:rPr>
        <w:t>her story illustrates how experiences in the garden cultivated a range of emotions and taught her “life lessons”,</w:t>
      </w:r>
      <w:r w:rsidR="00D83A55">
        <w:rPr>
          <w:rFonts w:cstheme="minorHAnsi"/>
        </w:rPr>
        <w:t xml:space="preserve"> correlating her personal growth with growth in the garden implies a sense of oneness characteristic of an affective relationship. </w:t>
      </w:r>
      <w:r w:rsidR="002C6ACC">
        <w:rPr>
          <w:rFonts w:cstheme="minorHAnsi"/>
        </w:rPr>
        <w:t>Other students e</w:t>
      </w:r>
      <w:r w:rsidR="00D83A55">
        <w:rPr>
          <w:rFonts w:cstheme="minorHAnsi"/>
        </w:rPr>
        <w:t>choed this emotional connection with statements such as,</w:t>
      </w:r>
      <w:r w:rsidR="002C6ACC">
        <w:rPr>
          <w:rFonts w:cstheme="minorHAnsi"/>
        </w:rPr>
        <w:t xml:space="preserve"> “I’ve seen it grow as I’ve grown myself</w:t>
      </w:r>
      <w:r w:rsidR="00D83A55">
        <w:rPr>
          <w:rFonts w:cstheme="minorHAnsi"/>
        </w:rPr>
        <w:t>.” One student</w:t>
      </w:r>
      <w:r w:rsidR="002C6ACC">
        <w:rPr>
          <w:rFonts w:cstheme="minorHAnsi"/>
        </w:rPr>
        <w:t xml:space="preserve"> related the</w:t>
      </w:r>
      <w:r w:rsidR="00A37454">
        <w:rPr>
          <w:rFonts w:cstheme="minorHAnsi"/>
        </w:rPr>
        <w:t xml:space="preserve"> </w:t>
      </w:r>
      <w:r w:rsidR="00D83A55">
        <w:rPr>
          <w:rFonts w:cstheme="minorHAnsi"/>
        </w:rPr>
        <w:t>transitioning of a flower from bud to bloom to</w:t>
      </w:r>
      <w:r w:rsidR="002C6ACC">
        <w:rPr>
          <w:rFonts w:cstheme="minorHAnsi"/>
        </w:rPr>
        <w:t xml:space="preserve"> “a transition from high school to adulthood…</w:t>
      </w:r>
      <w:r w:rsidR="002C6ACC" w:rsidRPr="000F0EA6">
        <w:t xml:space="preserve"> </w:t>
      </w:r>
      <w:r w:rsidR="002C6ACC" w:rsidRPr="000F0EA6">
        <w:rPr>
          <w:rFonts w:cstheme="minorHAnsi"/>
        </w:rPr>
        <w:t xml:space="preserve">when it's like safe, in a </w:t>
      </w:r>
      <w:r w:rsidR="00A37454">
        <w:rPr>
          <w:rFonts w:cstheme="minorHAnsi"/>
        </w:rPr>
        <w:t>[flower]</w:t>
      </w:r>
      <w:r w:rsidR="002C6ACC" w:rsidRPr="000F0EA6">
        <w:rPr>
          <w:rFonts w:cstheme="minorHAnsi"/>
        </w:rPr>
        <w:t>bud to being open and vulnerable to everything because you don't have any protection anymore</w:t>
      </w:r>
      <w:r w:rsidR="002C6ACC">
        <w:rPr>
          <w:rFonts w:cstheme="minorHAnsi"/>
        </w:rPr>
        <w:t xml:space="preserve">.” Later, in discussing the importance of knowing where food comes from, he stated “we need to have an </w:t>
      </w:r>
      <w:r w:rsidR="002C6ACC" w:rsidRPr="003D7C24">
        <w:rPr>
          <w:rFonts w:cstheme="minorHAnsi"/>
        </w:rPr>
        <w:t>understanding of it in order for us to like take care of our bodies and take care of this planet</w:t>
      </w:r>
      <w:r w:rsidR="002C6ACC">
        <w:rPr>
          <w:rFonts w:cstheme="minorHAnsi"/>
        </w:rPr>
        <w:t xml:space="preserve">.” This expression of care for the self as connected to care for the planet </w:t>
      </w:r>
      <w:r w:rsidR="00D83A55">
        <w:rPr>
          <w:rFonts w:cstheme="minorHAnsi"/>
        </w:rPr>
        <w:t>clearly posits</w:t>
      </w:r>
      <w:r w:rsidR="002C6ACC">
        <w:rPr>
          <w:rFonts w:cstheme="minorHAnsi"/>
        </w:rPr>
        <w:t xml:space="preserve"> a feeling of oneness with </w:t>
      </w:r>
      <w:r w:rsidR="00D83A55">
        <w:rPr>
          <w:rFonts w:cstheme="minorHAnsi"/>
        </w:rPr>
        <w:t>the planet</w:t>
      </w:r>
      <w:r w:rsidR="002C6ACC">
        <w:rPr>
          <w:rFonts w:cstheme="minorHAnsi"/>
        </w:rPr>
        <w:t xml:space="preserve"> representative of an emotional connection</w:t>
      </w:r>
      <w:r w:rsidR="00D83A55">
        <w:rPr>
          <w:rFonts w:cstheme="minorHAnsi"/>
        </w:rPr>
        <w:t xml:space="preserve"> with nature.</w:t>
      </w:r>
      <w:r w:rsidR="002C6ACC">
        <w:rPr>
          <w:rFonts w:cstheme="minorHAnsi"/>
        </w:rPr>
        <w:t xml:space="preserve"> </w:t>
      </w:r>
    </w:p>
    <w:p w14:paraId="0D1367C4" w14:textId="77777777" w:rsidR="002C6ACC" w:rsidRPr="000F0EA6" w:rsidRDefault="002C6ACC" w:rsidP="002C6ACC">
      <w:pPr>
        <w:rPr>
          <w:rFonts w:cstheme="minorHAnsi"/>
        </w:rPr>
      </w:pPr>
    </w:p>
    <w:p w14:paraId="3C8073B7" w14:textId="77777777" w:rsidR="002C6ACC" w:rsidRPr="009B7AAE" w:rsidRDefault="002C6ACC" w:rsidP="002C6ACC">
      <w:pPr>
        <w:pStyle w:val="ListParagraph"/>
        <w:numPr>
          <w:ilvl w:val="0"/>
          <w:numId w:val="11"/>
        </w:numPr>
        <w:rPr>
          <w:rFonts w:ascii="Times New Roman" w:hAnsi="Times New Roman"/>
          <w:b/>
          <w:sz w:val="24"/>
          <w:szCs w:val="24"/>
        </w:rPr>
      </w:pPr>
      <w:r w:rsidRPr="009B7AAE">
        <w:rPr>
          <w:rFonts w:ascii="Times New Roman" w:hAnsi="Times New Roman"/>
          <w:b/>
          <w:sz w:val="24"/>
          <w:szCs w:val="24"/>
        </w:rPr>
        <w:t>Philosophical</w:t>
      </w:r>
    </w:p>
    <w:p w14:paraId="26E3FF16" w14:textId="47FD6741" w:rsidR="002C6ACC" w:rsidRPr="00C54A04" w:rsidRDefault="009B7AAE" w:rsidP="00C54A04">
      <w:pPr>
        <w:keepNext/>
        <w:ind w:firstLine="720"/>
      </w:pPr>
      <w:r>
        <w:rPr>
          <w:noProof/>
        </w:rPr>
        <w:lastRenderedPageBreak/>
        <mc:AlternateContent>
          <mc:Choice Requires="wps">
            <w:drawing>
              <wp:anchor distT="0" distB="0" distL="114300" distR="114300" simplePos="0" relativeHeight="251665408" behindDoc="1" locked="0" layoutInCell="1" allowOverlap="1" wp14:anchorId="73A8BD34" wp14:editId="3CC2F56F">
                <wp:simplePos x="0" y="0"/>
                <wp:positionH relativeFrom="column">
                  <wp:posOffset>3748505</wp:posOffset>
                </wp:positionH>
                <wp:positionV relativeFrom="paragraph">
                  <wp:posOffset>1993433</wp:posOffset>
                </wp:positionV>
                <wp:extent cx="2386584" cy="402336"/>
                <wp:effectExtent l="0" t="0" r="1270" b="4445"/>
                <wp:wrapTight wrapText="bothSides">
                  <wp:wrapPolygon edited="0">
                    <wp:start x="0" y="0"/>
                    <wp:lineTo x="0" y="21156"/>
                    <wp:lineTo x="21497" y="21156"/>
                    <wp:lineTo x="21497"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2386584" cy="402336"/>
                        </a:xfrm>
                        <a:prstGeom prst="rect">
                          <a:avLst/>
                        </a:prstGeom>
                        <a:solidFill>
                          <a:prstClr val="white"/>
                        </a:solidFill>
                        <a:ln>
                          <a:noFill/>
                        </a:ln>
                      </wps:spPr>
                      <wps:txbx>
                        <w:txbxContent>
                          <w:p w14:paraId="658583A6" w14:textId="4E198CED" w:rsidR="00DA5C3B" w:rsidRPr="00107F92" w:rsidRDefault="00DA5C3B" w:rsidP="00107F92">
                            <w:pPr>
                              <w:pStyle w:val="Caption"/>
                              <w:rPr>
                                <w:rFonts w:cstheme="minorHAnsi"/>
                                <w:color w:val="000000" w:themeColor="text1"/>
                              </w:rPr>
                            </w:pPr>
                            <w:r w:rsidRPr="00107F92">
                              <w:rPr>
                                <w:b/>
                                <w:color w:val="000000" w:themeColor="text1"/>
                              </w:rPr>
                              <w:t xml:space="preserve">Figure </w:t>
                            </w:r>
                            <w:r w:rsidRPr="00107F92">
                              <w:rPr>
                                <w:b/>
                                <w:color w:val="000000" w:themeColor="text1"/>
                              </w:rPr>
                              <w:fldChar w:fldCharType="begin"/>
                            </w:r>
                            <w:r w:rsidRPr="00107F92">
                              <w:rPr>
                                <w:b/>
                                <w:color w:val="000000" w:themeColor="text1"/>
                              </w:rPr>
                              <w:instrText xml:space="preserve"> SEQ Figure \* ARABIC </w:instrText>
                            </w:r>
                            <w:r w:rsidRPr="00107F92">
                              <w:rPr>
                                <w:b/>
                                <w:color w:val="000000" w:themeColor="text1"/>
                              </w:rPr>
                              <w:fldChar w:fldCharType="separate"/>
                            </w:r>
                            <w:r w:rsidRPr="00107F92">
                              <w:rPr>
                                <w:b/>
                                <w:noProof/>
                                <w:color w:val="000000" w:themeColor="text1"/>
                              </w:rPr>
                              <w:t>3</w:t>
                            </w:r>
                            <w:r w:rsidRPr="00107F92">
                              <w:rPr>
                                <w:b/>
                                <w:color w:val="000000" w:themeColor="text1"/>
                              </w:rPr>
                              <w:fldChar w:fldCharType="end"/>
                            </w:r>
                            <w:r w:rsidRPr="00107F92">
                              <w:rPr>
                                <w:color w:val="000000" w:themeColor="text1"/>
                              </w:rPr>
                              <w:t xml:space="preserve"> </w:t>
                            </w:r>
                            <w:r>
                              <w:rPr>
                                <w:color w:val="000000" w:themeColor="text1"/>
                              </w:rPr>
                              <w:t xml:space="preserve">Illustration of a </w:t>
                            </w:r>
                            <w:r w:rsidRPr="00107F92">
                              <w:rPr>
                                <w:color w:val="000000" w:themeColor="text1"/>
                              </w:rPr>
                              <w:t>prominent tree in the garden representing "knowledge" and "time to reconn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8BD34" id="Text Box 8" o:spid="_x0000_s1030" type="#_x0000_t202" style="position:absolute;left:0;text-align:left;margin-left:295.15pt;margin-top:156.95pt;width:187.9pt;height:31.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" stroked="f">
                <v:textbox inset="0,0,0,0">
                  <w:txbxContent>
                    <w:p w14:paraId="658583A6" w14:textId="4E198CED" w:rsidR="00DA5C3B" w:rsidRPr="00107F92" w:rsidRDefault="00DA5C3B" w:rsidP="00107F92">
                      <w:pPr>
                        <w:pStyle w:val="Caption"/>
                        <w:rPr>
                          <w:rFonts w:cstheme="minorHAnsi"/>
                          <w:color w:val="000000" w:themeColor="text1"/>
                        </w:rPr>
                      </w:pPr>
                      <w:r w:rsidRPr="00107F92">
                        <w:rPr>
                          <w:b/>
                          <w:color w:val="000000" w:themeColor="text1"/>
                        </w:rPr>
                        <w:t xml:space="preserve">Figure </w:t>
                      </w:r>
                      <w:r w:rsidRPr="00107F92">
                        <w:rPr>
                          <w:b/>
                          <w:color w:val="000000" w:themeColor="text1"/>
                        </w:rPr>
                        <w:fldChar w:fldCharType="begin"/>
                      </w:r>
                      <w:r w:rsidRPr="00107F92">
                        <w:rPr>
                          <w:b/>
                          <w:color w:val="000000" w:themeColor="text1"/>
                        </w:rPr>
                        <w:instrText xml:space="preserve"> SEQ Figure \* ARABIC </w:instrText>
                      </w:r>
                      <w:r w:rsidRPr="00107F92">
                        <w:rPr>
                          <w:b/>
                          <w:color w:val="000000" w:themeColor="text1"/>
                        </w:rPr>
                        <w:fldChar w:fldCharType="separate"/>
                      </w:r>
                      <w:r w:rsidRPr="00107F92">
                        <w:rPr>
                          <w:b/>
                          <w:noProof/>
                          <w:color w:val="000000" w:themeColor="text1"/>
                        </w:rPr>
                        <w:t>3</w:t>
                      </w:r>
                      <w:r w:rsidRPr="00107F92">
                        <w:rPr>
                          <w:b/>
                          <w:color w:val="000000" w:themeColor="text1"/>
                        </w:rPr>
                        <w:fldChar w:fldCharType="end"/>
                      </w:r>
                      <w:r w:rsidRPr="00107F92">
                        <w:rPr>
                          <w:color w:val="000000" w:themeColor="text1"/>
                        </w:rPr>
                        <w:t xml:space="preserve"> </w:t>
                      </w:r>
                      <w:r>
                        <w:rPr>
                          <w:color w:val="000000" w:themeColor="text1"/>
                        </w:rPr>
                        <w:t xml:space="preserve">Illustration of a </w:t>
                      </w:r>
                      <w:r w:rsidRPr="00107F92">
                        <w:rPr>
                          <w:color w:val="000000" w:themeColor="text1"/>
                        </w:rPr>
                        <w:t>prominent tree in the garden representing "knowledge" and "time to reconnect."</w:t>
                      </w:r>
                    </w:p>
                  </w:txbxContent>
                </v:textbox>
                <w10:wrap type="tight"/>
              </v:shape>
            </w:pict>
          </mc:Fallback>
        </mc:AlternateContent>
      </w:r>
      <w:r>
        <w:rPr>
          <w:rFonts w:cstheme="minorHAnsi"/>
          <w:noProof/>
        </w:rPr>
        <w:drawing>
          <wp:anchor distT="0" distB="0" distL="114300" distR="114300" simplePos="0" relativeHeight="251663360" behindDoc="1" locked="0" layoutInCell="1" allowOverlap="1" wp14:anchorId="0D4E67EE" wp14:editId="30EB56D6">
            <wp:simplePos x="0" y="0"/>
            <wp:positionH relativeFrom="column">
              <wp:posOffset>3672840</wp:posOffset>
            </wp:positionH>
            <wp:positionV relativeFrom="paragraph">
              <wp:posOffset>127969</wp:posOffset>
            </wp:positionV>
            <wp:extent cx="2536099" cy="1819656"/>
            <wp:effectExtent l="0" t="0" r="4445" b="0"/>
            <wp:wrapTight wrapText="bothSides">
              <wp:wrapPolygon edited="0">
                <wp:start x="0" y="0"/>
                <wp:lineTo x="0" y="21412"/>
                <wp:lineTo x="21530" y="21412"/>
                <wp:lineTo x="2153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347.JPG"/>
                    <pic:cNvPicPr/>
                  </pic:nvPicPr>
                  <pic:blipFill rotWithShape="1">
                    <a:blip r:embed="rId13">
                      <a:extLst>
                        <a:ext uri="{28A0092B-C50C-407E-A947-70E740481C1C}">
                          <a14:useLocalDpi xmlns:a14="http://schemas.microsoft.com/office/drawing/2010/main" val="0"/>
                        </a:ext>
                      </a:extLst>
                    </a:blip>
                    <a:srcRect l="1" t="3071" r="928" b="2151"/>
                    <a:stretch/>
                  </pic:blipFill>
                  <pic:spPr bwMode="auto">
                    <a:xfrm>
                      <a:off x="0" y="0"/>
                      <a:ext cx="2536099" cy="18196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7F92">
        <w:rPr>
          <w:rFonts w:cstheme="minorHAnsi"/>
        </w:rPr>
        <w:t>P</w:t>
      </w:r>
      <w:r w:rsidR="002C6ACC">
        <w:rPr>
          <w:rFonts w:cstheme="minorHAnsi"/>
        </w:rPr>
        <w:t>hilosophical connection</w:t>
      </w:r>
      <w:r w:rsidR="00107F92">
        <w:rPr>
          <w:rFonts w:cstheme="minorHAnsi"/>
        </w:rPr>
        <w:t xml:space="preserve">s with </w:t>
      </w:r>
      <w:r w:rsidR="002C6ACC">
        <w:rPr>
          <w:rFonts w:cstheme="minorHAnsi"/>
        </w:rPr>
        <w:t>nature were present in two students’</w:t>
      </w:r>
      <w:r w:rsidR="00107F92">
        <w:rPr>
          <w:rFonts w:cstheme="minorHAnsi"/>
        </w:rPr>
        <w:t xml:space="preserve"> perspectives</w:t>
      </w:r>
      <w:r w:rsidR="002C6ACC">
        <w:rPr>
          <w:rFonts w:cstheme="minorHAnsi"/>
        </w:rPr>
        <w:t xml:space="preserve">. </w:t>
      </w:r>
      <w:r w:rsidR="00107F92">
        <w:rPr>
          <w:rFonts w:cstheme="minorHAnsi"/>
        </w:rPr>
        <w:t>The artist of Figure 3</w:t>
      </w:r>
      <w:r w:rsidR="00447614">
        <w:rPr>
          <w:rFonts w:cstheme="minorHAnsi"/>
        </w:rPr>
        <w:t xml:space="preserve"> decided to paint a portrait of a particularly large shade tree in the garden because</w:t>
      </w:r>
      <w:r w:rsidR="002C6ACC">
        <w:rPr>
          <w:rFonts w:cstheme="minorHAnsi"/>
        </w:rPr>
        <w:t>: “trees mean knowledge…and</w:t>
      </w:r>
      <w:r w:rsidR="002C6ACC" w:rsidRPr="007145CF">
        <w:t xml:space="preserve"> </w:t>
      </w:r>
      <w:r w:rsidR="002C6ACC" w:rsidRPr="007145CF">
        <w:rPr>
          <w:rFonts w:cstheme="minorHAnsi"/>
        </w:rPr>
        <w:t>it just</w:t>
      </w:r>
      <w:r w:rsidR="002C6ACC">
        <w:rPr>
          <w:rFonts w:cstheme="minorHAnsi"/>
        </w:rPr>
        <w:t xml:space="preserve"> </w:t>
      </w:r>
      <w:r w:rsidR="002C6ACC" w:rsidRPr="007145CF">
        <w:rPr>
          <w:rFonts w:cstheme="minorHAnsi"/>
        </w:rPr>
        <w:t>has this idea of just like</w:t>
      </w:r>
      <w:r w:rsidR="002C6ACC">
        <w:rPr>
          <w:rFonts w:cstheme="minorHAnsi"/>
        </w:rPr>
        <w:t>, c</w:t>
      </w:r>
      <w:r w:rsidR="002C6ACC" w:rsidRPr="007145CF">
        <w:rPr>
          <w:rFonts w:cstheme="minorHAnsi"/>
        </w:rPr>
        <w:t>ome and sit under my branches and just like take in the world around you</w:t>
      </w:r>
      <w:r w:rsidR="002C6ACC">
        <w:rPr>
          <w:rFonts w:cstheme="minorHAnsi"/>
        </w:rPr>
        <w:t>.”</w:t>
      </w:r>
      <w:r w:rsidR="00447614">
        <w:rPr>
          <w:rFonts w:cstheme="minorHAnsi"/>
        </w:rPr>
        <w:t xml:space="preserve"> Her statement assigns intrinsic value to trees</w:t>
      </w:r>
      <w:r w:rsidR="00C54A04">
        <w:rPr>
          <w:rFonts w:cstheme="minorHAnsi"/>
        </w:rPr>
        <w:t xml:space="preserve"> as mentors for humans</w:t>
      </w:r>
      <w:r w:rsidR="00447614">
        <w:rPr>
          <w:rFonts w:cstheme="minorHAnsi"/>
        </w:rPr>
        <w:t xml:space="preserve"> and is indicative of an ontological view of nature as </w:t>
      </w:r>
      <w:r w:rsidR="00C54A04">
        <w:rPr>
          <w:rFonts w:cstheme="minorHAnsi"/>
        </w:rPr>
        <w:t xml:space="preserve">conscious and </w:t>
      </w:r>
      <w:r w:rsidR="00447614">
        <w:rPr>
          <w:rFonts w:cstheme="minorHAnsi"/>
        </w:rPr>
        <w:t>intelligent</w:t>
      </w:r>
      <w:r w:rsidR="00C54A04">
        <w:rPr>
          <w:rFonts w:cstheme="minorHAnsi"/>
        </w:rPr>
        <w:t xml:space="preserve">. </w:t>
      </w:r>
      <w:r w:rsidR="002C6ACC">
        <w:rPr>
          <w:rFonts w:cstheme="minorHAnsi"/>
        </w:rPr>
        <w:t>Another student</w:t>
      </w:r>
      <w:r w:rsidR="00C54A04">
        <w:rPr>
          <w:rFonts w:cstheme="minorHAnsi"/>
        </w:rPr>
        <w:t xml:space="preserve"> </w:t>
      </w:r>
      <w:r w:rsidR="002C6ACC">
        <w:rPr>
          <w:rFonts w:cstheme="minorHAnsi"/>
        </w:rPr>
        <w:t>described a similar philosophical connection</w:t>
      </w:r>
      <w:r w:rsidR="00C54A04">
        <w:rPr>
          <w:rFonts w:cstheme="minorHAnsi"/>
        </w:rPr>
        <w:t xml:space="preserve"> in stating humans “come from it [nature]…it’s important to understand like kind of your roots…to</w:t>
      </w:r>
      <w:r w:rsidR="00763003">
        <w:rPr>
          <w:rFonts w:cstheme="minorHAnsi"/>
        </w:rPr>
        <w:t xml:space="preserve"> understand that there are other things on the planet besides people and having respect for all of that is really important.” </w:t>
      </w:r>
      <w:r w:rsidR="002C6ACC">
        <w:rPr>
          <w:rFonts w:cstheme="minorHAnsi"/>
        </w:rPr>
        <w:t xml:space="preserve"> </w:t>
      </w:r>
      <w:r w:rsidR="00763003">
        <w:rPr>
          <w:rFonts w:cstheme="minorHAnsi"/>
        </w:rPr>
        <w:t>Th</w:t>
      </w:r>
      <w:r w:rsidR="00376959">
        <w:rPr>
          <w:rFonts w:cstheme="minorHAnsi"/>
        </w:rPr>
        <w:t>us, his</w:t>
      </w:r>
      <w:r w:rsidR="00763003">
        <w:rPr>
          <w:rFonts w:cstheme="minorHAnsi"/>
        </w:rPr>
        <w:t xml:space="preserve"> fundamental belief about the origins of humanity inspires an </w:t>
      </w:r>
      <w:r w:rsidR="00376959">
        <w:rPr>
          <w:rFonts w:cstheme="minorHAnsi"/>
        </w:rPr>
        <w:t>ethical view of humans as stewards of nature. It should be noted this particular student mentioned strong family values toward the environment, which likely</w:t>
      </w:r>
      <w:r w:rsidR="002C6ACC">
        <w:rPr>
          <w:rFonts w:cstheme="minorHAnsi"/>
        </w:rPr>
        <w:t xml:space="preserve"> influenced </w:t>
      </w:r>
      <w:r w:rsidR="00376959">
        <w:rPr>
          <w:rFonts w:cstheme="minorHAnsi"/>
        </w:rPr>
        <w:t>his philosophical view of nature</w:t>
      </w:r>
      <w:r w:rsidR="002C6ACC">
        <w:rPr>
          <w:rFonts w:cstheme="minorHAnsi"/>
        </w:rPr>
        <w:t xml:space="preserve">. </w:t>
      </w:r>
    </w:p>
    <w:p w14:paraId="13BDAD09" w14:textId="6F2F11CB" w:rsidR="002C6ACC" w:rsidRDefault="002C6ACC" w:rsidP="002C6ACC">
      <w:pPr>
        <w:rPr>
          <w:rFonts w:ascii="Arial" w:hAnsi="Arial" w:cs="Arial"/>
          <w:b/>
          <w:sz w:val="20"/>
          <w:szCs w:val="20"/>
        </w:rPr>
      </w:pPr>
    </w:p>
    <w:p w14:paraId="6EA3F507" w14:textId="16BBC7A8" w:rsidR="002C6ACC" w:rsidRDefault="002C6ACC" w:rsidP="002C6ACC">
      <w:pPr>
        <w:rPr>
          <w:b/>
        </w:rPr>
      </w:pPr>
      <w:r w:rsidRPr="009B7AAE">
        <w:rPr>
          <w:b/>
        </w:rPr>
        <w:t>Co</w:t>
      </w:r>
      <w:r w:rsidR="00AD26DF">
        <w:rPr>
          <w:b/>
        </w:rPr>
        <w:t>ntributing Factors</w:t>
      </w:r>
    </w:p>
    <w:p w14:paraId="3B0894AF" w14:textId="77777777" w:rsidR="009B7AAE" w:rsidRPr="009B7AAE" w:rsidRDefault="009B7AAE" w:rsidP="002C6ACC">
      <w:pPr>
        <w:rPr>
          <w:b/>
        </w:rPr>
      </w:pPr>
    </w:p>
    <w:p w14:paraId="1B44A345" w14:textId="72E2D3A6" w:rsidR="00E4766F" w:rsidRDefault="002C6ACC" w:rsidP="002C6ACC">
      <w:pPr>
        <w:ind w:firstLine="720"/>
        <w:rPr>
          <w:rFonts w:cstheme="minorHAnsi"/>
        </w:rPr>
      </w:pPr>
      <w:r>
        <w:rPr>
          <w:rFonts w:cstheme="minorHAnsi"/>
        </w:rPr>
        <w:t xml:space="preserve">Both survey data and the students’ perspectives indicated </w:t>
      </w:r>
      <w:r w:rsidR="00AD26DF">
        <w:rPr>
          <w:rFonts w:cstheme="minorHAnsi"/>
        </w:rPr>
        <w:t xml:space="preserve">family values </w:t>
      </w:r>
      <w:r>
        <w:rPr>
          <w:rFonts w:cstheme="minorHAnsi"/>
        </w:rPr>
        <w:t>influenced their connection with nature</w:t>
      </w:r>
      <w:r w:rsidR="00AD26DF">
        <w:rPr>
          <w:rFonts w:cstheme="minorHAnsi"/>
        </w:rPr>
        <w:t xml:space="preserve">, while one student remarked how his family’s </w:t>
      </w:r>
      <w:r>
        <w:rPr>
          <w:rFonts w:cstheme="minorHAnsi"/>
        </w:rPr>
        <w:t>profession,</w:t>
      </w:r>
      <w:r w:rsidR="00AD26DF">
        <w:rPr>
          <w:rFonts w:cstheme="minorHAnsi"/>
        </w:rPr>
        <w:t xml:space="preserve"> poultry farming, motivated his certain types of nature connectedness.  </w:t>
      </w:r>
      <w:r>
        <w:rPr>
          <w:rFonts w:cstheme="minorHAnsi"/>
        </w:rPr>
        <w:t>Survey data indicated the majority of participants’ families</w:t>
      </w:r>
      <w:r w:rsidR="004D230D">
        <w:rPr>
          <w:rFonts w:cstheme="minorHAnsi"/>
        </w:rPr>
        <w:t xml:space="preserve"> valued the environment.</w:t>
      </w:r>
      <w:r>
        <w:rPr>
          <w:rFonts w:cstheme="minorHAnsi"/>
        </w:rPr>
        <w:t xml:space="preserve"> Nine students have gardens at home (though only three reported spending time in the home garden), seven said at least one person in their household self-identified as an environmentalist, and four reported at least one household member belonged to an environmental organization, such as the Sierra Club.</w:t>
      </w:r>
      <w:r w:rsidR="004D230D" w:rsidRPr="004D230D">
        <w:rPr>
          <w:rFonts w:cstheme="minorHAnsi"/>
        </w:rPr>
        <w:t xml:space="preserve"> </w:t>
      </w:r>
      <w:r w:rsidR="004D230D">
        <w:rPr>
          <w:rFonts w:cstheme="minorHAnsi"/>
        </w:rPr>
        <w:t xml:space="preserve">Two students explicitly referenced family values (“my mom is a hippie” and “I grew up on a poultry farm”) during group discussions. The student who drew Figure 1 explained “my mom’s a hippie” in discussing his mom’s use of herbs from their home garden. He also wrote ‘we all love the environment’ on the survey question about household members self-identifying as environmentalists. </w:t>
      </w:r>
      <w:r w:rsidR="00E4766F">
        <w:rPr>
          <w:rFonts w:cstheme="minorHAnsi"/>
        </w:rPr>
        <w:t>Another student</w:t>
      </w:r>
      <w:r w:rsidR="004D230D">
        <w:rPr>
          <w:rFonts w:cstheme="minorHAnsi"/>
        </w:rPr>
        <w:t xml:space="preserve"> talked about his family’s poultry farm and how it contributed to his love for chickens and a vegan diet</w:t>
      </w:r>
      <w:r w:rsidR="00E4766F">
        <w:rPr>
          <w:rFonts w:cstheme="minorHAnsi"/>
        </w:rPr>
        <w:t xml:space="preserve">. </w:t>
      </w:r>
    </w:p>
    <w:p w14:paraId="22FC07AE" w14:textId="70C939CA" w:rsidR="002C6ACC" w:rsidRDefault="00E4766F" w:rsidP="002C6ACC">
      <w:pPr>
        <w:ind w:firstLine="720"/>
        <w:rPr>
          <w:rFonts w:cstheme="minorHAnsi"/>
        </w:rPr>
      </w:pPr>
      <w:r>
        <w:rPr>
          <w:rFonts w:cstheme="minorHAnsi"/>
        </w:rPr>
        <w:t>Farm animals housed on the school’s campus were represented in four of the p</w:t>
      </w:r>
      <w:r w:rsidR="004D230D">
        <w:rPr>
          <w:rFonts w:cstheme="minorHAnsi"/>
        </w:rPr>
        <w:t>hotographs for the first Photovoice prompt</w:t>
      </w:r>
      <w:r>
        <w:rPr>
          <w:rFonts w:cstheme="minorHAnsi"/>
        </w:rPr>
        <w:t>.</w:t>
      </w:r>
      <w:r w:rsidR="004D230D">
        <w:rPr>
          <w:rFonts w:cstheme="minorHAnsi"/>
        </w:rPr>
        <w:t xml:space="preserve"> Each</w:t>
      </w:r>
      <w:r>
        <w:rPr>
          <w:rFonts w:cstheme="minorHAnsi"/>
        </w:rPr>
        <w:t xml:space="preserve"> of these four students elicited</w:t>
      </w:r>
      <w:r w:rsidR="004D230D">
        <w:rPr>
          <w:rFonts w:cstheme="minorHAnsi"/>
        </w:rPr>
        <w:t xml:space="preserve"> empathetic relationships with animals</w:t>
      </w:r>
      <w:r>
        <w:rPr>
          <w:rFonts w:cstheme="minorHAnsi"/>
        </w:rPr>
        <w:t xml:space="preserve"> in describing their photos. Students’ exclaimed, </w:t>
      </w:r>
      <w:r w:rsidR="004D230D">
        <w:rPr>
          <w:rFonts w:cstheme="minorHAnsi"/>
        </w:rPr>
        <w:t>“I love animals” and “getting to hang out with animals is a therapeutic thing.” Two students also remarked the farm animals were the first thing they noticed when starting at the school and caring for them “made me want to come to school.”</w:t>
      </w:r>
      <w:r>
        <w:rPr>
          <w:rFonts w:cstheme="minorHAnsi"/>
        </w:rPr>
        <w:t xml:space="preserve"> The school’s campus also has a pond area with a variety of plant species around it, as well as several species of trees growing throughout the school grounds. In describing their photographs of the campus, four students explicitly mentioned appreciation for how the campus is “very close to nature” and provided “so much freedom” for exploration on a regular basis. One student speaking of how the campus “incorporate[s] nature”, stated the “very inclusive and well-rounded curriculum” encouraged “walks and sometimes even meditations by the like pond”. His statement demonstrates the school’s campus and educational philosophy promote experiential connections with nature. Another student recalled experiential connections with nature from living in Washington state, because it fostered an appreciation of “forests and trees”. </w:t>
      </w:r>
      <w:r w:rsidR="00D43003">
        <w:rPr>
          <w:rFonts w:cstheme="minorHAnsi"/>
        </w:rPr>
        <w:t>Thus, these</w:t>
      </w:r>
      <w:r w:rsidR="005D1B4B">
        <w:rPr>
          <w:rFonts w:cstheme="minorHAnsi"/>
        </w:rPr>
        <w:t xml:space="preserve"> </w:t>
      </w:r>
      <w:r w:rsidR="005D1B4B">
        <w:rPr>
          <w:rFonts w:cstheme="minorHAnsi"/>
        </w:rPr>
        <w:lastRenderedPageBreak/>
        <w:t>contributing factors</w:t>
      </w:r>
      <w:r w:rsidR="00D43003">
        <w:rPr>
          <w:rFonts w:cstheme="minorHAnsi"/>
        </w:rPr>
        <w:t xml:space="preserve"> necessitate consideration on the role of </w:t>
      </w:r>
      <w:r w:rsidR="005D1B4B">
        <w:rPr>
          <w:rFonts w:cstheme="minorHAnsi"/>
        </w:rPr>
        <w:t>school landscapes</w:t>
      </w:r>
      <w:r w:rsidR="00D43003">
        <w:rPr>
          <w:rFonts w:cstheme="minorHAnsi"/>
        </w:rPr>
        <w:t xml:space="preserve"> in the students’ connections with nature.</w:t>
      </w:r>
    </w:p>
    <w:p w14:paraId="39BF54AF" w14:textId="77777777" w:rsidR="002C6ACC" w:rsidRDefault="002C6ACC" w:rsidP="002C6ACC">
      <w:pPr>
        <w:rPr>
          <w:rFonts w:cstheme="minorHAnsi"/>
        </w:rPr>
      </w:pPr>
    </w:p>
    <w:p w14:paraId="7C20996F" w14:textId="77777777" w:rsidR="002C6ACC" w:rsidRDefault="002C6ACC" w:rsidP="002C6ACC">
      <w:pPr>
        <w:rPr>
          <w:rFonts w:cstheme="minorHAnsi"/>
          <w:b/>
        </w:rPr>
      </w:pPr>
      <w:r w:rsidRPr="007D5ECB">
        <w:rPr>
          <w:rFonts w:cstheme="minorHAnsi"/>
          <w:b/>
        </w:rPr>
        <w:t>Discussion</w:t>
      </w:r>
    </w:p>
    <w:p w14:paraId="09AB2BB1" w14:textId="77777777" w:rsidR="002C6ACC" w:rsidRDefault="002C6ACC" w:rsidP="002C6ACC">
      <w:pPr>
        <w:rPr>
          <w:rFonts w:cstheme="minorHAnsi"/>
          <w:b/>
        </w:rPr>
      </w:pPr>
    </w:p>
    <w:p w14:paraId="163F2ABA" w14:textId="307A39BE" w:rsidR="003F68AB" w:rsidRDefault="002C6ACC" w:rsidP="002C6ACC">
      <w:pPr>
        <w:ind w:firstLine="360"/>
        <w:rPr>
          <w:rFonts w:cstheme="minorHAnsi"/>
        </w:rPr>
      </w:pPr>
      <w:r>
        <w:rPr>
          <w:rFonts w:cstheme="minorHAnsi"/>
        </w:rPr>
        <w:t xml:space="preserve">Our results </w:t>
      </w:r>
      <w:r w:rsidR="00BE23ED">
        <w:rPr>
          <w:rFonts w:cstheme="minorHAnsi"/>
        </w:rPr>
        <w:t>contribute to the literature in</w:t>
      </w:r>
      <w:r w:rsidR="00136769">
        <w:rPr>
          <w:rFonts w:cstheme="minorHAnsi"/>
        </w:rPr>
        <w:t xml:space="preserve"> illustrating how this school’s </w:t>
      </w:r>
      <w:r w:rsidR="00AE7A6C">
        <w:rPr>
          <w:rFonts w:cstheme="minorHAnsi"/>
        </w:rPr>
        <w:t>nature-based landscape</w:t>
      </w:r>
      <w:r w:rsidR="00136769">
        <w:rPr>
          <w:rFonts w:cstheme="minorHAnsi"/>
        </w:rPr>
        <w:t xml:space="preserve"> </w:t>
      </w:r>
      <w:r>
        <w:rPr>
          <w:rFonts w:cstheme="minorHAnsi"/>
        </w:rPr>
        <w:t>connect</w:t>
      </w:r>
      <w:r w:rsidR="00136769">
        <w:rPr>
          <w:rFonts w:cstheme="minorHAnsi"/>
        </w:rPr>
        <w:t>s 12</w:t>
      </w:r>
      <w:r w:rsidR="00136769" w:rsidRPr="00F63E09">
        <w:rPr>
          <w:rFonts w:cstheme="minorHAnsi"/>
          <w:vertAlign w:val="superscript"/>
        </w:rPr>
        <w:t>th</w:t>
      </w:r>
      <w:r w:rsidR="00136769">
        <w:rPr>
          <w:rFonts w:cstheme="minorHAnsi"/>
        </w:rPr>
        <w:t xml:space="preserve"> grade</w:t>
      </w:r>
      <w:r w:rsidR="00BE23ED">
        <w:rPr>
          <w:rFonts w:cstheme="minorHAnsi"/>
        </w:rPr>
        <w:t xml:space="preserve"> students</w:t>
      </w:r>
      <w:r>
        <w:rPr>
          <w:rFonts w:cstheme="minorHAnsi"/>
        </w:rPr>
        <w:t xml:space="preserve"> with nature</w:t>
      </w:r>
      <w:r w:rsidR="00BE23ED">
        <w:rPr>
          <w:rFonts w:cstheme="minorHAnsi"/>
        </w:rPr>
        <w:t xml:space="preserve">, </w:t>
      </w:r>
      <w:r w:rsidR="00136769">
        <w:rPr>
          <w:rFonts w:cstheme="minorHAnsi"/>
        </w:rPr>
        <w:t xml:space="preserve">showing positive support for </w:t>
      </w:r>
      <w:proofErr w:type="gramStart"/>
      <w:r w:rsidR="00136769">
        <w:rPr>
          <w:rFonts w:cstheme="minorHAnsi"/>
        </w:rPr>
        <w:t>nature based</w:t>
      </w:r>
      <w:proofErr w:type="gramEnd"/>
      <w:r w:rsidR="00136769">
        <w:rPr>
          <w:rFonts w:cstheme="minorHAnsi"/>
        </w:rPr>
        <w:t xml:space="preserve"> school landscapes</w:t>
      </w:r>
      <w:r w:rsidR="00BE23ED">
        <w:rPr>
          <w:rFonts w:cstheme="minorHAnsi"/>
        </w:rPr>
        <w:t xml:space="preserve"> </w:t>
      </w:r>
      <w:r>
        <w:rPr>
          <w:rFonts w:cstheme="minorHAnsi"/>
        </w:rPr>
        <w:t xml:space="preserve">as an intervention to reconnect </w:t>
      </w:r>
      <w:r w:rsidR="00995641">
        <w:rPr>
          <w:rFonts w:cstheme="minorHAnsi"/>
        </w:rPr>
        <w:t>youth</w:t>
      </w:r>
      <w:r>
        <w:rPr>
          <w:rFonts w:cstheme="minorHAnsi"/>
        </w:rPr>
        <w:t xml:space="preserve"> with natur</w:t>
      </w:r>
      <w:r w:rsidR="00136769">
        <w:rPr>
          <w:rFonts w:cstheme="minorHAnsi"/>
        </w:rPr>
        <w:t>e</w:t>
      </w:r>
      <w:r>
        <w:rPr>
          <w:rFonts w:cstheme="minorHAnsi"/>
        </w:rPr>
        <w:t>. Students’ perspectives of the garden at DMS</w:t>
      </w:r>
      <w:r w:rsidRPr="000E5AAA">
        <w:rPr>
          <w:rFonts w:cstheme="minorHAnsi"/>
        </w:rPr>
        <w:t xml:space="preserve"> </w:t>
      </w:r>
      <w:r>
        <w:rPr>
          <w:rFonts w:cstheme="minorHAnsi"/>
        </w:rPr>
        <w:t>echoed other studies in demonstrating environmental awareness, knowledge of food production, increased pleasure, and empathy for non-human species as outcomes of garden-based learning (Ozer, 2007; Blair, 2010; Williams &amp; Dixon, 2013). Similar to Chawla et al.’s (2014) study on high school student’s perspectives of garde</w:t>
      </w:r>
      <w:r w:rsidR="00136769">
        <w:rPr>
          <w:rFonts w:cstheme="minorHAnsi"/>
        </w:rPr>
        <w:t>ns</w:t>
      </w:r>
      <w:r>
        <w:rPr>
          <w:rFonts w:cstheme="minorHAnsi"/>
        </w:rPr>
        <w:t>, we found strong cognitive and emotional relationships representative of oneness with nature.</w:t>
      </w:r>
      <w:r w:rsidR="00530909">
        <w:rPr>
          <w:rFonts w:cstheme="minorHAnsi"/>
        </w:rPr>
        <w:t xml:space="preserve"> </w:t>
      </w:r>
      <w:r w:rsidR="00BE23ED">
        <w:rPr>
          <w:rFonts w:cstheme="minorHAnsi"/>
        </w:rPr>
        <w:t xml:space="preserve">This is important because </w:t>
      </w:r>
      <w:r w:rsidR="00530909">
        <w:rPr>
          <w:rFonts w:cstheme="minorHAnsi"/>
        </w:rPr>
        <w:t xml:space="preserve">emotional and cognitive connections may be fundamental </w:t>
      </w:r>
      <w:r w:rsidR="00BE23ED">
        <w:rPr>
          <w:rFonts w:cstheme="minorHAnsi"/>
        </w:rPr>
        <w:t>to shifting anthropocentric worldviews</w:t>
      </w:r>
      <w:r w:rsidR="00F33152">
        <w:rPr>
          <w:rFonts w:cstheme="minorHAnsi"/>
        </w:rPr>
        <w:t xml:space="preserve"> toward ontological frameworks promoting stewardship instead of dominion </w:t>
      </w:r>
      <w:r w:rsidR="00F33152">
        <w:rPr>
          <w:rFonts w:cstheme="minorHAnsi"/>
        </w:rPr>
        <w:fldChar w:fldCharType="begin" w:fldLock="1"/>
      </w:r>
      <w:r w:rsidR="00995641">
        <w:rPr>
          <w:rFonts w:cstheme="minorHAnsi"/>
        </w:rPr>
        <w:instrText>ADDIN CSL_CITATION {"citationItems":[{"id":"ITEM-1","itemData":{"DOI":"10.1007/s40362-014-0021-3","author":[{"dropping-particle":"","family":"Zylstra","given":"Matthew J","non-dropping-particle":"","parse-names":false,"suffix":""},{"dropping-particle":"","family":"Knight","given":"Andrew T","non-dropping-particle":"","parse-names":false,"suffix":""},{"dropping-particle":"","family":"Esler","given":"Karen J","non-dropping-particle":"","parse-names":false,"suffix":""},{"dropping-particle":"","family":"Grange","given":"Lesley L L","non-dropping-particle":"Le","parse-names":false,"suffix":""}],"id":"ITEM-1","issued":{"date-parts":[["2014"]]},"page":"119-143","title":"Connectedness as a Core Conservation Concern : An Interdisciplinary Review of Theory and a Call for Practice","type":"article-journal"},"uris":["http://www.mendeley.com/documents/?uuid=663ff1d9-cc3c-4f22-ab06-5ed1cc439dbe"]}],"mendeley":{"formattedCitation":"(Zylstra et al., 2014)","manualFormatting":"(Zylstra et al., 2014)","plainTextFormattedCitation":"(Zylstra et al., 2014)","previouslyFormattedCitation":"(Zylstra et al., 2014)"},"properties":{"noteIndex":0},"schema":"https://github.com/citation-style-language/schema/raw/master/csl-citation.json"}</w:instrText>
      </w:r>
      <w:r w:rsidR="00F33152">
        <w:rPr>
          <w:rFonts w:cstheme="minorHAnsi"/>
        </w:rPr>
        <w:fldChar w:fldCharType="separate"/>
      </w:r>
      <w:r w:rsidR="00F33152" w:rsidRPr="00F33152">
        <w:rPr>
          <w:rFonts w:cstheme="minorHAnsi"/>
          <w:noProof/>
        </w:rPr>
        <w:t>(Zylstra</w:t>
      </w:r>
      <w:r w:rsidR="00F33152">
        <w:rPr>
          <w:rFonts w:cstheme="minorHAnsi"/>
          <w:noProof/>
        </w:rPr>
        <w:t xml:space="preserve"> et al.</w:t>
      </w:r>
      <w:r w:rsidR="00F33152" w:rsidRPr="00F33152">
        <w:rPr>
          <w:rFonts w:cstheme="minorHAnsi"/>
          <w:noProof/>
        </w:rPr>
        <w:t>, 2014)</w:t>
      </w:r>
      <w:r w:rsidR="00F33152">
        <w:rPr>
          <w:rFonts w:cstheme="minorHAnsi"/>
        </w:rPr>
        <w:fldChar w:fldCharType="end"/>
      </w:r>
      <w:r w:rsidR="00ED43EB">
        <w:rPr>
          <w:rFonts w:cstheme="minorHAnsi"/>
        </w:rPr>
        <w:t>.</w:t>
      </w:r>
      <w:r w:rsidR="00930C02">
        <w:rPr>
          <w:rFonts w:cstheme="minorHAnsi"/>
        </w:rPr>
        <w:t xml:space="preserve"> I</w:t>
      </w:r>
      <w:r>
        <w:rPr>
          <w:rFonts w:cstheme="minorHAnsi"/>
        </w:rPr>
        <w:t>ntervention</w:t>
      </w:r>
      <w:r w:rsidR="00930C02">
        <w:rPr>
          <w:rFonts w:cstheme="minorHAnsi"/>
        </w:rPr>
        <w:t>s</w:t>
      </w:r>
      <w:r>
        <w:rPr>
          <w:rFonts w:cstheme="minorHAnsi"/>
        </w:rPr>
        <w:t xml:space="preserve"> capable of </w:t>
      </w:r>
      <w:r w:rsidR="00930C02">
        <w:rPr>
          <w:rFonts w:cstheme="minorHAnsi"/>
        </w:rPr>
        <w:t>addressing</w:t>
      </w:r>
      <w:r>
        <w:rPr>
          <w:rFonts w:cstheme="minorHAnsi"/>
        </w:rPr>
        <w:t xml:space="preserve"> deep leverage</w:t>
      </w:r>
      <w:r w:rsidR="00930C02">
        <w:rPr>
          <w:rFonts w:cstheme="minorHAnsi"/>
        </w:rPr>
        <w:t xml:space="preserve"> points, such as worldviews, are vital</w:t>
      </w:r>
      <w:r>
        <w:rPr>
          <w:rFonts w:cstheme="minorHAnsi"/>
        </w:rPr>
        <w:t xml:space="preserve"> for sustainability transformations (</w:t>
      </w:r>
      <w:proofErr w:type="spellStart"/>
      <w:r>
        <w:rPr>
          <w:rFonts w:cstheme="minorHAnsi"/>
        </w:rPr>
        <w:t>Abson</w:t>
      </w:r>
      <w:proofErr w:type="spellEnd"/>
      <w:r>
        <w:rPr>
          <w:rFonts w:cstheme="minorHAnsi"/>
        </w:rPr>
        <w:t xml:space="preserve"> et al., 2017)</w:t>
      </w:r>
      <w:r w:rsidR="00930C02">
        <w:rPr>
          <w:rFonts w:cstheme="minorHAnsi"/>
        </w:rPr>
        <w:t xml:space="preserve">, and </w:t>
      </w:r>
      <w:r w:rsidR="00136769">
        <w:rPr>
          <w:rFonts w:cstheme="minorHAnsi"/>
        </w:rPr>
        <w:t>nature-based school landscapes</w:t>
      </w:r>
      <w:r w:rsidR="00930C02">
        <w:rPr>
          <w:rFonts w:cstheme="minorHAnsi"/>
        </w:rPr>
        <w:t xml:space="preserve"> may be </w:t>
      </w:r>
      <w:r w:rsidR="003F68AB">
        <w:rPr>
          <w:rFonts w:cstheme="minorHAnsi"/>
        </w:rPr>
        <w:t xml:space="preserve">an important tool for cultivating such shifts.  </w:t>
      </w:r>
      <w:r>
        <w:rPr>
          <w:rFonts w:cstheme="minorHAnsi"/>
        </w:rPr>
        <w:t xml:space="preserve"> </w:t>
      </w:r>
    </w:p>
    <w:p w14:paraId="0F73FF0F" w14:textId="77777777" w:rsidR="00C37EA8" w:rsidRDefault="002C6ACC" w:rsidP="0097069E">
      <w:pPr>
        <w:ind w:firstLine="720"/>
        <w:rPr>
          <w:rFonts w:cstheme="minorHAnsi"/>
        </w:rPr>
      </w:pPr>
      <w:r>
        <w:rPr>
          <w:rFonts w:cstheme="minorHAnsi"/>
        </w:rPr>
        <w:t>However, more research is needed to explore the extent to which covariables influence students’ human-nature relationship</w:t>
      </w:r>
      <w:r w:rsidR="003F68AB">
        <w:rPr>
          <w:rFonts w:cstheme="minorHAnsi"/>
        </w:rPr>
        <w:t>. Our research indicated multiple covariables, especially family values and experiences in nature outside of the school’s garden, may have influenced students’ connectedness with nature.</w:t>
      </w:r>
      <w:r w:rsidR="00C0692D">
        <w:rPr>
          <w:rFonts w:cstheme="minorHAnsi"/>
        </w:rPr>
        <w:t xml:space="preserve"> This supports previous studies that also recognized these covariables </w:t>
      </w:r>
      <w:r w:rsidR="00C0692D">
        <w:rPr>
          <w:rFonts w:cstheme="minorHAnsi"/>
        </w:rPr>
        <w:fldChar w:fldCharType="begin" w:fldLock="1"/>
      </w:r>
      <w:r w:rsidR="00C0692D">
        <w:rPr>
          <w:rFonts w:cstheme="minorHAnsi"/>
        </w:rPr>
        <w:instrText>ADDIN CSL_CITATION {"citationItems":[{"id":"ITEM-1","itemData":{"DOI":"10.1177/0013916510385082","ISBN":"0013-9165","ISSN":"00139165","PMID":"227784800007","abstract":"A connection to nature index was developed and tested to measure children’s affective attitude toward the natural environment. The index was employed through a survey that investigates students’ attitude toward Lagoon Quest, a mandatory environmental education program for all fourth-grade, public school students in Brevard County, Florida. Factor analyses were conducted to explore and confirm different factors in the connection to nature index. A path analysis was conducted to examine the association among variables. The results suggest four dimensions in the children’s connection to nature index: (a) enjoyment of nature, (b) empathy for creatures, (c) sense of oneness, and (d) sense of responsibility. Children’s connection to nature influences their intention to participate in nature-based activities in the future. Children’s connection to nature, their previous experience in nature, their perceived family value toward nature, and their perceived control positively influenced their interest in performing environmentally friendly behaviors.","author":[{"dropping-particle":"","family":"Cheng","given":"Judith Chen Hsuan","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99687336-ca6b-42cf-8d5a-ce8218c4b834"]}],"mendeley":{"formattedCitation":"(Cheng &amp; Monroe, 2012)","plainTextFormattedCitation":"(Cheng &amp; Monroe, 2012)","previouslyFormattedCitation":"(Cheng &amp; Monroe, 2012)"},"properties":{"noteIndex":0},"schema":"https://github.com/citation-style-language/schema/raw/master/csl-citation.json"}</w:instrText>
      </w:r>
      <w:r w:rsidR="00C0692D">
        <w:rPr>
          <w:rFonts w:cstheme="minorHAnsi"/>
        </w:rPr>
        <w:fldChar w:fldCharType="separate"/>
      </w:r>
      <w:r w:rsidR="00C0692D" w:rsidRPr="00C0692D">
        <w:rPr>
          <w:rFonts w:cstheme="minorHAnsi"/>
          <w:noProof/>
        </w:rPr>
        <w:t>(Cheng &amp; Monroe, 2012)</w:t>
      </w:r>
      <w:r w:rsidR="00C0692D">
        <w:rPr>
          <w:rFonts w:cstheme="minorHAnsi"/>
        </w:rPr>
        <w:fldChar w:fldCharType="end"/>
      </w:r>
      <w:r w:rsidR="00C0692D">
        <w:rPr>
          <w:rFonts w:cstheme="minorHAnsi"/>
        </w:rPr>
        <w:t>.</w:t>
      </w:r>
      <w:r w:rsidR="003F68AB">
        <w:rPr>
          <w:rFonts w:cstheme="minorHAnsi"/>
        </w:rPr>
        <w:t xml:space="preserve"> While this study did not aim to explore such covariables in detail, students’ perspectives provided some insight</w:t>
      </w:r>
      <w:r w:rsidR="00C0692D">
        <w:rPr>
          <w:rFonts w:cstheme="minorHAnsi"/>
        </w:rPr>
        <w:t>.</w:t>
      </w:r>
      <w:r w:rsidR="0097069E">
        <w:rPr>
          <w:rFonts w:cstheme="minorHAnsi"/>
        </w:rPr>
        <w:t xml:space="preserve"> The two students who explicitly referenced family values (“my mom’s a hippie” and “I grew up on a poultry farm”) implied considerable influence on their human-nature relationship. The student whom talked about his mom’s use of herbs from the garden for teas and remedies also wrote “we all love the environment” on a survey question about family values. Thus, his </w:t>
      </w:r>
      <w:r w:rsidR="006C5BBA">
        <w:rPr>
          <w:rFonts w:cstheme="minorHAnsi"/>
        </w:rPr>
        <w:t>philosophy of stewardship (“respect for all”) was likely more influenced by his family’s values than the school’s garden. This is especially probable because this particular student was not enrolled at DMS until 9</w:t>
      </w:r>
      <w:r w:rsidR="006C5BBA" w:rsidRPr="006C5BBA">
        <w:rPr>
          <w:rFonts w:cstheme="minorHAnsi"/>
          <w:vertAlign w:val="superscript"/>
        </w:rPr>
        <w:t>th</w:t>
      </w:r>
      <w:r w:rsidR="006C5BBA">
        <w:rPr>
          <w:rFonts w:cstheme="minorHAnsi"/>
        </w:rPr>
        <w:t xml:space="preserve"> grade. The student raised on a poultry farm expressed strong material and cognitive connections with nature in highlighting the potential of tower gardening for sustainable food production. Though not voiced, this may have also influenced his awareness of the material connection food has with the environment, impacts food production has on natural resources, and the plight of small-scale farmers. He did make explicit mention of how his family’s profession cultivated a strong emotional connection with nature</w:t>
      </w:r>
      <w:r w:rsidR="00C37EA8">
        <w:rPr>
          <w:rFonts w:cstheme="minorHAnsi"/>
        </w:rPr>
        <w:t xml:space="preserve"> by fostering empathy for animals and</w:t>
      </w:r>
      <w:r w:rsidR="006C5BBA">
        <w:rPr>
          <w:rFonts w:cstheme="minorHAnsi"/>
        </w:rPr>
        <w:t xml:space="preserve"> practic</w:t>
      </w:r>
      <w:r w:rsidR="00C37EA8">
        <w:rPr>
          <w:rFonts w:cstheme="minorHAnsi"/>
        </w:rPr>
        <w:t>ing</w:t>
      </w:r>
      <w:r w:rsidR="006C5BBA">
        <w:rPr>
          <w:rFonts w:cstheme="minorHAnsi"/>
        </w:rPr>
        <w:t xml:space="preserve"> veganism</w:t>
      </w:r>
      <w:r w:rsidR="00C37EA8">
        <w:rPr>
          <w:rFonts w:cstheme="minorHAnsi"/>
        </w:rPr>
        <w:t xml:space="preserve">. </w:t>
      </w:r>
    </w:p>
    <w:p w14:paraId="56885604" w14:textId="1744D1FA" w:rsidR="002C6ACC" w:rsidRDefault="00C37EA8" w:rsidP="002761E0">
      <w:pPr>
        <w:ind w:firstLine="720"/>
        <w:rPr>
          <w:rFonts w:cstheme="minorHAnsi"/>
        </w:rPr>
      </w:pPr>
      <w:r>
        <w:rPr>
          <w:rFonts w:cstheme="minorHAnsi"/>
        </w:rPr>
        <w:t>His statements also draw attention to the role non-human animals can play in fostering connections with nature. Three other students, in discussing their perspectives of the school’s campus, implied the farm animals were significant in cultivating empathy for nature. T</w:t>
      </w:r>
      <w:r w:rsidR="00C0692D">
        <w:rPr>
          <w:rFonts w:cstheme="minorHAnsi"/>
        </w:rPr>
        <w:t>he school’s incorporation of animal</w:t>
      </w:r>
      <w:r>
        <w:rPr>
          <w:rFonts w:cstheme="minorHAnsi"/>
        </w:rPr>
        <w:t xml:space="preserve"> husbandry </w:t>
      </w:r>
      <w:r w:rsidR="00C0692D">
        <w:rPr>
          <w:rFonts w:cstheme="minorHAnsi"/>
        </w:rPr>
        <w:t>into the curriculum c</w:t>
      </w:r>
      <w:r>
        <w:rPr>
          <w:rFonts w:cstheme="minorHAnsi"/>
        </w:rPr>
        <w:t>reated strong</w:t>
      </w:r>
      <w:r w:rsidR="00C0692D">
        <w:rPr>
          <w:rFonts w:cstheme="minorHAnsi"/>
        </w:rPr>
        <w:t xml:space="preserve"> empathetic relationships</w:t>
      </w:r>
      <w:r>
        <w:rPr>
          <w:rFonts w:cstheme="minorHAnsi"/>
        </w:rPr>
        <w:t xml:space="preserve"> between </w:t>
      </w:r>
      <w:r w:rsidR="002761E0">
        <w:rPr>
          <w:rFonts w:cstheme="minorHAnsi"/>
        </w:rPr>
        <w:t>t</w:t>
      </w:r>
      <w:r>
        <w:rPr>
          <w:rFonts w:cstheme="minorHAnsi"/>
        </w:rPr>
        <w:t>he students and</w:t>
      </w:r>
      <w:r w:rsidR="00C0692D">
        <w:rPr>
          <w:rFonts w:cstheme="minorHAnsi"/>
        </w:rPr>
        <w:t xml:space="preserve"> </w:t>
      </w:r>
      <w:r w:rsidR="002761E0">
        <w:rPr>
          <w:rFonts w:cstheme="minorHAnsi"/>
        </w:rPr>
        <w:t xml:space="preserve">the </w:t>
      </w:r>
      <w:r w:rsidR="00C0692D">
        <w:rPr>
          <w:rFonts w:cstheme="minorHAnsi"/>
        </w:rPr>
        <w:t>animals</w:t>
      </w:r>
      <w:r w:rsidR="002761E0">
        <w:rPr>
          <w:rFonts w:cstheme="minorHAnsi"/>
        </w:rPr>
        <w:t>, which they extended out to non-human animals in general (“I love animals”). Other studies on nature connectedness have identified such relationships with animals as</w:t>
      </w:r>
      <w:r w:rsidR="00C0692D">
        <w:rPr>
          <w:rFonts w:cstheme="minorHAnsi"/>
        </w:rPr>
        <w:t xml:space="preserve"> indicative of an emotional connection with nature </w:t>
      </w:r>
      <w:r w:rsidR="00C0692D">
        <w:rPr>
          <w:rFonts w:cstheme="minorHAnsi"/>
        </w:rPr>
        <w:fldChar w:fldCharType="begin" w:fldLock="1"/>
      </w:r>
      <w:r w:rsidR="00D36370">
        <w:rPr>
          <w:rFonts w:cstheme="minorHAnsi"/>
        </w:rPr>
        <w:instrText>ADDIN CSL_CITATION {"citationItems":[{"id":"ITEM-1","itemData":{"DOI":"10.1177/0013916510385082","ISBN":"0013-9165","ISSN":"00139165","PMID":"227784800007","abstract":"A connection to nature index was developed and tested to measure children’s affective attitude toward the natural environment. The index was employed through a survey that investigates students’ attitude toward Lagoon Quest, a mandatory environmental education program for all fourth-grade, public school students in Brevard County, Florida. Factor analyses were conducted to explore and confirm different factors in the connection to nature index. A path analysis was conducted to examine the association among variables. The results suggest four dimensions in the children’s connection to nature index: (a) enjoyment of nature, (b) empathy for creatures, (c) sense of oneness, and (d) sense of responsibility. Children’s connection to nature influences their intention to participate in nature-based activities in the future. Children’s connection to nature, their previous experience in nature, their perceived family value toward nature, and their perceived control positively influenced their interest in performing environmentally friendly behaviors.","author":[{"dropping-particle":"","family":"Cheng","given":"Judith Chen Hsuan","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99687336-ca6b-42cf-8d5a-ce8218c4b834"]}],"mendeley":{"formattedCitation":"(Cheng &amp; Monroe, 2012)","plainTextFormattedCitation":"(Cheng &amp; Monroe, 2012)","previouslyFormattedCitation":"(Cheng &amp; Monroe, 2012)"},"properties":{"noteIndex":0},"schema":"https://github.com/citation-style-language/schema/raw/master/csl-citation.json"}</w:instrText>
      </w:r>
      <w:r w:rsidR="00C0692D">
        <w:rPr>
          <w:rFonts w:cstheme="minorHAnsi"/>
        </w:rPr>
        <w:fldChar w:fldCharType="separate"/>
      </w:r>
      <w:r w:rsidR="00C0692D" w:rsidRPr="00C0692D">
        <w:rPr>
          <w:rFonts w:cstheme="minorHAnsi"/>
          <w:noProof/>
        </w:rPr>
        <w:t>(Cheng &amp; Monroe, 2012)</w:t>
      </w:r>
      <w:r w:rsidR="00C0692D">
        <w:rPr>
          <w:rFonts w:cstheme="minorHAnsi"/>
        </w:rPr>
        <w:fldChar w:fldCharType="end"/>
      </w:r>
      <w:r w:rsidR="00C0692D">
        <w:rPr>
          <w:rFonts w:cstheme="minorHAnsi"/>
        </w:rPr>
        <w:t>. Our results provide support for this claim and suggest that including animal husbandry in school curriculums may encourage emotional relationships with nature</w:t>
      </w:r>
      <w:r w:rsidR="00A3319A">
        <w:rPr>
          <w:rFonts w:cstheme="minorHAnsi"/>
        </w:rPr>
        <w:t>.</w:t>
      </w:r>
      <w:r w:rsidR="002761E0">
        <w:rPr>
          <w:rFonts w:cstheme="minorHAnsi"/>
        </w:rPr>
        <w:t xml:space="preserve"> The </w:t>
      </w:r>
      <w:r w:rsidR="002761E0">
        <w:rPr>
          <w:rFonts w:cstheme="minorHAnsi"/>
        </w:rPr>
        <w:lastRenderedPageBreak/>
        <w:t>school’s use of animal husbandry and gardening in the curriculum may be motivating factors for parents’ deciding to enroll their children at DMS.</w:t>
      </w:r>
    </w:p>
    <w:p w14:paraId="135753D9" w14:textId="682B4370" w:rsidR="00D36370" w:rsidRDefault="002C6ACC" w:rsidP="0034336C">
      <w:pPr>
        <w:ind w:firstLine="720"/>
        <w:rPr>
          <w:rFonts w:cstheme="minorHAnsi"/>
        </w:rPr>
      </w:pPr>
      <w:r>
        <w:rPr>
          <w:rFonts w:cstheme="minorHAnsi"/>
        </w:rPr>
        <w:t xml:space="preserve">Choosing to enroll children at DMS could, in itself, represent family values related to the human-nature relationship since green space is woven throughout the school’s campus with curricula encouraging experiences in nature. </w:t>
      </w:r>
      <w:r w:rsidR="002761E0">
        <w:rPr>
          <w:rFonts w:cstheme="minorHAnsi"/>
        </w:rPr>
        <w:t>P</w:t>
      </w:r>
      <w:r>
        <w:rPr>
          <w:rFonts w:cstheme="minorHAnsi"/>
        </w:rPr>
        <w:t xml:space="preserve">hotographs </w:t>
      </w:r>
      <w:r w:rsidR="002761E0">
        <w:rPr>
          <w:rFonts w:cstheme="minorHAnsi"/>
        </w:rPr>
        <w:t xml:space="preserve">and descriptions of students’ perspectives of the campus support this claim. </w:t>
      </w:r>
      <w:r w:rsidR="0034336C">
        <w:rPr>
          <w:rFonts w:cstheme="minorHAnsi"/>
        </w:rPr>
        <w:t xml:space="preserve">Statements from students about the campus being “very close to nature” and having “so much freedom” to explore it regularly imply direct interaction with natural spaces contributed to their human-nature relationships. </w:t>
      </w:r>
      <w:r w:rsidR="00D36370">
        <w:rPr>
          <w:rFonts w:cstheme="minorHAnsi"/>
        </w:rPr>
        <w:t>S</w:t>
      </w:r>
      <w:r w:rsidR="0034336C">
        <w:rPr>
          <w:rFonts w:cstheme="minorHAnsi"/>
        </w:rPr>
        <w:t xml:space="preserve">tudents expressed experiential connections in the school’s pond and other areas of campus, such as a green space where picnics are often held. </w:t>
      </w:r>
      <w:r>
        <w:rPr>
          <w:rFonts w:cstheme="minorHAnsi"/>
        </w:rPr>
        <w:t>In contrast to the ‘extinction of experience’ often associated with urban areas (Pyle, 1993), DMS offers abundant opportunities to experience nature despite its location in a dense metropolitan area.</w:t>
      </w:r>
      <w:r w:rsidR="0034336C">
        <w:rPr>
          <w:rFonts w:cstheme="minorHAnsi"/>
        </w:rPr>
        <w:t xml:space="preserve"> The students’ perspectives</w:t>
      </w:r>
      <w:r>
        <w:rPr>
          <w:rFonts w:cstheme="minorHAnsi"/>
        </w:rPr>
        <w:t xml:space="preserve"> illustrate the school’s campus and educational philosophy promote experiences in nature, which can be a catalyst for psychological connectedness with nature (Whitburn et al., 2018). This was similarly expressed by another student who described how living in Washington state contributed to her appreciation of “forests and trees”.</w:t>
      </w:r>
      <w:r w:rsidR="0034336C">
        <w:rPr>
          <w:rFonts w:cstheme="minorHAnsi"/>
        </w:rPr>
        <w:t xml:space="preserve"> Thus, this study supports claims </w:t>
      </w:r>
      <w:r w:rsidR="00D36370">
        <w:rPr>
          <w:rFonts w:cstheme="minorHAnsi"/>
        </w:rPr>
        <w:t xml:space="preserve">of experiences in nature as essential to fostering cognitive, emotional, and philosophical connections with nature </w:t>
      </w:r>
      <w:r w:rsidR="00D36370">
        <w:rPr>
          <w:rFonts w:cstheme="minorHAnsi"/>
        </w:rPr>
        <w:fldChar w:fldCharType="begin" w:fldLock="1"/>
      </w:r>
      <w:r w:rsidR="00F62F6D">
        <w:rPr>
          <w:rFonts w:cstheme="minorHAnsi"/>
        </w:rPr>
        <w:instrText>ADDIN CSL_CITATION {"citationItems":[{"id":"ITEM-1","itemData":{"DOI":"10.1016/j.tree.2005.05.013","ISBN":"0169-5347","ISSN":"01695347","PMID":"16701413","abstract":"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 2005 Elsevier Ltd. All rights reserved.","author":[{"dropping-particle":"","family":"Miller","given":"James R.","non-dropping-particle":"","parse-names":false,"suffix":""}],"container-title":"Trends in Ecology and Evolution","id":"ITEM-1","issue":"8","issued":{"date-parts":[["2005"]]},"page":"430-434","title":"Biodiversity conservation and the extinction of experience","type":"article-journal","volume":"20"},"uris":["http://www.mendeley.com/documents/?uuid=557400d1-cd57-45a8-bf90-90facdf541af"]},{"id":"ITEM-2","itemData":{"DOI":"10.1002/fee.l225","author":[{"dropping-particle":"","family":"Soga","given":"Masashi","non-dropping-particle":"","parse-names":false,"suffix":""},{"dropping-particle":"","family":"Gaston","given":"Kevin J","non-dropping-particle":"","parse-names":false,"suffix":""}],"id":"ITEM-2","issue":"2","issued":{"date-parts":[["2016"]]},"page":"94-101","title":"Extinction of experience: the loss of human — nature interactions","type":"article-journal","volume":"14"},"uris":["http://www.mendeley.com/documents/?uuid=ee717279-8354-416b-97f7-6341c41b8017"]},{"id":"ITEM-3","itemData":{"DOI":"10.1017/S0030605303000383","ISBN":"1365-3008","ISSN":"00306053","abstract":"Many individuals and societies are no longer connected to the more-than-human world in such a way as to ensure a sustainable future. As such connection has diminished, environmental challenges have multiplied and influences for estrangement intensified. I review the importance of direct, intimate encounter with places and organisms on the attitudes of the young, as well as the significance of biophilia. The result of the loss of contact and subsequent alienation is the Extinction of Experience: an inexorable cycle of disconnection, apathy, and progressive depletion. I describe an effort to demonstrate this effect. Small, humble habitats, especially in urban settings, can be as important as big reserves in awakening biophilia. Biophobia, abetted by the loss of such habitats, the rise of the virtual in place of actual experience, economic inequalities, and overpopulation, further feeds the downward spiral of extinction and disaffection. The climate of global corporate growth that now prevails is inimical to sustainability, as is the current state of ecological illiteracy. Radical change is therefore necessary to address both economic disparity, in the direction of minimal ownership rather than maximum consumerism, and educational reform that places nature at the centre rather than the margin of the curriculum. I present a six-point programme, called Nature Matrix, for an alternative social and ethical paradigm. Rather than a pragmatic plan for the near future, Nature Matrix is a model for essential, incremental change, a dream whose eventual adoption may enhance chances for reconnection and for ecological survival itself: at present, a deeply uncertain prospect.","author":[{"dropping-particle":"","family":"Pyle","given":"Robert Michael","non-dropping-particle":"","parse-names":false,"suffix":""}],"container-title":"Oryx","id":"ITEM-3","issue":"2","issued":{"date-parts":[["2003"]]},"page":"206-214","title":"Nature matrix: Reconnecting people and nature","type":"article-journal","volume":"37"},"uris":["http://www.mendeley.com/documents/?uuid=f280db4f-e8e8-4760-9c0b-34dac713c543"]}],"mendeley":{"formattedCitation":"(Miller, 2005; R. M. Pyle, 2003; Soga &amp; Gaston, 2016)","plainTextFormattedCitation":"(Miller, 2005; R. M. Pyle, 2003; Soga &amp; Gaston, 2016)","previouslyFormattedCitation":"(Miller, 2005; R. M. Pyle, 2003; Soga &amp; Gaston, 2016)"},"properties":{"noteIndex":0},"schema":"https://github.com/citation-style-language/schema/raw/master/csl-citation.json"}</w:instrText>
      </w:r>
      <w:r w:rsidR="00D36370">
        <w:rPr>
          <w:rFonts w:cstheme="minorHAnsi"/>
        </w:rPr>
        <w:fldChar w:fldCharType="separate"/>
      </w:r>
      <w:r w:rsidR="00F62F6D" w:rsidRPr="00F62F6D">
        <w:rPr>
          <w:rFonts w:cstheme="minorHAnsi"/>
          <w:noProof/>
        </w:rPr>
        <w:t>(Miller, 2005; R. M. Pyle, 2003; Soga &amp; Gaston, 2016)</w:t>
      </w:r>
      <w:r w:rsidR="00D36370">
        <w:rPr>
          <w:rFonts w:cstheme="minorHAnsi"/>
        </w:rPr>
        <w:fldChar w:fldCharType="end"/>
      </w:r>
      <w:r w:rsidR="00D36370">
        <w:rPr>
          <w:rFonts w:cstheme="minorHAnsi"/>
        </w:rPr>
        <w:t xml:space="preserve">. </w:t>
      </w:r>
    </w:p>
    <w:p w14:paraId="4CEB436A" w14:textId="2E3B3D77" w:rsidR="00556017" w:rsidRDefault="00C43AFE" w:rsidP="00AE7A6C">
      <w:pPr>
        <w:ind w:firstLine="720"/>
        <w:rPr>
          <w:rFonts w:cstheme="minorHAnsi"/>
        </w:rPr>
      </w:pPr>
      <w:r>
        <w:rPr>
          <w:rFonts w:cstheme="minorHAnsi"/>
        </w:rPr>
        <w:t>T</w:t>
      </w:r>
      <w:r w:rsidR="00D36370">
        <w:rPr>
          <w:rFonts w:cstheme="minorHAnsi"/>
        </w:rPr>
        <w:t>he students’ perspectives indicated</w:t>
      </w:r>
      <w:r w:rsidR="00AE7A6C">
        <w:rPr>
          <w:rFonts w:cstheme="minorHAnsi"/>
        </w:rPr>
        <w:t xml:space="preserve"> both the school’s campus and</w:t>
      </w:r>
      <w:r w:rsidR="00D36370">
        <w:rPr>
          <w:rFonts w:cstheme="minorHAnsi"/>
        </w:rPr>
        <w:t xml:space="preserve"> garde</w:t>
      </w:r>
      <w:r w:rsidR="00AE7A6C">
        <w:rPr>
          <w:rFonts w:cstheme="minorHAnsi"/>
        </w:rPr>
        <w:t xml:space="preserve">n </w:t>
      </w:r>
      <w:r w:rsidR="00D36370">
        <w:rPr>
          <w:rFonts w:cstheme="minorHAnsi"/>
        </w:rPr>
        <w:t>play pivotal role</w:t>
      </w:r>
      <w:r w:rsidR="00AE7A6C">
        <w:rPr>
          <w:rFonts w:cstheme="minorHAnsi"/>
        </w:rPr>
        <w:t>s</w:t>
      </w:r>
      <w:r w:rsidR="00D36370">
        <w:rPr>
          <w:rFonts w:cstheme="minorHAnsi"/>
        </w:rPr>
        <w:t xml:space="preserve"> in giving students opportunities for </w:t>
      </w:r>
      <w:r>
        <w:rPr>
          <w:rFonts w:cstheme="minorHAnsi"/>
        </w:rPr>
        <w:t>direct interaction with nature</w:t>
      </w:r>
      <w:r w:rsidR="00D36370">
        <w:rPr>
          <w:rFonts w:cstheme="minorHAnsi"/>
        </w:rPr>
        <w:t>.</w:t>
      </w:r>
      <w:r>
        <w:rPr>
          <w:rFonts w:cstheme="minorHAnsi"/>
        </w:rPr>
        <w:t xml:space="preserve"> </w:t>
      </w:r>
      <w:r w:rsidR="00E12040">
        <w:rPr>
          <w:rFonts w:cstheme="minorHAnsi"/>
        </w:rPr>
        <w:t>T</w:t>
      </w:r>
      <w:r w:rsidR="002C6ACC">
        <w:rPr>
          <w:rFonts w:cstheme="minorHAnsi"/>
        </w:rPr>
        <w:t xml:space="preserve">he findings suggest </w:t>
      </w:r>
      <w:r>
        <w:rPr>
          <w:rFonts w:cstheme="minorHAnsi"/>
        </w:rPr>
        <w:t xml:space="preserve">students’ experiences in the </w:t>
      </w:r>
      <w:r w:rsidR="002C6ACC">
        <w:rPr>
          <w:rFonts w:cstheme="minorHAnsi"/>
        </w:rPr>
        <w:t xml:space="preserve">garden </w:t>
      </w:r>
      <w:r>
        <w:rPr>
          <w:rFonts w:cstheme="minorHAnsi"/>
        </w:rPr>
        <w:t>influenced</w:t>
      </w:r>
      <w:r w:rsidR="002C6ACC">
        <w:rPr>
          <w:rFonts w:cstheme="minorHAnsi"/>
        </w:rPr>
        <w:t xml:space="preserve"> cognitiv</w:t>
      </w:r>
      <w:r>
        <w:rPr>
          <w:rFonts w:cstheme="minorHAnsi"/>
        </w:rPr>
        <w:t>e, material, emotional, and to a lesser degree, philosophical</w:t>
      </w:r>
      <w:r w:rsidR="002C6ACC">
        <w:rPr>
          <w:rFonts w:cstheme="minorHAnsi"/>
        </w:rPr>
        <w:t xml:space="preserve"> connections with nature</w:t>
      </w:r>
      <w:r>
        <w:rPr>
          <w:rFonts w:cstheme="minorHAnsi"/>
        </w:rPr>
        <w:t xml:space="preserve">. Other studies </w:t>
      </w:r>
      <w:r w:rsidR="002C6ACC">
        <w:rPr>
          <w:rFonts w:cstheme="minorHAnsi"/>
        </w:rPr>
        <w:t xml:space="preserve">evaluating </w:t>
      </w:r>
      <w:r>
        <w:rPr>
          <w:rFonts w:cstheme="minorHAnsi"/>
        </w:rPr>
        <w:t xml:space="preserve">the effects of growing food for personal consumption have shown increased material, cognitive, and emotional connections with nature </w:t>
      </w:r>
      <w:r w:rsidR="00D553D3">
        <w:rPr>
          <w:rFonts w:cstheme="minorHAnsi"/>
        </w:rPr>
        <w:fldChar w:fldCharType="begin" w:fldLock="1"/>
      </w:r>
      <w:r w:rsidR="00D553D3">
        <w:rPr>
          <w:rFonts w:cstheme="minorHAnsi"/>
        </w:rPr>
        <w:instrText>ADDIN CSL_CITATION {"citationItems":[{"id":"ITEM-1","itemData":{"DOI":"https://doi.org/10.1016/j.landurbplan.2012.10.003","ISSN":"0169-2046","abstract":"We analyse environmental learning in public-access community gardens (‘PAC-gardens’) in Berlin, representing public green spaces that are collectively managed by civil society groups. Through extensive fieldwork, and drawing upon social theories of learning, we describe learning communities in four PAC-gardens and analyse factors that influence participation and boundary interaction, that is when experiences brought in from the outside encounter socially defined competences. Results show that these PAC-gardens have self-generated social and physical structures, which to different degrees inhibit or facilitate boundary interactions, whereas skills of individuals to put those to work, in combination with the quality of the surrounding neighbourhoods, can be ascribed for creating broader participation and greater diversity in the content of learning about local sustainability. Identified learning streams included learning about gardening and local ecological conditions; about urban politics, and about social entrepreneurship. We discuss results in relation to environmental learning that combats the generational amnesia in cities about our dependence on nature, where PAC-gardens clearly distinguish themselves from more closed forms of urban gardening such as allotment gardens and gated community gardens. We conclude that PAC-gardens that intertwine gardening with social, political and economic practices can create broader and more heterogeneous learning about social–ecological conditions, and help develop sense-of-place in degraded neighbourhoods.","author":[{"dropping-particle":"","family":"Bendt","given":"Pim","non-dropping-particle":"","parse-names":false,"suffix":""},{"dropping-particle":"","family":"Barthel","given":"Stephan","non-dropping-particle":"","parse-names":false,"suffix":""},{"dropping-particle":"","family":"Colding","given":"Johan","non-dropping-particle":"","parse-names":false,"suffix":""}],"container-title":"Landscape and Urban Planning","id":"ITEM-1","issue":"1","issued":{"date-parts":[["2013"]]},"page":"18-30","title":"Civic greening and environmental learning in public-access community gardens in Berlin","type":"article-journal","volume":"109"},"uris":["http://www.mendeley.com/documents/?uuid=56ad4da3-084a-4806-8e6a-3204b622406a"]},{"id":"ITEM-2","itemData":{"DOI":"10.1080/13549839.2013.787590","ISSN":"1354-9839","author":[{"dropping-particle":"","family":"Hawkes","given":"Frances M","non-dropping-particle":"","parse-names":false,"suffix":""},{"dropping-particle":"","family":"Acott","given":"Timothy G","non-dropping-particle":"","parse-names":false,"suffix":""}],"container-title":"Local Environment","id":"ITEM-2","issue":"10","issued":{"date-parts":[["2013","11","1"]]},"note":"doi: 10.1080/13549839.2013.787590","page":"1117-1133","publisher":"Routledge","title":"People, environment and place: the function and significance of human hybrid relationships at an allotment in South East England","type":"article-journal","volume":"18"},"uris":["http://www.mendeley.com/documents/?uuid=20d9fdec-7d2b-4f13-aabe-adcbead46062"]}],"mendeley":{"formattedCitation":"(Bendt, Barthel, &amp; Colding, 2013; Hawkes &amp; Acott, 2013)","plainTextFormattedCitation":"(Bendt, Barthel, &amp; Colding, 2013; Hawkes &amp; Acott, 2013)"},"properties":{"noteIndex":0},"schema":"https://github.com/citation-style-language/schema/raw/master/csl-citation.json"}</w:instrText>
      </w:r>
      <w:r w:rsidR="00D553D3">
        <w:rPr>
          <w:rFonts w:cstheme="minorHAnsi"/>
        </w:rPr>
        <w:fldChar w:fldCharType="separate"/>
      </w:r>
      <w:r w:rsidR="00D553D3" w:rsidRPr="00D553D3">
        <w:rPr>
          <w:rFonts w:cstheme="minorHAnsi"/>
          <w:noProof/>
        </w:rPr>
        <w:t>(Bendt, Barthel, &amp; Colding, 2013; Hawkes &amp; Acott, 2013)</w:t>
      </w:r>
      <w:r w:rsidR="00D553D3">
        <w:rPr>
          <w:rFonts w:cstheme="minorHAnsi"/>
        </w:rPr>
        <w:fldChar w:fldCharType="end"/>
      </w:r>
      <w:r w:rsidR="00AE7A6C">
        <w:rPr>
          <w:rFonts w:cstheme="minorHAnsi"/>
        </w:rPr>
        <w:t xml:space="preserve">. </w:t>
      </w:r>
      <w:r w:rsidR="00B471E5">
        <w:rPr>
          <w:rFonts w:cstheme="minorHAnsi"/>
        </w:rPr>
        <w:t xml:space="preserve">Food production, because of its inherent material connections with nature, is representative of cognitive beliefs and attitudes toward the environment. </w:t>
      </w:r>
      <w:r w:rsidR="00E4455E">
        <w:rPr>
          <w:rFonts w:cstheme="minorHAnsi"/>
        </w:rPr>
        <w:t>T</w:t>
      </w:r>
      <w:r w:rsidR="0004251D">
        <w:rPr>
          <w:rFonts w:cstheme="minorHAnsi"/>
        </w:rPr>
        <w:t>he specific methods employed for food production in the garden will influence the degree to which the human-nature relationship can be strengthened. DMS, in practicing biodynamic farming, promotes food production as environmental stewardship (“we work with it”)</w:t>
      </w:r>
      <w:r w:rsidR="00F93619">
        <w:rPr>
          <w:rFonts w:cstheme="minorHAnsi"/>
        </w:rPr>
        <w:t>, which increases the potential of the garden to foster deep connections with nature</w:t>
      </w:r>
      <w:r w:rsidR="00671697">
        <w:rPr>
          <w:rFonts w:cstheme="minorHAnsi"/>
        </w:rPr>
        <w:t>. Since biodynamic farming does not use chemical fertilizers or pesticides in food production</w:t>
      </w:r>
      <w:r w:rsidR="000A02B1">
        <w:rPr>
          <w:rFonts w:cstheme="minorHAnsi"/>
        </w:rPr>
        <w:t xml:space="preserve"> </w:t>
      </w:r>
      <w:r w:rsidR="000A02B1">
        <w:rPr>
          <w:rFonts w:cstheme="minorHAnsi"/>
        </w:rPr>
        <w:fldChar w:fldCharType="begin" w:fldLock="1"/>
      </w:r>
      <w:r w:rsidR="00995641">
        <w:rPr>
          <w:rFonts w:cstheme="minorHAnsi"/>
        </w:rPr>
        <w:instrText>ADDIN CSL_CITATION {"citationItems":[{"id":"ITEM-1","itemData":{"DOI":"DOI: 10.1017/S088918930000610X","ISSN":"0889-1893","abstract":"Biodynamic and organic farming are similar in that both are ecologically oriented and do not use chemical fertilizers and pesticides. The main difference is that biodynamic farmers add eight specific amendments, called preparations, to their soils, crops, and composts. Recently, there has been an increasing interest in biodynamic farming practices and systems because they show potential for mitigating some detrimental effects of chemical-dependent conventional agriculture. Only a few studies examining biodynamic methods or comparing biodynamic farming with other farming systems have been published in the refereed scientific literature, especially in English. This paper summarizes data from previous studies, both published and unpublished (theses), that have compared biodynamic and conventional farming systems with respect to soil quality or profitability. These studies have shown that the biodynamic farming systems generally have better soil quality, lower crop yields, and equal or higher net returns per hectare than their conventional counterparts. Two studies that included organic management treatments with and without the preparations showed that the preparations improved biological soil properties and increased crop root growth. However, more research is needed to determine whether the preparations affect soil physical, chemical, and biological properties and crop growth and, if so, their mode of action.","author":[{"dropping-particle":"","family":"Reganold","given":"John P","non-dropping-particle":"","parse-names":false,"suffix":""}],"container-title":"American Journal of Alternative Agriculture","edition":"2009/10/30","id":"ITEM-1","issue":"1","issued":{"date-parts":[["1995"]]},"page":"36-45","publisher":"Cambridge University Press","title":"Soil quality and profitability of biodynamic and conventional farming systems: A review","type":"article-journal","volume":"10"},"uris":["http://www.mendeley.com/documents/?uuid=003b3c20-fc99-45a1-9dcf-c8094aea1df0"]}],"mendeley":{"formattedCitation":"(Reganold, 1995)","plainTextFormattedCitation":"(Reganold, 1995)","previouslyFormattedCitation":"(Reganold, 1995)"},"properties":{"noteIndex":0},"schema":"https://github.com/citation-style-language/schema/raw/master/csl-citation.json"}</w:instrText>
      </w:r>
      <w:r w:rsidR="000A02B1">
        <w:rPr>
          <w:rFonts w:cstheme="minorHAnsi"/>
        </w:rPr>
        <w:fldChar w:fldCharType="separate"/>
      </w:r>
      <w:r w:rsidR="000A02B1" w:rsidRPr="000A02B1">
        <w:rPr>
          <w:rFonts w:cstheme="minorHAnsi"/>
          <w:noProof/>
        </w:rPr>
        <w:t>(Reganold, 1995)</w:t>
      </w:r>
      <w:r w:rsidR="000A02B1">
        <w:rPr>
          <w:rFonts w:cstheme="minorHAnsi"/>
        </w:rPr>
        <w:fldChar w:fldCharType="end"/>
      </w:r>
      <w:r w:rsidR="00671697">
        <w:rPr>
          <w:rFonts w:cstheme="minorHAnsi"/>
        </w:rPr>
        <w:t xml:space="preserve">, </w:t>
      </w:r>
      <w:r w:rsidR="001A132B">
        <w:rPr>
          <w:rFonts w:cstheme="minorHAnsi"/>
        </w:rPr>
        <w:t>it</w:t>
      </w:r>
      <w:r w:rsidR="00E4455E">
        <w:rPr>
          <w:rFonts w:cstheme="minorHAnsi"/>
        </w:rPr>
        <w:t xml:space="preserve"> may </w:t>
      </w:r>
      <w:r w:rsidR="00671697">
        <w:rPr>
          <w:rFonts w:cstheme="minorHAnsi"/>
        </w:rPr>
        <w:t xml:space="preserve">also </w:t>
      </w:r>
      <w:r w:rsidR="001A132B">
        <w:rPr>
          <w:rFonts w:cstheme="minorHAnsi"/>
        </w:rPr>
        <w:t xml:space="preserve">influence students’ </w:t>
      </w:r>
      <w:r w:rsidR="00671697">
        <w:rPr>
          <w:rFonts w:cstheme="minorHAnsi"/>
        </w:rPr>
        <w:t>consumption</w:t>
      </w:r>
      <w:r w:rsidR="001A132B">
        <w:rPr>
          <w:rFonts w:cstheme="minorHAnsi"/>
        </w:rPr>
        <w:t xml:space="preserve"> </w:t>
      </w:r>
      <w:r w:rsidR="00671697">
        <w:rPr>
          <w:rFonts w:cstheme="minorHAnsi"/>
        </w:rPr>
        <w:t xml:space="preserve">preferences toward food healthy for the body and the environment. </w:t>
      </w:r>
    </w:p>
    <w:p w14:paraId="11B94C9D" w14:textId="06339D3A" w:rsidR="00530909" w:rsidRPr="000E5AAA" w:rsidRDefault="001A132B" w:rsidP="002C6AE5">
      <w:pPr>
        <w:ind w:firstLine="720"/>
        <w:rPr>
          <w:rFonts w:cstheme="minorHAnsi"/>
        </w:rPr>
      </w:pPr>
      <w:r>
        <w:rPr>
          <w:rFonts w:cstheme="minorHAnsi"/>
        </w:rPr>
        <w:t xml:space="preserve">Two </w:t>
      </w:r>
      <w:r w:rsidR="00BE055A">
        <w:rPr>
          <w:rFonts w:cstheme="minorHAnsi"/>
        </w:rPr>
        <w:t>students</w:t>
      </w:r>
      <w:r w:rsidR="00671697">
        <w:rPr>
          <w:rFonts w:cstheme="minorHAnsi"/>
        </w:rPr>
        <w:t>’ made statements supporting this claim</w:t>
      </w:r>
      <w:r w:rsidR="005768DC">
        <w:rPr>
          <w:rFonts w:cstheme="minorHAnsi"/>
        </w:rPr>
        <w:t>, with o</w:t>
      </w:r>
      <w:r w:rsidR="00671697">
        <w:rPr>
          <w:rFonts w:cstheme="minorHAnsi"/>
        </w:rPr>
        <w:t xml:space="preserve">ne student </w:t>
      </w:r>
      <w:r w:rsidR="005768DC">
        <w:rPr>
          <w:rFonts w:cstheme="minorHAnsi"/>
        </w:rPr>
        <w:t>favoring</w:t>
      </w:r>
      <w:r w:rsidR="00671697">
        <w:rPr>
          <w:rFonts w:cstheme="minorHAnsi"/>
        </w:rPr>
        <w:t xml:space="preserve"> the lack of pesticides in the garden because “we don’t need to be adding a ton of crap into our food</w:t>
      </w:r>
      <w:r w:rsidR="005768DC">
        <w:rPr>
          <w:rFonts w:cstheme="minorHAnsi"/>
        </w:rPr>
        <w:t>.</w:t>
      </w:r>
      <w:r w:rsidR="00671697">
        <w:rPr>
          <w:rFonts w:cstheme="minorHAnsi"/>
        </w:rPr>
        <w:t>”</w:t>
      </w:r>
      <w:r w:rsidR="005768DC">
        <w:rPr>
          <w:rFonts w:cstheme="minorHAnsi"/>
        </w:rPr>
        <w:t xml:space="preserve"> The other</w:t>
      </w:r>
      <w:r w:rsidR="00047C1A">
        <w:rPr>
          <w:rFonts w:cstheme="minorHAnsi"/>
        </w:rPr>
        <w:t xml:space="preserve"> student</w:t>
      </w:r>
      <w:r w:rsidR="005768DC">
        <w:rPr>
          <w:rFonts w:cstheme="minorHAnsi"/>
        </w:rPr>
        <w:t xml:space="preserve"> described a preference for eating food from the garden over the grocery store because, “you know exactly what’s going into it.” Adding that food from the grocery store “could be organic or whatnot but could also be being sprayed with preservatives.” Th</w:t>
      </w:r>
      <w:r w:rsidR="00693DB7">
        <w:rPr>
          <w:rFonts w:cstheme="minorHAnsi"/>
        </w:rPr>
        <w:t>ese students’ preferences for food produced without pesticides or preservatives may be outcomes specific to the use of biodynamic farming in the garden</w:t>
      </w:r>
      <w:r w:rsidR="00AE7A6C">
        <w:rPr>
          <w:rFonts w:cstheme="minorHAnsi"/>
        </w:rPr>
        <w:t>; however, the students’ families may also play a role given food consumption is often shaped by family practices</w:t>
      </w:r>
      <w:r w:rsidR="00693DB7">
        <w:rPr>
          <w:rFonts w:cstheme="minorHAnsi"/>
        </w:rPr>
        <w:t xml:space="preserve">. Other studies have shown </w:t>
      </w:r>
      <w:r w:rsidR="00136769">
        <w:rPr>
          <w:rFonts w:cstheme="minorHAnsi"/>
        </w:rPr>
        <w:t xml:space="preserve">school </w:t>
      </w:r>
      <w:r w:rsidR="00693DB7">
        <w:rPr>
          <w:rFonts w:cstheme="minorHAnsi"/>
        </w:rPr>
        <w:t>garde</w:t>
      </w:r>
      <w:r w:rsidR="00136769">
        <w:rPr>
          <w:rFonts w:cstheme="minorHAnsi"/>
        </w:rPr>
        <w:t>ns</w:t>
      </w:r>
      <w:r w:rsidR="00693DB7">
        <w:rPr>
          <w:rFonts w:cstheme="minorHAnsi"/>
        </w:rPr>
        <w:t xml:space="preserve"> can increase fruit and vegetable consumption in </w:t>
      </w:r>
      <w:r w:rsidR="00995641">
        <w:rPr>
          <w:rFonts w:cstheme="minorHAnsi"/>
        </w:rPr>
        <w:t>youth</w:t>
      </w:r>
      <w:r w:rsidR="00693DB7">
        <w:rPr>
          <w:rFonts w:cstheme="minorHAnsi"/>
        </w:rPr>
        <w:t xml:space="preserve"> </w:t>
      </w:r>
      <w:r w:rsidR="00693DB7">
        <w:rPr>
          <w:rFonts w:cstheme="minorHAnsi"/>
        </w:rPr>
        <w:fldChar w:fldCharType="begin" w:fldLock="1"/>
      </w:r>
      <w:r w:rsidR="000A02B1">
        <w:rPr>
          <w:rFonts w:cstheme="minorHAnsi"/>
        </w:rPr>
        <w:instrText>ADDIN CSL_CITATION {"citationItems":[{"id":"ITEM-1","itemData":{"DOI":"10.3200/JOEE.40.2.15-38","ISBN":"00958964","ISSN":"0095-8964","PMID":"35731633","abstract":"Although educators widely use school gardens for experiential education, researchers have not systematically examined the evaluative literature on school-gardening outcomes. The author reviewed the U.S. literature on children’s gardening, taking into account potential effects, school- gardening outcomes, teacher evaluations of gardens as learning tools, and methodological issues. Quantitative studies showed positive outcomes of school-gardening initiatives in the areas of science achievement and food behavior, but they did not demonstrate that children’s environmental attitude or social behavior consistently improve with gardening. Validity and reliability issues reduced general confidence in these results. Qualitative studies documented a wider scope of desirable outcomes, including an array of positive social and environmental behaviors. Gardening enthusiasm varies among teachers, depending on support and horticultural confidence. KEYWORDS:","author":[{"dropping-particle":"","family":"Blair","given":"Dorothy","non-dropping-particle":"","parse-names":false,"suffix":""}],"container-title":"The Journal of Environmental Education","id":"ITEM-1","issue":"2","issued":{"date-parts":[["2010"]]},"note":"the way gardens are constructed here in the US (organized, neat, tightly spaced) has an impact on how the kids' use and connect with them...if they were more reminiscent of wild spaces they may provide more of an outlet for kids.\n\nexcellent quotes on 17/18\n\nSchool gardens can go beyond other experiential learning programs because there are many learning opportunities that arise organically, nonhigherarchically, and multidirectionally (students - teachers)\n\nDo changes in environmental connection, nutrition, self-esteem continue over time? How does socioecological memory come into play here?","page":"15-38","title":"The Child in the Garden: An Evaluative Review of the Benefits of School Gardening","type":"article-journal","volume":"40"},"uris":["http://www.mendeley.com/documents/?uuid=2086d13b-44c3-41ff-a35e-cc868a2366d4"]},{"id":"ITEM-2","itemData":{"DOI":"10.1177/1524839909349182","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2","issue":"1","issued":{"date-parts":[["2011"]]},"page":"36-43","title":"The Effects of School Garden Experiences on Middle School–Aged Students’ Knowledge, Attitudes, and Behaviors Associated With Vegetable Consumption","type":"article-journal","volume":"12"},"uris":["http://www.mendeley.com/documents/?uuid=ab49acab-2768-4d7b-b042-480c129eb515"]}],"mendeley":{"formattedCitation":"(Blair, 2010; Ratcliffe, Merrigan, Rogers, &amp; Goldberg, 2011)","plainTextFormattedCitation":"(Blair, 2010; Ratcliffe, Merrigan, Rogers, &amp; Goldberg, 2011)","previouslyFormattedCitation":"(Blair, 2010; Ratcliffe, Merrigan, Rogers, &amp; Goldberg, 2011)"},"properties":{"noteIndex":0},"schema":"https://github.com/citation-style-language/schema/raw/master/csl-citation.json"}</w:instrText>
      </w:r>
      <w:r w:rsidR="00693DB7">
        <w:rPr>
          <w:rFonts w:cstheme="minorHAnsi"/>
        </w:rPr>
        <w:fldChar w:fldCharType="separate"/>
      </w:r>
      <w:r w:rsidR="00693DB7" w:rsidRPr="00693DB7">
        <w:rPr>
          <w:rFonts w:cstheme="minorHAnsi"/>
          <w:noProof/>
        </w:rPr>
        <w:t>(Blair, 2010; Ratcliffe, Merrigan, Rogers, &amp; Goldberg, 2011)</w:t>
      </w:r>
      <w:r w:rsidR="00693DB7">
        <w:rPr>
          <w:rFonts w:cstheme="minorHAnsi"/>
        </w:rPr>
        <w:fldChar w:fldCharType="end"/>
      </w:r>
      <w:r w:rsidR="00693DB7">
        <w:rPr>
          <w:rFonts w:cstheme="minorHAnsi"/>
        </w:rPr>
        <w:t xml:space="preserve">, however, they do not </w:t>
      </w:r>
      <w:r w:rsidR="000A02B1">
        <w:rPr>
          <w:rFonts w:cstheme="minorHAnsi"/>
        </w:rPr>
        <w:t>address the type of produce purchased. Garden-based learning programs that use conventional cultivation methods, or do not emphasize ecologically oriented methods, may reinforce consumption of conventional produce</w:t>
      </w:r>
      <w:r w:rsidR="00556017">
        <w:rPr>
          <w:rFonts w:cstheme="minorHAnsi"/>
        </w:rPr>
        <w:t xml:space="preserve"> negatively impacting the environment.</w:t>
      </w:r>
    </w:p>
    <w:p w14:paraId="7963CEEE" w14:textId="77777777" w:rsidR="002C6ACC" w:rsidRDefault="002C6ACC" w:rsidP="002C6ACC">
      <w:pPr>
        <w:rPr>
          <w:rFonts w:cstheme="minorHAnsi"/>
        </w:rPr>
      </w:pPr>
    </w:p>
    <w:p w14:paraId="05066ACA" w14:textId="77777777" w:rsidR="002C6ACC" w:rsidRPr="00321B64" w:rsidRDefault="002C6ACC" w:rsidP="002C6ACC">
      <w:pPr>
        <w:rPr>
          <w:rFonts w:cstheme="minorHAnsi"/>
          <w:b/>
        </w:rPr>
      </w:pPr>
      <w:r w:rsidRPr="00321B64">
        <w:rPr>
          <w:rFonts w:cstheme="minorHAnsi"/>
          <w:b/>
        </w:rPr>
        <w:lastRenderedPageBreak/>
        <w:t xml:space="preserve">Limitations and Bias </w:t>
      </w:r>
    </w:p>
    <w:p w14:paraId="623B7144" w14:textId="1200C5BA" w:rsidR="002C6ACC" w:rsidRDefault="002C6ACC" w:rsidP="002C6ACC">
      <w:pPr>
        <w:rPr>
          <w:rFonts w:cstheme="minorHAnsi"/>
          <w:b/>
        </w:rPr>
      </w:pPr>
    </w:p>
    <w:p w14:paraId="04B50352" w14:textId="5D4C83AE" w:rsidR="00DF6553" w:rsidRDefault="005A5BAF" w:rsidP="002C6ACC">
      <w:pPr>
        <w:rPr>
          <w:rFonts w:cstheme="minorHAnsi"/>
        </w:rPr>
      </w:pPr>
      <w:r>
        <w:rPr>
          <w:rFonts w:cstheme="minorHAnsi"/>
          <w:b/>
        </w:rPr>
        <w:tab/>
      </w:r>
      <w:r>
        <w:rPr>
          <w:rFonts w:cstheme="minorHAnsi"/>
        </w:rPr>
        <w:t xml:space="preserve">The Waldorf pedagogical philosophy and unique campus of DMS limit the generalizability of these results. However, </w:t>
      </w:r>
      <w:r w:rsidR="004C7722">
        <w:rPr>
          <w:rFonts w:cstheme="minorHAnsi"/>
        </w:rPr>
        <w:t>nature-based school landscapes are understudied in literature on connection with nature, as well as sustainability</w:t>
      </w:r>
      <w:r>
        <w:rPr>
          <w:rFonts w:cstheme="minorHAnsi"/>
        </w:rPr>
        <w:t xml:space="preserve"> literature and despite relevance to each.</w:t>
      </w:r>
      <w:r w:rsidR="004C7722">
        <w:rPr>
          <w:rFonts w:cstheme="minorHAnsi"/>
        </w:rPr>
        <w:t xml:space="preserve"> This study could have been more robust if the students were segregated into two groups, students who had completed 4+ years of primary school at DMS and those who joined later. Doing so would add validity to the school’s campus and garden as catalysts for connecting children with nature. </w:t>
      </w:r>
      <w:r>
        <w:rPr>
          <w:rFonts w:cstheme="minorHAnsi"/>
        </w:rPr>
        <w:t xml:space="preserve">Additional research is needed to further understand </w:t>
      </w:r>
      <w:r w:rsidR="00BD56FA">
        <w:rPr>
          <w:rFonts w:cstheme="minorHAnsi"/>
        </w:rPr>
        <w:t>possible outcomes for sustainability specific to</w:t>
      </w:r>
      <w:r w:rsidR="004C7722">
        <w:rPr>
          <w:rFonts w:cstheme="minorHAnsi"/>
        </w:rPr>
        <w:t xml:space="preserve"> nature-based school landscapes</w:t>
      </w:r>
      <w:r w:rsidR="00BD56FA">
        <w:rPr>
          <w:rFonts w:cstheme="minorHAnsi"/>
        </w:rPr>
        <w:t>. A comparative study wit</w:t>
      </w:r>
      <w:r w:rsidR="004C7722">
        <w:rPr>
          <w:rFonts w:cstheme="minorHAnsi"/>
        </w:rPr>
        <w:t>h</w:t>
      </w:r>
      <w:r w:rsidR="00BD56FA">
        <w:rPr>
          <w:rFonts w:cstheme="minorHAnsi"/>
        </w:rPr>
        <w:t xml:space="preserve"> public schools is needed. The small sample size of this study limits its breadth; however, it </w:t>
      </w:r>
      <w:r w:rsidR="00DF6553">
        <w:rPr>
          <w:rFonts w:cstheme="minorHAnsi"/>
        </w:rPr>
        <w:t>permitted extensive qualitative data collection and direct interaction with students.</w:t>
      </w:r>
    </w:p>
    <w:p w14:paraId="42AE3A00" w14:textId="5B649A27" w:rsidR="005A5BAF" w:rsidRPr="005A5BAF" w:rsidRDefault="00DF6553" w:rsidP="002C6ACC">
      <w:pPr>
        <w:rPr>
          <w:rFonts w:cstheme="minorHAnsi"/>
        </w:rPr>
      </w:pPr>
      <w:r>
        <w:rPr>
          <w:rFonts w:cstheme="minorHAnsi"/>
        </w:rPr>
        <w:tab/>
        <w:t>Further, researcher bias is important to acknowledge. A member of the research team has children enrolled in the school, and another member regularly volunteers in the school’s garden. Thus, the researchers have a clear bias in th</w:t>
      </w:r>
      <w:r w:rsidR="008E378C">
        <w:rPr>
          <w:rFonts w:cstheme="minorHAnsi"/>
        </w:rPr>
        <w:t>is study</w:t>
      </w:r>
      <w:r w:rsidR="004C7722">
        <w:rPr>
          <w:rFonts w:cstheme="minorHAnsi"/>
        </w:rPr>
        <w:t xml:space="preserve"> which influences how data was collected and analyzed.</w:t>
      </w:r>
    </w:p>
    <w:p w14:paraId="104A3694" w14:textId="39913090" w:rsidR="00556017" w:rsidRPr="005A5BAF" w:rsidRDefault="005A5BAF" w:rsidP="002C6ACC">
      <w:pPr>
        <w:rPr>
          <w:rFonts w:cstheme="minorHAnsi"/>
        </w:rPr>
      </w:pPr>
      <w:r w:rsidRPr="005A5BAF">
        <w:rPr>
          <w:rFonts w:cstheme="minorHAnsi"/>
        </w:rPr>
        <w:tab/>
      </w:r>
    </w:p>
    <w:p w14:paraId="7894A138" w14:textId="6A42EE34" w:rsidR="00ED43EB" w:rsidRDefault="002C6ACC" w:rsidP="002C6ACC">
      <w:pPr>
        <w:shd w:val="clear" w:color="auto" w:fill="FFFFFF"/>
        <w:rPr>
          <w:rFonts w:cstheme="minorHAnsi"/>
          <w:b/>
          <w:color w:val="222222"/>
        </w:rPr>
      </w:pPr>
      <w:r>
        <w:rPr>
          <w:rFonts w:cstheme="minorHAnsi"/>
          <w:b/>
          <w:color w:val="222222"/>
        </w:rPr>
        <w:t>C</w:t>
      </w:r>
      <w:r w:rsidRPr="004E6ECA">
        <w:rPr>
          <w:rFonts w:cstheme="minorHAnsi"/>
          <w:b/>
          <w:color w:val="222222"/>
        </w:rPr>
        <w:t>onclusion</w:t>
      </w:r>
    </w:p>
    <w:p w14:paraId="255A0917" w14:textId="77777777" w:rsidR="00ED43EB" w:rsidRDefault="00ED43EB" w:rsidP="002C6ACC">
      <w:pPr>
        <w:shd w:val="clear" w:color="auto" w:fill="FFFFFF"/>
        <w:rPr>
          <w:rFonts w:cstheme="minorHAnsi"/>
          <w:b/>
          <w:color w:val="222222"/>
        </w:rPr>
      </w:pPr>
    </w:p>
    <w:p w14:paraId="5A667113" w14:textId="596933FE" w:rsidR="002C6ACC" w:rsidRDefault="008E378C" w:rsidP="003306AA">
      <w:pPr>
        <w:shd w:val="clear" w:color="auto" w:fill="FFFFFF"/>
        <w:ind w:firstLine="720"/>
        <w:rPr>
          <w:rFonts w:cstheme="minorHAnsi"/>
          <w:b/>
          <w:color w:val="222222"/>
        </w:rPr>
      </w:pPr>
      <w:r>
        <w:rPr>
          <w:rFonts w:cstheme="minorHAnsi"/>
          <w:color w:val="222222"/>
        </w:rPr>
        <w:t xml:space="preserve">Recent calls for reconnecting people with nature for sustainability recognize the role education can play in leveraging sustainability transformations. This is especially important in adolescence, and </w:t>
      </w:r>
      <w:r w:rsidR="00985938">
        <w:rPr>
          <w:rFonts w:cstheme="minorHAnsi"/>
          <w:color w:val="222222"/>
        </w:rPr>
        <w:t>equipping schools with nature-based landscapes may present youth valuable opportunities to</w:t>
      </w:r>
      <w:r>
        <w:rPr>
          <w:rFonts w:cstheme="minorHAnsi"/>
          <w:color w:val="222222"/>
        </w:rPr>
        <w:t xml:space="preserve"> connect with nature. Our study demonstrates this potential through 12</w:t>
      </w:r>
      <w:r w:rsidRPr="008E378C">
        <w:rPr>
          <w:rFonts w:cstheme="minorHAnsi"/>
          <w:color w:val="222222"/>
          <w:vertAlign w:val="superscript"/>
        </w:rPr>
        <w:t>th</w:t>
      </w:r>
      <w:r>
        <w:rPr>
          <w:rFonts w:cstheme="minorHAnsi"/>
          <w:color w:val="222222"/>
        </w:rPr>
        <w:t xml:space="preserve"> grade students’ perspectives o</w:t>
      </w:r>
      <w:r w:rsidR="00985938">
        <w:rPr>
          <w:rFonts w:cstheme="minorHAnsi"/>
          <w:color w:val="222222"/>
        </w:rPr>
        <w:t>n Desert Marigold’s nature-based</w:t>
      </w:r>
      <w:r>
        <w:rPr>
          <w:rFonts w:cstheme="minorHAnsi"/>
          <w:color w:val="222222"/>
        </w:rPr>
        <w:t xml:space="preserve"> school</w:t>
      </w:r>
      <w:r w:rsidR="00985938">
        <w:rPr>
          <w:rFonts w:cstheme="minorHAnsi"/>
          <w:color w:val="222222"/>
        </w:rPr>
        <w:t xml:space="preserve"> </w:t>
      </w:r>
      <w:proofErr w:type="gramStart"/>
      <w:r w:rsidR="00985938">
        <w:rPr>
          <w:rFonts w:cstheme="minorHAnsi"/>
          <w:color w:val="222222"/>
        </w:rPr>
        <w:t>landscape</w:t>
      </w:r>
      <w:r>
        <w:rPr>
          <w:rFonts w:cstheme="minorHAnsi"/>
          <w:color w:val="222222"/>
        </w:rPr>
        <w:t xml:space="preserve"> </w:t>
      </w:r>
      <w:r w:rsidR="003306AA">
        <w:rPr>
          <w:rFonts w:cstheme="minorHAnsi"/>
          <w:color w:val="222222"/>
        </w:rPr>
        <w:t>.</w:t>
      </w:r>
      <w:proofErr w:type="gramEnd"/>
      <w:r>
        <w:rPr>
          <w:rFonts w:cstheme="minorHAnsi"/>
          <w:color w:val="222222"/>
        </w:rPr>
        <w:t xml:space="preserve"> The findings also provide</w:t>
      </w:r>
      <w:r w:rsidR="003306AA">
        <w:rPr>
          <w:rFonts w:cstheme="minorHAnsi"/>
          <w:color w:val="222222"/>
        </w:rPr>
        <w:t xml:space="preserve"> </w:t>
      </w:r>
      <w:r>
        <w:rPr>
          <w:rFonts w:cstheme="minorHAnsi"/>
          <w:color w:val="222222"/>
        </w:rPr>
        <w:t xml:space="preserve">insight on the influence </w:t>
      </w:r>
      <w:r w:rsidR="00985938">
        <w:rPr>
          <w:rFonts w:cstheme="minorHAnsi"/>
          <w:color w:val="222222"/>
        </w:rPr>
        <w:t>of additional factors</w:t>
      </w:r>
      <w:r w:rsidR="003306AA">
        <w:rPr>
          <w:rFonts w:cstheme="minorHAnsi"/>
          <w:color w:val="222222"/>
        </w:rPr>
        <w:t xml:space="preserve"> in students’ connections with nature and highlight the importance</w:t>
      </w:r>
      <w:r w:rsidR="00985938">
        <w:rPr>
          <w:rFonts w:cstheme="minorHAnsi"/>
          <w:color w:val="222222"/>
        </w:rPr>
        <w:t xml:space="preserve"> such factors may have </w:t>
      </w:r>
      <w:r w:rsidR="003306AA">
        <w:rPr>
          <w:rFonts w:cstheme="minorHAnsi"/>
          <w:color w:val="222222"/>
        </w:rPr>
        <w:t>for sustainability outcomes. Additional research is needed to further explore the</w:t>
      </w:r>
      <w:r w:rsidR="00AE7A6C">
        <w:rPr>
          <w:rFonts w:cstheme="minorHAnsi"/>
          <w:color w:val="222222"/>
        </w:rPr>
        <w:t xml:space="preserve"> role of contributing factors, such as family values, and how these may or may not influence students’ connections with nature for sustainability</w:t>
      </w:r>
      <w:r w:rsidR="003306AA">
        <w:rPr>
          <w:rFonts w:cstheme="minorHAnsi"/>
          <w:color w:val="222222"/>
        </w:rPr>
        <w:t xml:space="preserve">. </w:t>
      </w:r>
    </w:p>
    <w:p w14:paraId="270CCEA7" w14:textId="77777777" w:rsidR="002C6ACC" w:rsidRDefault="002C6ACC" w:rsidP="002C6ACC">
      <w:pPr>
        <w:shd w:val="clear" w:color="auto" w:fill="FFFFFF"/>
        <w:rPr>
          <w:rFonts w:cstheme="minorHAnsi"/>
          <w:b/>
          <w:color w:val="222222"/>
        </w:rPr>
      </w:pPr>
    </w:p>
    <w:p w14:paraId="3160B3F6" w14:textId="77777777" w:rsidR="002C6ACC" w:rsidRDefault="002C6ACC" w:rsidP="002C6ACC">
      <w:pPr>
        <w:ind w:firstLine="720"/>
        <w:rPr>
          <w:rFonts w:cstheme="minorHAnsi"/>
          <w:b/>
          <w:color w:val="222222"/>
        </w:rPr>
      </w:pPr>
    </w:p>
    <w:p w14:paraId="699B18AD" w14:textId="77777777" w:rsidR="00522EED" w:rsidRDefault="00522EED" w:rsidP="00D553D3">
      <w:pPr>
        <w:rPr>
          <w:rFonts w:cstheme="minorHAnsi"/>
        </w:rPr>
      </w:pPr>
    </w:p>
    <w:p w14:paraId="0D6636DB" w14:textId="77777777" w:rsidR="002C6AE5" w:rsidRDefault="002C6AE5" w:rsidP="00D553D3">
      <w:pPr>
        <w:rPr>
          <w:rFonts w:cstheme="minorHAnsi"/>
          <w:b/>
          <w:color w:val="000000" w:themeColor="text1"/>
        </w:rPr>
      </w:pPr>
    </w:p>
    <w:p w14:paraId="042E6285" w14:textId="77777777" w:rsidR="002C6AE5" w:rsidRDefault="002C6AE5" w:rsidP="00D553D3">
      <w:pPr>
        <w:rPr>
          <w:rFonts w:cstheme="minorHAnsi"/>
          <w:b/>
          <w:color w:val="000000" w:themeColor="text1"/>
        </w:rPr>
      </w:pPr>
    </w:p>
    <w:p w14:paraId="6172A6CC" w14:textId="2553353E" w:rsidR="002C6ACC" w:rsidRPr="002C6AE5" w:rsidRDefault="002C6ACC" w:rsidP="00D553D3">
      <w:pPr>
        <w:rPr>
          <w:b/>
        </w:rPr>
      </w:pPr>
      <w:r w:rsidRPr="002C6AE5">
        <w:rPr>
          <w:b/>
          <w:color w:val="000000" w:themeColor="text1"/>
        </w:rPr>
        <w:t>Works Cited</w:t>
      </w:r>
    </w:p>
    <w:p w14:paraId="262AE952" w14:textId="45050EE6" w:rsidR="00D553D3" w:rsidRPr="002C6AE5" w:rsidRDefault="002C6ACC" w:rsidP="00D553D3">
      <w:pPr>
        <w:widowControl w:val="0"/>
        <w:autoSpaceDE w:val="0"/>
        <w:autoSpaceDN w:val="0"/>
        <w:adjustRightInd w:val="0"/>
        <w:ind w:left="480" w:hanging="480"/>
        <w:rPr>
          <w:noProof/>
        </w:rPr>
      </w:pPr>
      <w:r w:rsidRPr="002C6AE5">
        <w:rPr>
          <w:color w:val="000000" w:themeColor="text1"/>
        </w:rPr>
        <w:fldChar w:fldCharType="begin" w:fldLock="1"/>
      </w:r>
      <w:r w:rsidRPr="002C6AE5">
        <w:rPr>
          <w:color w:val="000000" w:themeColor="text1"/>
        </w:rPr>
        <w:instrText xml:space="preserve">ADDIN Mendeley Bibliography CSL_BIBLIOGRAPHY </w:instrText>
      </w:r>
      <w:r w:rsidRPr="002C6AE5">
        <w:rPr>
          <w:color w:val="000000" w:themeColor="text1"/>
        </w:rPr>
        <w:fldChar w:fldCharType="separate"/>
      </w:r>
      <w:r w:rsidR="00D553D3" w:rsidRPr="002C6AE5">
        <w:rPr>
          <w:noProof/>
        </w:rPr>
        <w:t xml:space="preserve">Abson, D. J., Fischer, J., Leventon, J., Newig, J., Schomerus, T., Vilsmaier, U., … Lang, D. J. (2017). Leverage points for sustainability transformation. </w:t>
      </w:r>
      <w:r w:rsidR="00D553D3" w:rsidRPr="002C6AE5">
        <w:rPr>
          <w:iCs/>
          <w:noProof/>
        </w:rPr>
        <w:t>Ambio</w:t>
      </w:r>
      <w:r w:rsidR="00D553D3" w:rsidRPr="002C6AE5">
        <w:rPr>
          <w:noProof/>
        </w:rPr>
        <w:t xml:space="preserve">, </w:t>
      </w:r>
      <w:r w:rsidR="00D553D3" w:rsidRPr="002C6AE5">
        <w:rPr>
          <w:iCs/>
          <w:noProof/>
        </w:rPr>
        <w:t>46</w:t>
      </w:r>
      <w:r w:rsidR="00D553D3" w:rsidRPr="002C6AE5">
        <w:rPr>
          <w:noProof/>
        </w:rPr>
        <w:t>(1), 30–39. https://doi.org/10.1007/s13280-016-0800-y</w:t>
      </w:r>
    </w:p>
    <w:p w14:paraId="5745BF09"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Bendt, P., Barthel, S., &amp; Colding, J. (2013). Civic greening and environmental learning in public-access community gardens in Berlin. </w:t>
      </w:r>
      <w:r w:rsidRPr="002C6AE5">
        <w:rPr>
          <w:iCs/>
          <w:noProof/>
        </w:rPr>
        <w:t>Landscape and Urban Planning</w:t>
      </w:r>
      <w:r w:rsidRPr="002C6AE5">
        <w:rPr>
          <w:noProof/>
        </w:rPr>
        <w:t xml:space="preserve">, </w:t>
      </w:r>
      <w:r w:rsidRPr="002C6AE5">
        <w:rPr>
          <w:iCs/>
          <w:noProof/>
        </w:rPr>
        <w:t>109</w:t>
      </w:r>
      <w:r w:rsidRPr="002C6AE5">
        <w:rPr>
          <w:noProof/>
        </w:rPr>
        <w:t>(1), 18–30. https://doi.org/https://doi.org/10.1016/j.landurbplan.2012.10.003</w:t>
      </w:r>
    </w:p>
    <w:p w14:paraId="29BEAAB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Blair, D. (2010). The Child in the Garden: An Evaluative Review of the Benefits of School Gardening. </w:t>
      </w:r>
      <w:r w:rsidRPr="002C6AE5">
        <w:rPr>
          <w:iCs/>
          <w:noProof/>
        </w:rPr>
        <w:t>The Journal of Environmental Education</w:t>
      </w:r>
      <w:r w:rsidRPr="002C6AE5">
        <w:rPr>
          <w:noProof/>
        </w:rPr>
        <w:t xml:space="preserve">, </w:t>
      </w:r>
      <w:r w:rsidRPr="002C6AE5">
        <w:rPr>
          <w:iCs/>
          <w:noProof/>
        </w:rPr>
        <w:t>40</w:t>
      </w:r>
      <w:r w:rsidRPr="002C6AE5">
        <w:rPr>
          <w:noProof/>
        </w:rPr>
        <w:t>(2), 15–38. https://doi.org/10.3200/JOEE.40.2.15-38</w:t>
      </w:r>
    </w:p>
    <w:p w14:paraId="12A7FE48"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Chawla, L., Keena, K., Pevec, I., &amp; Stanley, E. (2014). Green schoolyards as havens from stress and resources for resilience in childhood and adolescence. </w:t>
      </w:r>
      <w:r w:rsidRPr="002C6AE5">
        <w:rPr>
          <w:iCs/>
          <w:noProof/>
        </w:rPr>
        <w:t>Health and Place</w:t>
      </w:r>
      <w:r w:rsidRPr="002C6AE5">
        <w:rPr>
          <w:noProof/>
        </w:rPr>
        <w:t xml:space="preserve">, </w:t>
      </w:r>
      <w:r w:rsidRPr="002C6AE5">
        <w:rPr>
          <w:iCs/>
          <w:noProof/>
        </w:rPr>
        <w:t>28</w:t>
      </w:r>
      <w:r w:rsidRPr="002C6AE5">
        <w:rPr>
          <w:noProof/>
        </w:rPr>
        <w:t>, 1–13. https://doi.org/10.1016/j.healthplace.2014.03.001</w:t>
      </w:r>
    </w:p>
    <w:p w14:paraId="51D2D4CA" w14:textId="77777777" w:rsidR="00D553D3" w:rsidRPr="002C6AE5" w:rsidRDefault="00D553D3" w:rsidP="00D553D3">
      <w:pPr>
        <w:widowControl w:val="0"/>
        <w:autoSpaceDE w:val="0"/>
        <w:autoSpaceDN w:val="0"/>
        <w:adjustRightInd w:val="0"/>
        <w:ind w:left="480" w:hanging="480"/>
        <w:rPr>
          <w:noProof/>
        </w:rPr>
      </w:pPr>
      <w:r w:rsidRPr="002C6AE5">
        <w:rPr>
          <w:noProof/>
        </w:rPr>
        <w:lastRenderedPageBreak/>
        <w:t xml:space="preserve">Cheng, J. C. H., &amp; Monroe, M. C. (2012). Connection to nature: Children’s affective attitude toward nature. </w:t>
      </w:r>
      <w:r w:rsidRPr="002C6AE5">
        <w:rPr>
          <w:iCs/>
          <w:noProof/>
        </w:rPr>
        <w:t>Environment and Behavior</w:t>
      </w:r>
      <w:r w:rsidRPr="002C6AE5">
        <w:rPr>
          <w:noProof/>
        </w:rPr>
        <w:t xml:space="preserve">, </w:t>
      </w:r>
      <w:r w:rsidRPr="002C6AE5">
        <w:rPr>
          <w:iCs/>
          <w:noProof/>
        </w:rPr>
        <w:t>44</w:t>
      </w:r>
      <w:r w:rsidRPr="002C6AE5">
        <w:rPr>
          <w:noProof/>
        </w:rPr>
        <w:t>(1), 31–49. https://doi.org/10.1177/0013916510385082</w:t>
      </w:r>
    </w:p>
    <w:p w14:paraId="203A31E9"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Clements, R. (2004). An Investigation of the Status of Outdoor Play. </w:t>
      </w:r>
      <w:r w:rsidRPr="002C6AE5">
        <w:rPr>
          <w:iCs/>
          <w:noProof/>
        </w:rPr>
        <w:t>Contemporary Issues in Early Childhood</w:t>
      </w:r>
      <w:r w:rsidRPr="002C6AE5">
        <w:rPr>
          <w:noProof/>
        </w:rPr>
        <w:t xml:space="preserve">, </w:t>
      </w:r>
      <w:r w:rsidRPr="002C6AE5">
        <w:rPr>
          <w:iCs/>
          <w:noProof/>
        </w:rPr>
        <w:t>5</w:t>
      </w:r>
      <w:r w:rsidRPr="002C6AE5">
        <w:rPr>
          <w:noProof/>
        </w:rPr>
        <w:t>(1), 68–80. https://doi.org/10.2304/ciec.2004.5.1.10</w:t>
      </w:r>
    </w:p>
    <w:p w14:paraId="73997A0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Costanza, R. (2000). Social goals and the valuation of ecosystem services. </w:t>
      </w:r>
      <w:r w:rsidRPr="002C6AE5">
        <w:rPr>
          <w:iCs/>
          <w:noProof/>
        </w:rPr>
        <w:t>Ecosystems</w:t>
      </w:r>
      <w:r w:rsidRPr="002C6AE5">
        <w:rPr>
          <w:noProof/>
        </w:rPr>
        <w:t xml:space="preserve">, </w:t>
      </w:r>
      <w:r w:rsidRPr="002C6AE5">
        <w:rPr>
          <w:iCs/>
          <w:noProof/>
        </w:rPr>
        <w:t>3</w:t>
      </w:r>
      <w:r w:rsidRPr="002C6AE5">
        <w:rPr>
          <w:noProof/>
        </w:rPr>
        <w:t>(1), 4–10. https://doi.org/10.1007/s100210000002</w:t>
      </w:r>
    </w:p>
    <w:p w14:paraId="61EB5C32"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Cumming, G. S., Buerkert, A., Hoffmann, E. M., Schlecht, E., von Cramon-Taubadel, S., &amp; Tscharntke, T. (2014). Implications of agricultural transitions and urbanization for ecosystem services. </w:t>
      </w:r>
      <w:r w:rsidRPr="002C6AE5">
        <w:rPr>
          <w:iCs/>
          <w:noProof/>
        </w:rPr>
        <w:t>Nature</w:t>
      </w:r>
      <w:r w:rsidRPr="002C6AE5">
        <w:rPr>
          <w:noProof/>
        </w:rPr>
        <w:t xml:space="preserve">, </w:t>
      </w:r>
      <w:r w:rsidRPr="002C6AE5">
        <w:rPr>
          <w:iCs/>
          <w:noProof/>
        </w:rPr>
        <w:t>515</w:t>
      </w:r>
      <w:r w:rsidRPr="002C6AE5">
        <w:rPr>
          <w:noProof/>
        </w:rPr>
        <w:t>, 50. Retrieved from https://doi.org/10.1038/nature13945</w:t>
      </w:r>
    </w:p>
    <w:p w14:paraId="1D3CDB88"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Daily, G. (1997). </w:t>
      </w:r>
      <w:r w:rsidRPr="002C6AE5">
        <w:rPr>
          <w:iCs/>
          <w:noProof/>
        </w:rPr>
        <w:t>Nature’s services: societal dependence on natural ecosystems</w:t>
      </w:r>
      <w:r w:rsidRPr="002C6AE5">
        <w:rPr>
          <w:noProof/>
        </w:rPr>
        <w:t>. Washington D.C.: Island Press.</w:t>
      </w:r>
    </w:p>
    <w:p w14:paraId="42BEC36D"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Ernst, J., &amp; Theimer, S. (2011). Evaluating the effects of environmental education programming on connectedness to nature. </w:t>
      </w:r>
      <w:r w:rsidRPr="002C6AE5">
        <w:rPr>
          <w:iCs/>
          <w:noProof/>
        </w:rPr>
        <w:t>Environmental Education Research</w:t>
      </w:r>
      <w:r w:rsidRPr="002C6AE5">
        <w:rPr>
          <w:noProof/>
        </w:rPr>
        <w:t xml:space="preserve">, </w:t>
      </w:r>
      <w:r w:rsidRPr="002C6AE5">
        <w:rPr>
          <w:iCs/>
          <w:noProof/>
        </w:rPr>
        <w:t>17</w:t>
      </w:r>
      <w:r w:rsidRPr="002C6AE5">
        <w:rPr>
          <w:noProof/>
        </w:rPr>
        <w:t>(5), 577–598. https://doi.org/10.1080/13504622.2011.565119</w:t>
      </w:r>
    </w:p>
    <w:p w14:paraId="2B5C1054"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Folke, C., Jansson, Å., Rockström, J., Olsson, P., Carpenter, S. R., Chapin, F. S., … Westley, F. (2011). Reconnecting to the Biosphere. </w:t>
      </w:r>
      <w:r w:rsidRPr="002C6AE5">
        <w:rPr>
          <w:iCs/>
          <w:noProof/>
        </w:rPr>
        <w:t>AMBIO</w:t>
      </w:r>
      <w:r w:rsidRPr="002C6AE5">
        <w:rPr>
          <w:noProof/>
        </w:rPr>
        <w:t xml:space="preserve">, </w:t>
      </w:r>
      <w:r w:rsidRPr="002C6AE5">
        <w:rPr>
          <w:iCs/>
          <w:noProof/>
        </w:rPr>
        <w:t>40</w:t>
      </w:r>
      <w:r w:rsidRPr="002C6AE5">
        <w:rPr>
          <w:noProof/>
        </w:rPr>
        <w:t>(7), 719. https://doi.org/10.1007/s13280-011-0184-y</w:t>
      </w:r>
    </w:p>
    <w:p w14:paraId="05EB374B"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Hawkes, F. M., &amp; Acott, T. G. (2013). People, environment and place: the function and significance of human hybrid relationships at an allotment in South East England. </w:t>
      </w:r>
      <w:r w:rsidRPr="002C6AE5">
        <w:rPr>
          <w:iCs/>
          <w:noProof/>
        </w:rPr>
        <w:t>Local Environment</w:t>
      </w:r>
      <w:r w:rsidRPr="002C6AE5">
        <w:rPr>
          <w:noProof/>
        </w:rPr>
        <w:t xml:space="preserve">, </w:t>
      </w:r>
      <w:r w:rsidRPr="002C6AE5">
        <w:rPr>
          <w:iCs/>
          <w:noProof/>
        </w:rPr>
        <w:t>18</w:t>
      </w:r>
      <w:r w:rsidRPr="002C6AE5">
        <w:rPr>
          <w:noProof/>
        </w:rPr>
        <w:t>(10), 1117–1133. https://doi.org/10.1080/13549839.2013.787590</w:t>
      </w:r>
    </w:p>
    <w:p w14:paraId="2BB4E461"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Hofferth, S. L., &amp; Sandberg, J. F. (2001). Changes in American children’s time, 1981–1997. </w:t>
      </w:r>
      <w:r w:rsidRPr="002C6AE5">
        <w:rPr>
          <w:iCs/>
          <w:noProof/>
        </w:rPr>
        <w:t>Advances in Life Course Research</w:t>
      </w:r>
      <w:r w:rsidRPr="002C6AE5">
        <w:rPr>
          <w:noProof/>
        </w:rPr>
        <w:t xml:space="preserve">, </w:t>
      </w:r>
      <w:r w:rsidRPr="002C6AE5">
        <w:rPr>
          <w:iCs/>
          <w:noProof/>
        </w:rPr>
        <w:t>6</w:t>
      </w:r>
      <w:r w:rsidRPr="002C6AE5">
        <w:rPr>
          <w:noProof/>
        </w:rPr>
        <w:t>, 193–229. https://doi.org/https://doi.org/10.1016/S1040-2608(01)80011-3</w:t>
      </w:r>
    </w:p>
    <w:p w14:paraId="55AA368D"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Ives, C. D., Abson, D. J., von Wehrden, H., Dorninger, C., Klaniecki, K., &amp; Fischer, J. (2018). Reconnecting with nature for sustainability. </w:t>
      </w:r>
      <w:r w:rsidRPr="002C6AE5">
        <w:rPr>
          <w:iCs/>
          <w:noProof/>
        </w:rPr>
        <w:t>Sustainability Science</w:t>
      </w:r>
      <w:r w:rsidRPr="002C6AE5">
        <w:rPr>
          <w:noProof/>
        </w:rPr>
        <w:t xml:space="preserve">, </w:t>
      </w:r>
      <w:r w:rsidRPr="002C6AE5">
        <w:rPr>
          <w:iCs/>
          <w:noProof/>
        </w:rPr>
        <w:t>13</w:t>
      </w:r>
      <w:r w:rsidRPr="002C6AE5">
        <w:rPr>
          <w:noProof/>
        </w:rPr>
        <w:t>(5), 1389–1397. https://doi.org/10.1007/s11625-018-0542-9</w:t>
      </w:r>
    </w:p>
    <w:p w14:paraId="7DFBACD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Ives, C. D., Giusti, M., Fischer, J., Abson, D. J., Klaniecki, K., Dorninger, C., … von Wehrden, H. (2017). Human–nature connection: a multidisciplinary review. </w:t>
      </w:r>
      <w:r w:rsidRPr="002C6AE5">
        <w:rPr>
          <w:iCs/>
          <w:noProof/>
        </w:rPr>
        <w:t>Current Opinion in Environmental Sustainability</w:t>
      </w:r>
      <w:r w:rsidRPr="002C6AE5">
        <w:rPr>
          <w:noProof/>
        </w:rPr>
        <w:t xml:space="preserve">, </w:t>
      </w:r>
      <w:r w:rsidRPr="002C6AE5">
        <w:rPr>
          <w:iCs/>
          <w:noProof/>
        </w:rPr>
        <w:t>26</w:t>
      </w:r>
      <w:r w:rsidRPr="002C6AE5">
        <w:rPr>
          <w:noProof/>
        </w:rPr>
        <w:t>–</w:t>
      </w:r>
      <w:r w:rsidRPr="002C6AE5">
        <w:rPr>
          <w:iCs/>
          <w:noProof/>
        </w:rPr>
        <w:t>27</w:t>
      </w:r>
      <w:r w:rsidRPr="002C6AE5">
        <w:rPr>
          <w:noProof/>
        </w:rPr>
        <w:t>(May), 106–113. https://doi.org/10.1016/j.cosust.2017.05.005</w:t>
      </w:r>
    </w:p>
    <w:p w14:paraId="3B22AA58"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Joyce, H. D. (2018). Using Photovoice to Explore School Connection and Disconnection. </w:t>
      </w:r>
      <w:r w:rsidRPr="002C6AE5">
        <w:rPr>
          <w:iCs/>
          <w:noProof/>
        </w:rPr>
        <w:t>Children and Schools</w:t>
      </w:r>
      <w:r w:rsidRPr="002C6AE5">
        <w:rPr>
          <w:noProof/>
        </w:rPr>
        <w:t xml:space="preserve">, </w:t>
      </w:r>
      <w:r w:rsidRPr="002C6AE5">
        <w:rPr>
          <w:iCs/>
          <w:noProof/>
        </w:rPr>
        <w:t>40</w:t>
      </w:r>
      <w:r w:rsidRPr="002C6AE5">
        <w:rPr>
          <w:noProof/>
        </w:rPr>
        <w:t>(4), 211–219. https://doi.org/10.1093/cs/cdy021</w:t>
      </w:r>
    </w:p>
    <w:p w14:paraId="3BEDBDB9"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Kahn, P. H. (2007). The Child ’ s Environmental Amnesia — It ’ s Ours. </w:t>
      </w:r>
      <w:r w:rsidRPr="002C6AE5">
        <w:rPr>
          <w:iCs/>
          <w:noProof/>
        </w:rPr>
        <w:t>Children, Your and Envvironments</w:t>
      </w:r>
      <w:r w:rsidRPr="002C6AE5">
        <w:rPr>
          <w:noProof/>
        </w:rPr>
        <w:t xml:space="preserve">, </w:t>
      </w:r>
      <w:r w:rsidRPr="002C6AE5">
        <w:rPr>
          <w:iCs/>
          <w:noProof/>
        </w:rPr>
        <w:t>17</w:t>
      </w:r>
      <w:r w:rsidRPr="002C6AE5">
        <w:rPr>
          <w:noProof/>
        </w:rPr>
        <w:t>(2), 199–207.</w:t>
      </w:r>
    </w:p>
    <w:p w14:paraId="2A942E30"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Kals, E., Schumacher, D., &amp; Montada, L. (1999). Emotional Affinity toward Nature as a Motivational Basis to Protect Nature. </w:t>
      </w:r>
      <w:r w:rsidRPr="002C6AE5">
        <w:rPr>
          <w:iCs/>
          <w:noProof/>
        </w:rPr>
        <w:t>Environment and Behavior</w:t>
      </w:r>
      <w:r w:rsidRPr="002C6AE5">
        <w:rPr>
          <w:noProof/>
        </w:rPr>
        <w:t xml:space="preserve">, </w:t>
      </w:r>
      <w:r w:rsidRPr="002C6AE5">
        <w:rPr>
          <w:iCs/>
          <w:noProof/>
        </w:rPr>
        <w:t>31</w:t>
      </w:r>
      <w:r w:rsidRPr="002C6AE5">
        <w:rPr>
          <w:noProof/>
        </w:rPr>
        <w:t>(2), 178–202. https://doi.org/10.1177/00139169921972056</w:t>
      </w:r>
    </w:p>
    <w:p w14:paraId="11BCA1F6"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Krettenauer, T. (2017). Pro-Environmental Behavior and Adolescent Moral Development, </w:t>
      </w:r>
      <w:r w:rsidRPr="002C6AE5">
        <w:rPr>
          <w:iCs/>
          <w:noProof/>
        </w:rPr>
        <w:t>27</w:t>
      </w:r>
      <w:r w:rsidRPr="002C6AE5">
        <w:rPr>
          <w:noProof/>
        </w:rPr>
        <w:t>(3), 581–593. https://doi.org/10.1111/jora.12300</w:t>
      </w:r>
    </w:p>
    <w:p w14:paraId="0C9E088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Leopold A. (1949). </w:t>
      </w:r>
      <w:r w:rsidRPr="002C6AE5">
        <w:rPr>
          <w:iCs/>
          <w:noProof/>
        </w:rPr>
        <w:t>A Sand County Almanac</w:t>
      </w:r>
      <w:r w:rsidRPr="002C6AE5">
        <w:rPr>
          <w:noProof/>
        </w:rPr>
        <w:t>. New York: Oxford University Press.</w:t>
      </w:r>
    </w:p>
    <w:p w14:paraId="25B9D253"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Lin, B. B., Fuller, R. A., Bush, R., Gaston, K. J., &amp; Shanahan, D. F. (2014). Opportunity or Orientation? Who Uses Urban Parks and Why. </w:t>
      </w:r>
      <w:r w:rsidRPr="002C6AE5">
        <w:rPr>
          <w:iCs/>
          <w:noProof/>
        </w:rPr>
        <w:t>PLOS ONE</w:t>
      </w:r>
      <w:r w:rsidRPr="002C6AE5">
        <w:rPr>
          <w:noProof/>
        </w:rPr>
        <w:t xml:space="preserve">, </w:t>
      </w:r>
      <w:r w:rsidRPr="002C6AE5">
        <w:rPr>
          <w:iCs/>
          <w:noProof/>
        </w:rPr>
        <w:t>9</w:t>
      </w:r>
      <w:r w:rsidRPr="002C6AE5">
        <w:rPr>
          <w:noProof/>
        </w:rPr>
        <w:t>(1), e87422. Retrieved from https://doi.org/10.1371/journal.pone.0087422</w:t>
      </w:r>
    </w:p>
    <w:p w14:paraId="64C6853B"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Liu, J., Mooney, H., Hull, V., Davis, S. J., Gaskell, J., Hertel, T., … Li, S. (2015). Systems integration for global sustainability. </w:t>
      </w:r>
      <w:r w:rsidRPr="002C6AE5">
        <w:rPr>
          <w:iCs/>
          <w:noProof/>
        </w:rPr>
        <w:t>Science</w:t>
      </w:r>
      <w:r w:rsidRPr="002C6AE5">
        <w:rPr>
          <w:noProof/>
        </w:rPr>
        <w:t xml:space="preserve">, </w:t>
      </w:r>
      <w:r w:rsidRPr="002C6AE5">
        <w:rPr>
          <w:iCs/>
          <w:noProof/>
        </w:rPr>
        <w:t>347</w:t>
      </w:r>
      <w:r w:rsidRPr="002C6AE5">
        <w:rPr>
          <w:noProof/>
        </w:rPr>
        <w:t xml:space="preserve">(6225). </w:t>
      </w:r>
      <w:r w:rsidRPr="002C6AE5">
        <w:rPr>
          <w:noProof/>
        </w:rPr>
        <w:lastRenderedPageBreak/>
        <w:t>https://doi.org/10.1126/science.1258832</w:t>
      </w:r>
    </w:p>
    <w:p w14:paraId="2EF2026D"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Louv, D. (2008). </w:t>
      </w:r>
      <w:r w:rsidRPr="002C6AE5">
        <w:rPr>
          <w:iCs/>
          <w:noProof/>
        </w:rPr>
        <w:t>Last Child in the Woods: Saving our children from nature-deficit disorder</w:t>
      </w:r>
      <w:r w:rsidRPr="002C6AE5">
        <w:rPr>
          <w:noProof/>
        </w:rPr>
        <w:t>. Chapel Hill: Algonquin Books.</w:t>
      </w:r>
    </w:p>
    <w:p w14:paraId="1553C8D9"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Mayer, F. S., &amp; Frantz, C. M. P. (2004). The connectedness to nature scale: A measure of individuals’ feeling in community with nature. </w:t>
      </w:r>
      <w:r w:rsidRPr="002C6AE5">
        <w:rPr>
          <w:iCs/>
          <w:noProof/>
        </w:rPr>
        <w:t>Journal of Environmental Psychology</w:t>
      </w:r>
      <w:r w:rsidRPr="002C6AE5">
        <w:rPr>
          <w:noProof/>
        </w:rPr>
        <w:t xml:space="preserve">, </w:t>
      </w:r>
      <w:r w:rsidRPr="002C6AE5">
        <w:rPr>
          <w:iCs/>
          <w:noProof/>
        </w:rPr>
        <w:t>24</w:t>
      </w:r>
      <w:r w:rsidRPr="002C6AE5">
        <w:rPr>
          <w:noProof/>
        </w:rPr>
        <w:t>(4), 503–515. https://doi.org/10.1016/j.jenvp.2004.10.001</w:t>
      </w:r>
    </w:p>
    <w:p w14:paraId="4A4CD79E"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Miller, J. R. (2005). Biodiversity conservation and the extinction of experience. </w:t>
      </w:r>
      <w:r w:rsidRPr="002C6AE5">
        <w:rPr>
          <w:iCs/>
          <w:noProof/>
        </w:rPr>
        <w:t>Trends in Ecology and Evolution</w:t>
      </w:r>
      <w:r w:rsidRPr="002C6AE5">
        <w:rPr>
          <w:noProof/>
        </w:rPr>
        <w:t xml:space="preserve">, </w:t>
      </w:r>
      <w:r w:rsidRPr="002C6AE5">
        <w:rPr>
          <w:iCs/>
          <w:noProof/>
        </w:rPr>
        <w:t>20</w:t>
      </w:r>
      <w:r w:rsidRPr="002C6AE5">
        <w:rPr>
          <w:noProof/>
        </w:rPr>
        <w:t>(8), 430–434. https://doi.org/10.1016/j.tree.2005.05.013</w:t>
      </w:r>
    </w:p>
    <w:p w14:paraId="00F89761"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Nabhan, G. P., &amp; Trimble, S. (1994). </w:t>
      </w:r>
      <w:r w:rsidRPr="002C6AE5">
        <w:rPr>
          <w:iCs/>
          <w:noProof/>
        </w:rPr>
        <w:t>The geography of childhood: Why children need wild spaces</w:t>
      </w:r>
      <w:r w:rsidRPr="002C6AE5">
        <w:rPr>
          <w:noProof/>
        </w:rPr>
        <w:t>. Boston: Beacon Press.</w:t>
      </w:r>
    </w:p>
    <w:p w14:paraId="5BD40295"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Naess, A. (1973). The shallow and the deep ecology movements. </w:t>
      </w:r>
      <w:r w:rsidRPr="002C6AE5">
        <w:rPr>
          <w:iCs/>
          <w:noProof/>
        </w:rPr>
        <w:t>Inquiry</w:t>
      </w:r>
      <w:r w:rsidRPr="002C6AE5">
        <w:rPr>
          <w:noProof/>
        </w:rPr>
        <w:t xml:space="preserve">, </w:t>
      </w:r>
      <w:r w:rsidRPr="002C6AE5">
        <w:rPr>
          <w:iCs/>
          <w:noProof/>
        </w:rPr>
        <w:t>16</w:t>
      </w:r>
      <w:r w:rsidRPr="002C6AE5">
        <w:rPr>
          <w:noProof/>
        </w:rPr>
        <w:t>(95–100).</w:t>
      </w:r>
    </w:p>
    <w:p w14:paraId="6F73FD9F" w14:textId="77777777" w:rsidR="00D553D3" w:rsidRPr="002C6AE5" w:rsidRDefault="00D553D3" w:rsidP="00D553D3">
      <w:pPr>
        <w:widowControl w:val="0"/>
        <w:autoSpaceDE w:val="0"/>
        <w:autoSpaceDN w:val="0"/>
        <w:adjustRightInd w:val="0"/>
        <w:ind w:left="480" w:hanging="480"/>
        <w:rPr>
          <w:noProof/>
        </w:rPr>
      </w:pPr>
      <w:r w:rsidRPr="002C6AE5">
        <w:rPr>
          <w:noProof/>
        </w:rPr>
        <w:t>Nisbet, E. K., Zelenski, J. M., &amp; Murphy, S. A. (2009). The Nature Relatedness Scale Linking Individuals’ Connection With Nature to Environmental Concern and Behavior, 715–740.</w:t>
      </w:r>
    </w:p>
    <w:p w14:paraId="4FD5ACDB"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Nisbet, E. K., Zelenski, J. M., &amp; Murphy, S. A. (2011). Happiness is in our Nature: Exploring Nature Relatedness as a Contributor to Subjective Well-Being. </w:t>
      </w:r>
      <w:r w:rsidRPr="002C6AE5">
        <w:rPr>
          <w:iCs/>
          <w:noProof/>
        </w:rPr>
        <w:t>Journal of Happiness Studies</w:t>
      </w:r>
      <w:r w:rsidRPr="002C6AE5">
        <w:rPr>
          <w:noProof/>
        </w:rPr>
        <w:t xml:space="preserve">, </w:t>
      </w:r>
      <w:r w:rsidRPr="002C6AE5">
        <w:rPr>
          <w:iCs/>
          <w:noProof/>
        </w:rPr>
        <w:t>12</w:t>
      </w:r>
      <w:r w:rsidRPr="002C6AE5">
        <w:rPr>
          <w:noProof/>
        </w:rPr>
        <w:t>(2), 303–322. https://doi.org/10.1007/s10902-010-9197-7</w:t>
      </w:r>
    </w:p>
    <w:p w14:paraId="53551D35"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Ozer, E. J. (2007). The effects of school gardens on students and schools: Conceptualization and considerations for maximizing healthy development. </w:t>
      </w:r>
      <w:r w:rsidRPr="002C6AE5">
        <w:rPr>
          <w:iCs/>
          <w:noProof/>
        </w:rPr>
        <w:t>Health Education and Behavior</w:t>
      </w:r>
      <w:r w:rsidRPr="002C6AE5">
        <w:rPr>
          <w:noProof/>
        </w:rPr>
        <w:t xml:space="preserve">, </w:t>
      </w:r>
      <w:r w:rsidRPr="002C6AE5">
        <w:rPr>
          <w:iCs/>
          <w:noProof/>
        </w:rPr>
        <w:t>34</w:t>
      </w:r>
      <w:r w:rsidRPr="002C6AE5">
        <w:rPr>
          <w:noProof/>
        </w:rPr>
        <w:t>(6), 846–863. https://doi.org/10.1177/1090198106289002</w:t>
      </w:r>
    </w:p>
    <w:p w14:paraId="034E5752"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Pergams, O. R. W., &amp; Zaradic, P. A. (2006). Is love of nature in the US becoming love of electronic media? 16-year downtrend in national park visits explained by watching movies, playing video games, internet use, and oil prices. </w:t>
      </w:r>
      <w:r w:rsidRPr="002C6AE5">
        <w:rPr>
          <w:iCs/>
          <w:noProof/>
        </w:rPr>
        <w:t>Journal of Environmental Management</w:t>
      </w:r>
      <w:r w:rsidRPr="002C6AE5">
        <w:rPr>
          <w:noProof/>
        </w:rPr>
        <w:t xml:space="preserve">, </w:t>
      </w:r>
      <w:r w:rsidRPr="002C6AE5">
        <w:rPr>
          <w:iCs/>
          <w:noProof/>
        </w:rPr>
        <w:t>80</w:t>
      </w:r>
      <w:r w:rsidRPr="002C6AE5">
        <w:rPr>
          <w:noProof/>
        </w:rPr>
        <w:t>(4), 387–393. https://doi.org/https://doi.org/10.1016/j.jenvman.2006.02.001</w:t>
      </w:r>
    </w:p>
    <w:p w14:paraId="6F7888D4"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Pyle, R. (1993). </w:t>
      </w:r>
      <w:r w:rsidRPr="002C6AE5">
        <w:rPr>
          <w:iCs/>
          <w:noProof/>
        </w:rPr>
        <w:t>The thunder tree: lessons from an urban wildland</w:t>
      </w:r>
      <w:r w:rsidRPr="002C6AE5">
        <w:rPr>
          <w:noProof/>
        </w:rPr>
        <w:t>. Boston: Houghton Mifflin.</w:t>
      </w:r>
    </w:p>
    <w:p w14:paraId="7E261504"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Pyle, R. M. (2003). Nature matrix: Reconnecting people and nature. </w:t>
      </w:r>
      <w:r w:rsidRPr="002C6AE5">
        <w:rPr>
          <w:iCs/>
          <w:noProof/>
        </w:rPr>
        <w:t>Oryx</w:t>
      </w:r>
      <w:r w:rsidRPr="002C6AE5">
        <w:rPr>
          <w:noProof/>
        </w:rPr>
        <w:t xml:space="preserve">, </w:t>
      </w:r>
      <w:r w:rsidRPr="002C6AE5">
        <w:rPr>
          <w:iCs/>
          <w:noProof/>
        </w:rPr>
        <w:t>37</w:t>
      </w:r>
      <w:r w:rsidRPr="002C6AE5">
        <w:rPr>
          <w:noProof/>
        </w:rPr>
        <w:t>(2), 206–214. https://doi.org/10.1017/S0030605303000383</w:t>
      </w:r>
    </w:p>
    <w:p w14:paraId="16012FDE"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Quinn, D. (1992). </w:t>
      </w:r>
      <w:r w:rsidRPr="002C6AE5">
        <w:rPr>
          <w:iCs/>
          <w:noProof/>
        </w:rPr>
        <w:t>Ishmael</w:t>
      </w:r>
      <w:r w:rsidRPr="002C6AE5">
        <w:rPr>
          <w:noProof/>
        </w:rPr>
        <w:t>. New York: Bantam/Turner Books.</w:t>
      </w:r>
    </w:p>
    <w:p w14:paraId="4696236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Ratcliffe, M. M., Merrigan, K. A., Rogers, B. L., &amp; Goldberg, J. P. (2011). The Effects of School Garden Experiences on Middle School–Aged Students’ Knowledge, Attitudes, and Behaviors Associated With Vegetable Consumption. </w:t>
      </w:r>
      <w:r w:rsidRPr="002C6AE5">
        <w:rPr>
          <w:iCs/>
          <w:noProof/>
        </w:rPr>
        <w:t>Health Promotion Practice</w:t>
      </w:r>
      <w:r w:rsidRPr="002C6AE5">
        <w:rPr>
          <w:noProof/>
        </w:rPr>
        <w:t xml:space="preserve">, </w:t>
      </w:r>
      <w:r w:rsidRPr="002C6AE5">
        <w:rPr>
          <w:iCs/>
          <w:noProof/>
        </w:rPr>
        <w:t>12</w:t>
      </w:r>
      <w:r w:rsidRPr="002C6AE5">
        <w:rPr>
          <w:noProof/>
        </w:rPr>
        <w:t>(1), 36–43. https://doi.org/10.1177/1524839909349182</w:t>
      </w:r>
    </w:p>
    <w:p w14:paraId="08D8F266"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Reed, K., Duncan, J. M., Lucier-Greer, M., Fixelle, C., &amp; Ferraro, A. J. (2016). Helicopter Parenting and Emerging Adult Self-Efficacy: Implications for Mental and Physical Health. </w:t>
      </w:r>
      <w:r w:rsidRPr="002C6AE5">
        <w:rPr>
          <w:iCs/>
          <w:noProof/>
        </w:rPr>
        <w:t>Journal of Child and Family Studies</w:t>
      </w:r>
      <w:r w:rsidRPr="002C6AE5">
        <w:rPr>
          <w:noProof/>
        </w:rPr>
        <w:t xml:space="preserve">, </w:t>
      </w:r>
      <w:r w:rsidRPr="002C6AE5">
        <w:rPr>
          <w:iCs/>
          <w:noProof/>
        </w:rPr>
        <w:t>25</w:t>
      </w:r>
      <w:r w:rsidRPr="002C6AE5">
        <w:rPr>
          <w:noProof/>
        </w:rPr>
        <w:t>(10), 3136–3149. https://doi.org/10.1007/s10826-016-0466-x</w:t>
      </w:r>
    </w:p>
    <w:p w14:paraId="05D7ED94"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Reganold, J. P. (1995). Soil quality and profitability of biodynamic and conventional farming systems: A review. </w:t>
      </w:r>
      <w:r w:rsidRPr="002C6AE5">
        <w:rPr>
          <w:iCs/>
          <w:noProof/>
        </w:rPr>
        <w:t>American Journal of Alternative Agriculture</w:t>
      </w:r>
      <w:r w:rsidRPr="002C6AE5">
        <w:rPr>
          <w:noProof/>
        </w:rPr>
        <w:t xml:space="preserve">, </w:t>
      </w:r>
      <w:r w:rsidRPr="002C6AE5">
        <w:rPr>
          <w:iCs/>
          <w:noProof/>
        </w:rPr>
        <w:t>10</w:t>
      </w:r>
      <w:r w:rsidRPr="002C6AE5">
        <w:rPr>
          <w:noProof/>
        </w:rPr>
        <w:t>(1), 36–45. https://doi.org/DOI: 10.1017/S088918930000610X</w:t>
      </w:r>
    </w:p>
    <w:p w14:paraId="47C1F4EC"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Reith, E. (1997). Drawing Development. In </w:t>
      </w:r>
      <w:r w:rsidRPr="002C6AE5">
        <w:rPr>
          <w:iCs/>
          <w:noProof/>
        </w:rPr>
        <w:t>Child development in art</w:t>
      </w:r>
      <w:r w:rsidRPr="002C6AE5">
        <w:rPr>
          <w:noProof/>
        </w:rPr>
        <w:t xml:space="preserve"> (Kindler). A. M.</w:t>
      </w:r>
    </w:p>
    <w:p w14:paraId="76DDD760" w14:textId="77777777" w:rsidR="00D553D3" w:rsidRPr="002C6AE5" w:rsidRDefault="00D553D3" w:rsidP="00D553D3">
      <w:pPr>
        <w:widowControl w:val="0"/>
        <w:autoSpaceDE w:val="0"/>
        <w:autoSpaceDN w:val="0"/>
        <w:adjustRightInd w:val="0"/>
        <w:ind w:left="480" w:hanging="480"/>
        <w:rPr>
          <w:noProof/>
          <w:lang w:val="es-ES"/>
        </w:rPr>
      </w:pPr>
      <w:r w:rsidRPr="002C6AE5">
        <w:rPr>
          <w:noProof/>
        </w:rPr>
        <w:t xml:space="preserve">Schoon, B., Eakin, H., Szkupinski-quiroga, S., &amp; Wharton, C. (2012). </w:t>
      </w:r>
      <w:r w:rsidRPr="002C6AE5">
        <w:rPr>
          <w:iCs/>
          <w:noProof/>
        </w:rPr>
        <w:t>Youth Perspectives and Future Visions for Community Food Security: An Applied Approach to Participatory Research in Phoenix, Arizona</w:t>
      </w:r>
      <w:r w:rsidRPr="002C6AE5">
        <w:rPr>
          <w:noProof/>
        </w:rPr>
        <w:t xml:space="preserve">. </w:t>
      </w:r>
      <w:r w:rsidRPr="002C6AE5">
        <w:rPr>
          <w:noProof/>
          <w:lang w:val="es-ES"/>
        </w:rPr>
        <w:t>Arizona State University.</w:t>
      </w:r>
    </w:p>
    <w:p w14:paraId="379C6F51" w14:textId="77777777" w:rsidR="00D553D3" w:rsidRPr="002C6AE5" w:rsidRDefault="00D553D3" w:rsidP="00D553D3">
      <w:pPr>
        <w:widowControl w:val="0"/>
        <w:autoSpaceDE w:val="0"/>
        <w:autoSpaceDN w:val="0"/>
        <w:adjustRightInd w:val="0"/>
        <w:ind w:left="480" w:hanging="480"/>
        <w:rPr>
          <w:noProof/>
        </w:rPr>
      </w:pPr>
      <w:r w:rsidRPr="002C6AE5">
        <w:rPr>
          <w:noProof/>
          <w:lang w:val="es-ES"/>
        </w:rPr>
        <w:t xml:space="preserve">Schroeter, M., van der Zanden, E., &amp; van Oudenhoven, A. (2014). </w:t>
      </w:r>
      <w:r w:rsidRPr="002C6AE5">
        <w:rPr>
          <w:noProof/>
        </w:rPr>
        <w:t xml:space="preserve">Ecosystem services as a contested concept: a synthesis of critique and counter-arguments. </w:t>
      </w:r>
      <w:r w:rsidRPr="002C6AE5">
        <w:rPr>
          <w:iCs/>
          <w:noProof/>
        </w:rPr>
        <w:t>Conserv Lett</w:t>
      </w:r>
      <w:r w:rsidRPr="002C6AE5">
        <w:rPr>
          <w:noProof/>
        </w:rPr>
        <w:t>, (7), 514–523.</w:t>
      </w:r>
    </w:p>
    <w:p w14:paraId="07675091"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Scull, J. (1999). The Separation from More-than-human Nature. Retrieved February 22, 2019, </w:t>
      </w:r>
      <w:r w:rsidRPr="002C6AE5">
        <w:rPr>
          <w:noProof/>
        </w:rPr>
        <w:lastRenderedPageBreak/>
        <w:t>from https://www.ecopsychology.org/the-separation-from-more-than-human-nature/</w:t>
      </w:r>
    </w:p>
    <w:p w14:paraId="218A91DC"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Seppelt, R., &amp; Cumming, G. S. (2016). Humanity’s distance to nature: time for environmental austerity? </w:t>
      </w:r>
      <w:r w:rsidRPr="002C6AE5">
        <w:rPr>
          <w:iCs/>
          <w:noProof/>
        </w:rPr>
        <w:t>Landscape Ecology</w:t>
      </w:r>
      <w:r w:rsidRPr="002C6AE5">
        <w:rPr>
          <w:noProof/>
        </w:rPr>
        <w:t xml:space="preserve">, </w:t>
      </w:r>
      <w:r w:rsidRPr="002C6AE5">
        <w:rPr>
          <w:iCs/>
          <w:noProof/>
        </w:rPr>
        <w:t>31</w:t>
      </w:r>
      <w:r w:rsidRPr="002C6AE5">
        <w:rPr>
          <w:noProof/>
        </w:rPr>
        <w:t>(8), 1645–1651. https://doi.org/10.1007/s10980-016-0423-5</w:t>
      </w:r>
    </w:p>
    <w:p w14:paraId="5C0A6DD3"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Shannon McMullen. (2016). Gardens, Machines and Education, </w:t>
      </w:r>
      <w:r w:rsidRPr="002C6AE5">
        <w:rPr>
          <w:iCs/>
          <w:noProof/>
        </w:rPr>
        <w:t>46</w:t>
      </w:r>
      <w:r w:rsidRPr="002C6AE5">
        <w:rPr>
          <w:noProof/>
        </w:rPr>
        <w:t>(5), 488–489. https://doi.org/10.1162/Leon</w:t>
      </w:r>
    </w:p>
    <w:p w14:paraId="17242DBE"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Silvertown, J. (2015). Have Ecosystem Services Been Oversold? </w:t>
      </w:r>
      <w:r w:rsidRPr="002C6AE5">
        <w:rPr>
          <w:iCs/>
          <w:noProof/>
        </w:rPr>
        <w:t>Trends in Ecology &amp; Evolution</w:t>
      </w:r>
      <w:r w:rsidRPr="002C6AE5">
        <w:rPr>
          <w:noProof/>
        </w:rPr>
        <w:t xml:space="preserve">, </w:t>
      </w:r>
      <w:r w:rsidRPr="002C6AE5">
        <w:rPr>
          <w:iCs/>
          <w:noProof/>
        </w:rPr>
        <w:t>30</w:t>
      </w:r>
      <w:r w:rsidRPr="002C6AE5">
        <w:rPr>
          <w:noProof/>
        </w:rPr>
        <w:t>(11), 641–648. https://doi.org/10.1016/j.tree.2015.08.007</w:t>
      </w:r>
    </w:p>
    <w:p w14:paraId="61FB8FB0" w14:textId="77777777" w:rsidR="00D553D3" w:rsidRPr="002C6AE5" w:rsidRDefault="00D553D3" w:rsidP="00D553D3">
      <w:pPr>
        <w:widowControl w:val="0"/>
        <w:autoSpaceDE w:val="0"/>
        <w:autoSpaceDN w:val="0"/>
        <w:adjustRightInd w:val="0"/>
        <w:ind w:left="480" w:hanging="480"/>
        <w:rPr>
          <w:noProof/>
        </w:rPr>
      </w:pPr>
      <w:r w:rsidRPr="002C6AE5">
        <w:rPr>
          <w:noProof/>
          <w:lang w:val="es-ES"/>
        </w:rPr>
        <w:t xml:space="preserve">Soga, M., &amp; Gaston, K. J. (2016). </w:t>
      </w:r>
      <w:r w:rsidRPr="002C6AE5">
        <w:rPr>
          <w:noProof/>
        </w:rPr>
        <w:t xml:space="preserve">Extinction of experience: the loss of human — nature interactions, </w:t>
      </w:r>
      <w:r w:rsidRPr="002C6AE5">
        <w:rPr>
          <w:iCs/>
          <w:noProof/>
        </w:rPr>
        <w:t>14</w:t>
      </w:r>
      <w:r w:rsidRPr="002C6AE5">
        <w:rPr>
          <w:noProof/>
        </w:rPr>
        <w:t>(2), 94–101. https://doi.org/10.1002/fee.l225</w:t>
      </w:r>
    </w:p>
    <w:p w14:paraId="0AC43F96" w14:textId="77777777" w:rsidR="00D553D3" w:rsidRPr="002C6AE5" w:rsidRDefault="00D553D3" w:rsidP="00D553D3">
      <w:pPr>
        <w:widowControl w:val="0"/>
        <w:autoSpaceDE w:val="0"/>
        <w:autoSpaceDN w:val="0"/>
        <w:adjustRightInd w:val="0"/>
        <w:ind w:left="480" w:hanging="480"/>
        <w:rPr>
          <w:noProof/>
        </w:rPr>
      </w:pPr>
      <w:r w:rsidRPr="002C6AE5">
        <w:rPr>
          <w:noProof/>
        </w:rPr>
        <w:t>Steffen, W., Deutsch, L., Zalasiewicz, J., Williams, M., Richardson, K., Crumley, C., … Svedin, U. (2011). The Anthropocene : From Global Change to Planetary Stewardship, 739–761. https://doi.org/10.1007/s13280-011-0185-x</w:t>
      </w:r>
    </w:p>
    <w:p w14:paraId="25C81F82"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Strauss, A. L. (1987). </w:t>
      </w:r>
      <w:r w:rsidRPr="002C6AE5">
        <w:rPr>
          <w:iCs/>
          <w:noProof/>
        </w:rPr>
        <w:t>Qualitative analysis for social scientists</w:t>
      </w:r>
      <w:r w:rsidRPr="002C6AE5">
        <w:rPr>
          <w:noProof/>
        </w:rPr>
        <w:t>. New York: Cambridge University Press.</w:t>
      </w:r>
    </w:p>
    <w:p w14:paraId="096D72AE"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Tam, K. (2013). Concepts and measures related to connection to nature : Similarities and differences. </w:t>
      </w:r>
      <w:r w:rsidRPr="002C6AE5">
        <w:rPr>
          <w:iCs/>
          <w:noProof/>
        </w:rPr>
        <w:t>Journal of Environmental Psychology</w:t>
      </w:r>
      <w:r w:rsidRPr="002C6AE5">
        <w:rPr>
          <w:noProof/>
        </w:rPr>
        <w:t xml:space="preserve">, </w:t>
      </w:r>
      <w:r w:rsidRPr="002C6AE5">
        <w:rPr>
          <w:iCs/>
          <w:noProof/>
        </w:rPr>
        <w:t>34</w:t>
      </w:r>
      <w:r w:rsidRPr="002C6AE5">
        <w:rPr>
          <w:noProof/>
        </w:rPr>
        <w:t>, 64–78. https://doi.org/10.1016/j.jenvp.2013.01.004</w:t>
      </w:r>
    </w:p>
    <w:p w14:paraId="46D53662"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Thomas, T. G. (2009). Encyclopedia of the Social and Cultural Foundations of Education Active Learning. </w:t>
      </w:r>
      <w:r w:rsidRPr="002C6AE5">
        <w:rPr>
          <w:iCs/>
          <w:noProof/>
        </w:rPr>
        <w:t>Encyclopedia of the Social and Cultural Foundations of Education</w:t>
      </w:r>
      <w:r w:rsidRPr="002C6AE5">
        <w:rPr>
          <w:noProof/>
        </w:rPr>
        <w:t>, 13–15. https://doi.org/10.4135/9781412963992.n96</w:t>
      </w:r>
    </w:p>
    <w:p w14:paraId="7C9417C7"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White, L. (1967). The Historical Roots of Our Ecologic Crisis Published by : American Association for the Advancement of Science Stable URL : http://www.jstor.org/stable/1720120 The Historical Roots of Our Ecologic Crisis. </w:t>
      </w:r>
      <w:r w:rsidRPr="002C6AE5">
        <w:rPr>
          <w:iCs/>
          <w:noProof/>
        </w:rPr>
        <w:t>American Association for the Advancement of Science</w:t>
      </w:r>
      <w:r w:rsidRPr="002C6AE5">
        <w:rPr>
          <w:noProof/>
        </w:rPr>
        <w:t xml:space="preserve">, </w:t>
      </w:r>
      <w:r w:rsidRPr="002C6AE5">
        <w:rPr>
          <w:iCs/>
          <w:noProof/>
        </w:rPr>
        <w:t>155</w:t>
      </w:r>
      <w:r w:rsidRPr="002C6AE5">
        <w:rPr>
          <w:noProof/>
        </w:rPr>
        <w:t>(3767), 1203–1207. https://doi.org/10.1080/08109020802657453</w:t>
      </w:r>
    </w:p>
    <w:p w14:paraId="586126C0"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Williams, D. R., &amp; Dixon, P. S. (2013). Impact of Garden-Based Learning on Academic Outcomes in Schools : Synthesis of Research Between 1990 and 2010, </w:t>
      </w:r>
      <w:r w:rsidRPr="002C6AE5">
        <w:rPr>
          <w:iCs/>
          <w:noProof/>
        </w:rPr>
        <w:t>83</w:t>
      </w:r>
      <w:r w:rsidRPr="002C6AE5">
        <w:rPr>
          <w:noProof/>
        </w:rPr>
        <w:t>(2), 211–235. https://doi.org/10.3102/0034654313475824</w:t>
      </w:r>
    </w:p>
    <w:p w14:paraId="22187E86" w14:textId="77777777" w:rsidR="00D553D3" w:rsidRPr="002C6AE5" w:rsidRDefault="00D553D3" w:rsidP="00D553D3">
      <w:pPr>
        <w:widowControl w:val="0"/>
        <w:autoSpaceDE w:val="0"/>
        <w:autoSpaceDN w:val="0"/>
        <w:adjustRightInd w:val="0"/>
        <w:ind w:left="480" w:hanging="480"/>
        <w:rPr>
          <w:noProof/>
        </w:rPr>
      </w:pPr>
      <w:r w:rsidRPr="002C6AE5">
        <w:rPr>
          <w:noProof/>
        </w:rPr>
        <w:t>Wray-lake, L., Flanagan, C. A., &amp; Osgood, D. W. (2010). Examining Trends in Adolescent Environmental Attitudes, Beliefs, and Behaviors Across Three Decades, 61–85.</w:t>
      </w:r>
    </w:p>
    <w:p w14:paraId="20BAAE4D"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Wray-Lake, L., Metzger, A., &amp; Syvertsen, A. K. (2017). Testing multidimensional models of youth civic engagement: Model comparisons, measurement invariance, and age differences. </w:t>
      </w:r>
      <w:r w:rsidRPr="002C6AE5">
        <w:rPr>
          <w:iCs/>
          <w:noProof/>
        </w:rPr>
        <w:t>Applied Developmental Science</w:t>
      </w:r>
      <w:r w:rsidRPr="002C6AE5">
        <w:rPr>
          <w:noProof/>
        </w:rPr>
        <w:t xml:space="preserve">, </w:t>
      </w:r>
      <w:r w:rsidRPr="002C6AE5">
        <w:rPr>
          <w:iCs/>
          <w:noProof/>
        </w:rPr>
        <w:t>21</w:t>
      </w:r>
      <w:r w:rsidRPr="002C6AE5">
        <w:rPr>
          <w:noProof/>
        </w:rPr>
        <w:t>(4), 266–284. https://doi.org/10.1080/10888691.2016.1205495</w:t>
      </w:r>
    </w:p>
    <w:p w14:paraId="34BD8EB9" w14:textId="77777777" w:rsidR="00D553D3" w:rsidRPr="002C6AE5" w:rsidRDefault="00D553D3" w:rsidP="00D553D3">
      <w:pPr>
        <w:widowControl w:val="0"/>
        <w:autoSpaceDE w:val="0"/>
        <w:autoSpaceDN w:val="0"/>
        <w:adjustRightInd w:val="0"/>
        <w:ind w:left="480" w:hanging="480"/>
        <w:rPr>
          <w:noProof/>
        </w:rPr>
      </w:pPr>
      <w:r w:rsidRPr="002C6AE5">
        <w:rPr>
          <w:noProof/>
        </w:rPr>
        <w:t>Zelenski, J. M., &amp; Nisbet, E. K. (2014). Happiness and Feeling Connected : The Distinct Role of Nature Relatedness. https://doi.org/10.1177/0013916512451901</w:t>
      </w:r>
    </w:p>
    <w:p w14:paraId="6719255F" w14:textId="77777777" w:rsidR="00D553D3" w:rsidRPr="002C6AE5" w:rsidRDefault="00D553D3" w:rsidP="00D553D3">
      <w:pPr>
        <w:widowControl w:val="0"/>
        <w:autoSpaceDE w:val="0"/>
        <w:autoSpaceDN w:val="0"/>
        <w:adjustRightInd w:val="0"/>
        <w:ind w:left="480" w:hanging="480"/>
        <w:rPr>
          <w:noProof/>
        </w:rPr>
      </w:pPr>
      <w:r w:rsidRPr="002C6AE5">
        <w:rPr>
          <w:noProof/>
        </w:rPr>
        <w:t xml:space="preserve">Zuiker, S. J., &amp; Wright, K. (2015). Learning in and beyond school gardens with cyber-physical systems. </w:t>
      </w:r>
      <w:r w:rsidRPr="002C6AE5">
        <w:rPr>
          <w:iCs/>
          <w:noProof/>
        </w:rPr>
        <w:t>Interactive Learning Environments</w:t>
      </w:r>
      <w:r w:rsidRPr="002C6AE5">
        <w:rPr>
          <w:noProof/>
        </w:rPr>
        <w:t xml:space="preserve">, </w:t>
      </w:r>
      <w:r w:rsidRPr="002C6AE5">
        <w:rPr>
          <w:iCs/>
          <w:noProof/>
        </w:rPr>
        <w:t>23</w:t>
      </w:r>
      <w:r w:rsidRPr="002C6AE5">
        <w:rPr>
          <w:noProof/>
        </w:rPr>
        <w:t>(5), 556–577. https://doi.org/10.1080/10494820.2015.1063512</w:t>
      </w:r>
    </w:p>
    <w:p w14:paraId="4ABBA95E" w14:textId="77777777" w:rsidR="00D553D3" w:rsidRPr="002C6AE5" w:rsidRDefault="00D553D3" w:rsidP="00D553D3">
      <w:pPr>
        <w:widowControl w:val="0"/>
        <w:autoSpaceDE w:val="0"/>
        <w:autoSpaceDN w:val="0"/>
        <w:adjustRightInd w:val="0"/>
        <w:ind w:left="480" w:hanging="480"/>
        <w:rPr>
          <w:noProof/>
        </w:rPr>
      </w:pPr>
      <w:r w:rsidRPr="002C6AE5">
        <w:rPr>
          <w:noProof/>
        </w:rPr>
        <w:t>Zylstra, M. J., Knight, A. T., Esler, K. J., &amp; Le Grange, L. L. L. (2014). Connectedness as a Core Conservation Concern : An Interdisciplinary Review of Theory and a Call for Practice, 119–143. https://doi.org/10.1007/s40362-014-0021-3</w:t>
      </w:r>
    </w:p>
    <w:p w14:paraId="2F724B4C" w14:textId="1C79C5F9" w:rsidR="002C6ACC" w:rsidRPr="002C6AE5" w:rsidRDefault="002C6ACC" w:rsidP="00D553D3">
      <w:pPr>
        <w:widowControl w:val="0"/>
        <w:autoSpaceDE w:val="0"/>
        <w:autoSpaceDN w:val="0"/>
        <w:adjustRightInd w:val="0"/>
        <w:ind w:left="480" w:hanging="480"/>
        <w:rPr>
          <w:color w:val="000000" w:themeColor="text1"/>
        </w:rPr>
      </w:pPr>
      <w:r w:rsidRPr="002C6AE5">
        <w:rPr>
          <w:color w:val="000000" w:themeColor="text1"/>
        </w:rPr>
        <w:fldChar w:fldCharType="end"/>
      </w:r>
    </w:p>
    <w:p w14:paraId="4EBF69CA" w14:textId="77777777" w:rsidR="002C6ACC" w:rsidRPr="002C6AE5" w:rsidRDefault="002C6ACC" w:rsidP="002C6ACC">
      <w:pPr>
        <w:widowControl w:val="0"/>
        <w:autoSpaceDE w:val="0"/>
        <w:autoSpaceDN w:val="0"/>
        <w:adjustRightInd w:val="0"/>
        <w:ind w:left="480" w:hanging="480"/>
        <w:rPr>
          <w:color w:val="000000" w:themeColor="text1"/>
        </w:rPr>
      </w:pPr>
    </w:p>
    <w:p w14:paraId="204A59A7" w14:textId="77777777" w:rsidR="002C6ACC" w:rsidRPr="002C6AE5" w:rsidRDefault="002C6ACC" w:rsidP="002C6ACC">
      <w:pPr>
        <w:widowControl w:val="0"/>
        <w:autoSpaceDE w:val="0"/>
        <w:autoSpaceDN w:val="0"/>
        <w:adjustRightInd w:val="0"/>
        <w:ind w:left="480" w:hanging="480"/>
        <w:rPr>
          <w:color w:val="000000" w:themeColor="text1"/>
        </w:rPr>
      </w:pPr>
    </w:p>
    <w:p w14:paraId="5F5E2B64" w14:textId="77777777" w:rsidR="002C6ACC" w:rsidRPr="002C6AE5" w:rsidRDefault="002C6ACC" w:rsidP="002C6ACC">
      <w:pPr>
        <w:widowControl w:val="0"/>
        <w:autoSpaceDE w:val="0"/>
        <w:autoSpaceDN w:val="0"/>
        <w:adjustRightInd w:val="0"/>
        <w:ind w:left="480" w:hanging="480"/>
        <w:rPr>
          <w:color w:val="000000" w:themeColor="text1"/>
        </w:rPr>
      </w:pPr>
    </w:p>
    <w:p w14:paraId="3AB37F5C" w14:textId="77777777" w:rsidR="002C6ACC" w:rsidRPr="002C6AE5" w:rsidRDefault="002C6ACC" w:rsidP="002C6ACC">
      <w:pPr>
        <w:widowControl w:val="0"/>
        <w:autoSpaceDE w:val="0"/>
        <w:autoSpaceDN w:val="0"/>
        <w:adjustRightInd w:val="0"/>
        <w:ind w:left="480" w:hanging="480"/>
        <w:rPr>
          <w:color w:val="000000" w:themeColor="text1"/>
        </w:rPr>
      </w:pPr>
    </w:p>
    <w:p w14:paraId="1329B2B5" w14:textId="77777777" w:rsidR="002C6ACC" w:rsidRPr="002C6AE5" w:rsidRDefault="002C6ACC" w:rsidP="002C6ACC">
      <w:pPr>
        <w:widowControl w:val="0"/>
        <w:autoSpaceDE w:val="0"/>
        <w:autoSpaceDN w:val="0"/>
        <w:adjustRightInd w:val="0"/>
        <w:ind w:left="480" w:hanging="480"/>
        <w:rPr>
          <w:color w:val="000000" w:themeColor="text1"/>
        </w:rPr>
      </w:pPr>
    </w:p>
    <w:p w14:paraId="41B98BC4" w14:textId="77777777" w:rsidR="002C6ACC" w:rsidRPr="002C6AE5" w:rsidRDefault="002C6ACC" w:rsidP="002C6ACC">
      <w:pPr>
        <w:widowControl w:val="0"/>
        <w:autoSpaceDE w:val="0"/>
        <w:autoSpaceDN w:val="0"/>
        <w:adjustRightInd w:val="0"/>
        <w:ind w:left="480" w:hanging="480"/>
        <w:rPr>
          <w:color w:val="000000" w:themeColor="text1"/>
        </w:rPr>
      </w:pPr>
    </w:p>
    <w:p w14:paraId="0633B905" w14:textId="77777777" w:rsidR="002C6ACC" w:rsidRPr="002C6AE5" w:rsidRDefault="002C6ACC" w:rsidP="002C6ACC">
      <w:pPr>
        <w:widowControl w:val="0"/>
        <w:autoSpaceDE w:val="0"/>
        <w:autoSpaceDN w:val="0"/>
        <w:adjustRightInd w:val="0"/>
        <w:ind w:left="480" w:hanging="480"/>
        <w:rPr>
          <w:color w:val="000000" w:themeColor="text1"/>
        </w:rPr>
      </w:pPr>
    </w:p>
    <w:p w14:paraId="094DADFE" w14:textId="77777777" w:rsidR="002C6ACC" w:rsidRPr="002C6AE5" w:rsidRDefault="002C6ACC" w:rsidP="002C6ACC">
      <w:pPr>
        <w:widowControl w:val="0"/>
        <w:autoSpaceDE w:val="0"/>
        <w:autoSpaceDN w:val="0"/>
        <w:adjustRightInd w:val="0"/>
        <w:ind w:left="480" w:hanging="480"/>
        <w:rPr>
          <w:color w:val="000000" w:themeColor="text1"/>
        </w:rPr>
      </w:pPr>
    </w:p>
    <w:p w14:paraId="04188D18" w14:textId="77777777" w:rsidR="002C6ACC" w:rsidRPr="002C6AE5" w:rsidRDefault="002C6ACC" w:rsidP="002C6ACC">
      <w:pPr>
        <w:widowControl w:val="0"/>
        <w:autoSpaceDE w:val="0"/>
        <w:autoSpaceDN w:val="0"/>
        <w:adjustRightInd w:val="0"/>
        <w:ind w:left="480" w:hanging="480"/>
        <w:rPr>
          <w:color w:val="000000" w:themeColor="text1"/>
        </w:rPr>
      </w:pPr>
    </w:p>
    <w:p w14:paraId="3CE97E74" w14:textId="77777777" w:rsidR="002C6ACC" w:rsidRPr="002C6AE5" w:rsidRDefault="002C6ACC" w:rsidP="002C6ACC">
      <w:pPr>
        <w:widowControl w:val="0"/>
        <w:autoSpaceDE w:val="0"/>
        <w:autoSpaceDN w:val="0"/>
        <w:adjustRightInd w:val="0"/>
        <w:ind w:left="480" w:hanging="480"/>
        <w:rPr>
          <w:color w:val="000000" w:themeColor="text1"/>
        </w:rPr>
      </w:pPr>
    </w:p>
    <w:p w14:paraId="64A4EC79" w14:textId="77777777" w:rsidR="002C6ACC" w:rsidRPr="002C6AE5" w:rsidRDefault="002C6ACC" w:rsidP="002C6ACC">
      <w:pPr>
        <w:widowControl w:val="0"/>
        <w:autoSpaceDE w:val="0"/>
        <w:autoSpaceDN w:val="0"/>
        <w:adjustRightInd w:val="0"/>
        <w:ind w:left="480" w:hanging="480"/>
        <w:rPr>
          <w:color w:val="000000" w:themeColor="text1"/>
        </w:rPr>
      </w:pPr>
    </w:p>
    <w:p w14:paraId="2610D0F9" w14:textId="77777777" w:rsidR="002C6ACC" w:rsidRPr="002C6AE5" w:rsidRDefault="002C6ACC" w:rsidP="002C6ACC">
      <w:pPr>
        <w:widowControl w:val="0"/>
        <w:autoSpaceDE w:val="0"/>
        <w:autoSpaceDN w:val="0"/>
        <w:adjustRightInd w:val="0"/>
        <w:ind w:left="480" w:hanging="480"/>
        <w:rPr>
          <w:color w:val="000000" w:themeColor="text1"/>
        </w:rPr>
      </w:pPr>
    </w:p>
    <w:p w14:paraId="24226977" w14:textId="77777777" w:rsidR="005D45DE" w:rsidRPr="002C6AE5" w:rsidRDefault="005D45DE" w:rsidP="00321B64">
      <w:pPr>
        <w:widowControl w:val="0"/>
        <w:autoSpaceDE w:val="0"/>
        <w:autoSpaceDN w:val="0"/>
        <w:adjustRightInd w:val="0"/>
        <w:rPr>
          <w:color w:val="000000" w:themeColor="text1"/>
        </w:rPr>
      </w:pPr>
    </w:p>
    <w:sectPr w:rsidR="005D45DE" w:rsidRPr="002C6AE5" w:rsidSect="002D069B">
      <w:headerReference w:type="default" r:id="rId14"/>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8BC63" w14:textId="77777777" w:rsidR="00B17284" w:rsidRDefault="00B17284" w:rsidP="00BE4151">
      <w:r>
        <w:separator/>
      </w:r>
    </w:p>
  </w:endnote>
  <w:endnote w:type="continuationSeparator" w:id="0">
    <w:p w14:paraId="7675E9DA" w14:textId="77777777" w:rsidR="00B17284" w:rsidRDefault="00B17284" w:rsidP="00BE4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5520058"/>
      <w:docPartObj>
        <w:docPartGallery w:val="Page Numbers (Bottom of Page)"/>
        <w:docPartUnique/>
      </w:docPartObj>
    </w:sdtPr>
    <w:sdtEndPr>
      <w:rPr>
        <w:rStyle w:val="PageNumber"/>
      </w:rPr>
    </w:sdtEndPr>
    <w:sdtContent>
      <w:p w14:paraId="79046E64" w14:textId="77777777" w:rsidR="00DA5C3B" w:rsidRDefault="00DA5C3B" w:rsidP="005D42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0BF0E2" w14:textId="77777777" w:rsidR="00DA5C3B" w:rsidRDefault="00DA5C3B" w:rsidP="000D2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1848930"/>
      <w:docPartObj>
        <w:docPartGallery w:val="Page Numbers (Bottom of Page)"/>
        <w:docPartUnique/>
      </w:docPartObj>
    </w:sdtPr>
    <w:sdtEndPr>
      <w:rPr>
        <w:rStyle w:val="PageNumber"/>
      </w:rPr>
    </w:sdtEndPr>
    <w:sdtContent>
      <w:p w14:paraId="5CB227EE" w14:textId="77777777" w:rsidR="00DA5C3B" w:rsidRDefault="00DA5C3B" w:rsidP="005D42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B2BDB0" w14:textId="77777777" w:rsidR="00DA5C3B" w:rsidRDefault="00DA5C3B" w:rsidP="000D2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2DCD7" w14:textId="77777777" w:rsidR="00B17284" w:rsidRDefault="00B17284" w:rsidP="00BE4151">
      <w:r>
        <w:separator/>
      </w:r>
    </w:p>
  </w:footnote>
  <w:footnote w:type="continuationSeparator" w:id="0">
    <w:p w14:paraId="4D6FAA8E" w14:textId="77777777" w:rsidR="00B17284" w:rsidRDefault="00B17284" w:rsidP="00BE4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4AE51" w14:textId="5F5C7667" w:rsidR="00985938" w:rsidRDefault="00985938">
    <w:pPr>
      <w:pStyle w:val="Header"/>
    </w:pPr>
  </w:p>
  <w:p w14:paraId="3BC2B24A" w14:textId="77777777" w:rsidR="00DA5C3B" w:rsidRDefault="00DA5C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B3F8A"/>
    <w:multiLevelType w:val="hybridMultilevel"/>
    <w:tmpl w:val="7DC46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054066"/>
    <w:multiLevelType w:val="hybridMultilevel"/>
    <w:tmpl w:val="73448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C9514C"/>
    <w:multiLevelType w:val="hybridMultilevel"/>
    <w:tmpl w:val="4CCC9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EE5985"/>
    <w:multiLevelType w:val="hybridMultilevel"/>
    <w:tmpl w:val="61B0F25A"/>
    <w:lvl w:ilvl="0" w:tplc="E1F2B9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4DF5D96"/>
    <w:multiLevelType w:val="hybridMultilevel"/>
    <w:tmpl w:val="D40AFAE6"/>
    <w:lvl w:ilvl="0" w:tplc="0E448BE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65152C"/>
    <w:multiLevelType w:val="hybridMultilevel"/>
    <w:tmpl w:val="55D8BDC0"/>
    <w:lvl w:ilvl="0" w:tplc="0C14D00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0D0BF5"/>
    <w:multiLevelType w:val="hybridMultilevel"/>
    <w:tmpl w:val="73E6E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E65936"/>
    <w:multiLevelType w:val="hybridMultilevel"/>
    <w:tmpl w:val="5EB80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C76DD5"/>
    <w:multiLevelType w:val="hybridMultilevel"/>
    <w:tmpl w:val="8F50943A"/>
    <w:lvl w:ilvl="0" w:tplc="B3EAC3AC">
      <w:start w:val="1"/>
      <w:numFmt w:val="upp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1653D4"/>
    <w:multiLevelType w:val="hybridMultilevel"/>
    <w:tmpl w:val="52D89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446A7B"/>
    <w:multiLevelType w:val="hybridMultilevel"/>
    <w:tmpl w:val="61B0F25A"/>
    <w:lvl w:ilvl="0" w:tplc="E1F2B9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26D7FFA"/>
    <w:multiLevelType w:val="hybridMultilevel"/>
    <w:tmpl w:val="F67EC412"/>
    <w:lvl w:ilvl="0" w:tplc="B3EAC3AC">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5E1A88"/>
    <w:multiLevelType w:val="hybridMultilevel"/>
    <w:tmpl w:val="02EA3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BD6E4B"/>
    <w:multiLevelType w:val="hybridMultilevel"/>
    <w:tmpl w:val="7DC46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E02384"/>
    <w:multiLevelType w:val="multilevel"/>
    <w:tmpl w:val="8F50943A"/>
    <w:lvl w:ilvl="0">
      <w:start w:val="1"/>
      <w:numFmt w:val="upperRoman"/>
      <w:lvlText w:val="%1."/>
      <w:lvlJc w:val="left"/>
      <w:pPr>
        <w:ind w:left="144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7"/>
  </w:num>
  <w:num w:numId="3">
    <w:abstractNumId w:val="5"/>
  </w:num>
  <w:num w:numId="4">
    <w:abstractNumId w:val="12"/>
  </w:num>
  <w:num w:numId="5">
    <w:abstractNumId w:val="3"/>
  </w:num>
  <w:num w:numId="6">
    <w:abstractNumId w:val="1"/>
  </w:num>
  <w:num w:numId="7">
    <w:abstractNumId w:val="2"/>
  </w:num>
  <w:num w:numId="8">
    <w:abstractNumId w:val="10"/>
  </w:num>
  <w:num w:numId="9">
    <w:abstractNumId w:val="0"/>
  </w:num>
  <w:num w:numId="10">
    <w:abstractNumId w:val="13"/>
  </w:num>
  <w:num w:numId="11">
    <w:abstractNumId w:val="11"/>
  </w:num>
  <w:num w:numId="12">
    <w:abstractNumId w:val="8"/>
  </w:num>
  <w:num w:numId="13">
    <w:abstractNumId w:val="14"/>
  </w:num>
  <w:num w:numId="14">
    <w:abstractNumId w:val="9"/>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36B"/>
    <w:rsid w:val="00002578"/>
    <w:rsid w:val="0000426B"/>
    <w:rsid w:val="00014429"/>
    <w:rsid w:val="00015B90"/>
    <w:rsid w:val="00015C29"/>
    <w:rsid w:val="00020D03"/>
    <w:rsid w:val="00020F7D"/>
    <w:rsid w:val="000244DC"/>
    <w:rsid w:val="00024AA5"/>
    <w:rsid w:val="00026A0B"/>
    <w:rsid w:val="0002739B"/>
    <w:rsid w:val="00030872"/>
    <w:rsid w:val="00030A4A"/>
    <w:rsid w:val="00031F29"/>
    <w:rsid w:val="00035C93"/>
    <w:rsid w:val="0003718D"/>
    <w:rsid w:val="00040181"/>
    <w:rsid w:val="0004251D"/>
    <w:rsid w:val="0004369F"/>
    <w:rsid w:val="00044EAA"/>
    <w:rsid w:val="00047C1A"/>
    <w:rsid w:val="0005216D"/>
    <w:rsid w:val="000527BB"/>
    <w:rsid w:val="0005468C"/>
    <w:rsid w:val="00054A1D"/>
    <w:rsid w:val="00054C46"/>
    <w:rsid w:val="00055B3C"/>
    <w:rsid w:val="00057B57"/>
    <w:rsid w:val="00057EBE"/>
    <w:rsid w:val="00074EFC"/>
    <w:rsid w:val="000766A5"/>
    <w:rsid w:val="0007730B"/>
    <w:rsid w:val="00081041"/>
    <w:rsid w:val="0008565D"/>
    <w:rsid w:val="00086BFE"/>
    <w:rsid w:val="0008712A"/>
    <w:rsid w:val="000A02B1"/>
    <w:rsid w:val="000A1AB4"/>
    <w:rsid w:val="000A1BA3"/>
    <w:rsid w:val="000A21BD"/>
    <w:rsid w:val="000A22B6"/>
    <w:rsid w:val="000A27D1"/>
    <w:rsid w:val="000A2CDB"/>
    <w:rsid w:val="000A5FD3"/>
    <w:rsid w:val="000A67AB"/>
    <w:rsid w:val="000B00F3"/>
    <w:rsid w:val="000B04D4"/>
    <w:rsid w:val="000B2F5E"/>
    <w:rsid w:val="000B4F99"/>
    <w:rsid w:val="000B5AF2"/>
    <w:rsid w:val="000B6D3D"/>
    <w:rsid w:val="000C0AB6"/>
    <w:rsid w:val="000C0C55"/>
    <w:rsid w:val="000C0CB0"/>
    <w:rsid w:val="000C37B4"/>
    <w:rsid w:val="000C5960"/>
    <w:rsid w:val="000C67F5"/>
    <w:rsid w:val="000C7935"/>
    <w:rsid w:val="000D1CF8"/>
    <w:rsid w:val="000D1D36"/>
    <w:rsid w:val="000D2132"/>
    <w:rsid w:val="000D213D"/>
    <w:rsid w:val="000D4585"/>
    <w:rsid w:val="000D47C4"/>
    <w:rsid w:val="000D4E1C"/>
    <w:rsid w:val="000D6EE5"/>
    <w:rsid w:val="000E013B"/>
    <w:rsid w:val="000E3521"/>
    <w:rsid w:val="000E4977"/>
    <w:rsid w:val="000E5AAA"/>
    <w:rsid w:val="000E746F"/>
    <w:rsid w:val="000F0EA6"/>
    <w:rsid w:val="000F1581"/>
    <w:rsid w:val="000F28AF"/>
    <w:rsid w:val="000F71D9"/>
    <w:rsid w:val="000F78E8"/>
    <w:rsid w:val="0010010C"/>
    <w:rsid w:val="00101719"/>
    <w:rsid w:val="00103047"/>
    <w:rsid w:val="00103B28"/>
    <w:rsid w:val="00106CC8"/>
    <w:rsid w:val="00107F92"/>
    <w:rsid w:val="00110EB7"/>
    <w:rsid w:val="0011419B"/>
    <w:rsid w:val="00115328"/>
    <w:rsid w:val="0011648E"/>
    <w:rsid w:val="00116ABD"/>
    <w:rsid w:val="00116E33"/>
    <w:rsid w:val="0011755B"/>
    <w:rsid w:val="001218D8"/>
    <w:rsid w:val="00126E17"/>
    <w:rsid w:val="00130128"/>
    <w:rsid w:val="00130F18"/>
    <w:rsid w:val="00131F9D"/>
    <w:rsid w:val="00134683"/>
    <w:rsid w:val="001361F7"/>
    <w:rsid w:val="00136769"/>
    <w:rsid w:val="0013710F"/>
    <w:rsid w:val="001443D8"/>
    <w:rsid w:val="00145D23"/>
    <w:rsid w:val="001462CD"/>
    <w:rsid w:val="0014727D"/>
    <w:rsid w:val="00153453"/>
    <w:rsid w:val="001548E5"/>
    <w:rsid w:val="00155478"/>
    <w:rsid w:val="00156901"/>
    <w:rsid w:val="00156D6A"/>
    <w:rsid w:val="00161B9D"/>
    <w:rsid w:val="00161F1E"/>
    <w:rsid w:val="0016750A"/>
    <w:rsid w:val="001706D6"/>
    <w:rsid w:val="001717E8"/>
    <w:rsid w:val="00172149"/>
    <w:rsid w:val="001749E6"/>
    <w:rsid w:val="0017611C"/>
    <w:rsid w:val="00176981"/>
    <w:rsid w:val="00177744"/>
    <w:rsid w:val="001825EC"/>
    <w:rsid w:val="00182CFD"/>
    <w:rsid w:val="001840FD"/>
    <w:rsid w:val="00184FDC"/>
    <w:rsid w:val="00186821"/>
    <w:rsid w:val="00186AB5"/>
    <w:rsid w:val="001879B5"/>
    <w:rsid w:val="0019582B"/>
    <w:rsid w:val="00196741"/>
    <w:rsid w:val="00197634"/>
    <w:rsid w:val="00197F99"/>
    <w:rsid w:val="001A132B"/>
    <w:rsid w:val="001A34F1"/>
    <w:rsid w:val="001A49C8"/>
    <w:rsid w:val="001A6535"/>
    <w:rsid w:val="001A7182"/>
    <w:rsid w:val="001A7D3F"/>
    <w:rsid w:val="001B0DFB"/>
    <w:rsid w:val="001B0F15"/>
    <w:rsid w:val="001B3DEF"/>
    <w:rsid w:val="001B72E8"/>
    <w:rsid w:val="001B7384"/>
    <w:rsid w:val="001C25B1"/>
    <w:rsid w:val="001C3046"/>
    <w:rsid w:val="001C3476"/>
    <w:rsid w:val="001C4ADD"/>
    <w:rsid w:val="001C6005"/>
    <w:rsid w:val="001D1349"/>
    <w:rsid w:val="001D1C9C"/>
    <w:rsid w:val="001D2201"/>
    <w:rsid w:val="001D2619"/>
    <w:rsid w:val="001D7F59"/>
    <w:rsid w:val="001E1B6B"/>
    <w:rsid w:val="001E1E3A"/>
    <w:rsid w:val="001E4E26"/>
    <w:rsid w:val="001F1689"/>
    <w:rsid w:val="001F1C9E"/>
    <w:rsid w:val="001F367B"/>
    <w:rsid w:val="001F3A4D"/>
    <w:rsid w:val="001F5934"/>
    <w:rsid w:val="001F6C17"/>
    <w:rsid w:val="00200DC3"/>
    <w:rsid w:val="002029A6"/>
    <w:rsid w:val="0020605B"/>
    <w:rsid w:val="0020646E"/>
    <w:rsid w:val="002072D3"/>
    <w:rsid w:val="00211732"/>
    <w:rsid w:val="00217BEA"/>
    <w:rsid w:val="002207EC"/>
    <w:rsid w:val="0022129B"/>
    <w:rsid w:val="0022391B"/>
    <w:rsid w:val="0022397C"/>
    <w:rsid w:val="00226E19"/>
    <w:rsid w:val="00231F60"/>
    <w:rsid w:val="00231FE4"/>
    <w:rsid w:val="00235EEB"/>
    <w:rsid w:val="00240E7A"/>
    <w:rsid w:val="00242ECD"/>
    <w:rsid w:val="00245336"/>
    <w:rsid w:val="00245501"/>
    <w:rsid w:val="002466B3"/>
    <w:rsid w:val="00247B42"/>
    <w:rsid w:val="00247D08"/>
    <w:rsid w:val="00250317"/>
    <w:rsid w:val="002510A5"/>
    <w:rsid w:val="00253D1C"/>
    <w:rsid w:val="00255636"/>
    <w:rsid w:val="00256E16"/>
    <w:rsid w:val="0026000A"/>
    <w:rsid w:val="00260D5A"/>
    <w:rsid w:val="0026599F"/>
    <w:rsid w:val="00265F5C"/>
    <w:rsid w:val="00266EC6"/>
    <w:rsid w:val="0026787E"/>
    <w:rsid w:val="00274692"/>
    <w:rsid w:val="002761E0"/>
    <w:rsid w:val="0028192B"/>
    <w:rsid w:val="00282A8A"/>
    <w:rsid w:val="00282B05"/>
    <w:rsid w:val="00283CAA"/>
    <w:rsid w:val="00284DC1"/>
    <w:rsid w:val="002868E6"/>
    <w:rsid w:val="00295BF1"/>
    <w:rsid w:val="00297777"/>
    <w:rsid w:val="002A0F38"/>
    <w:rsid w:val="002A1AB8"/>
    <w:rsid w:val="002A22B5"/>
    <w:rsid w:val="002A2B7D"/>
    <w:rsid w:val="002A3E0A"/>
    <w:rsid w:val="002A5A68"/>
    <w:rsid w:val="002A5F4D"/>
    <w:rsid w:val="002B09FB"/>
    <w:rsid w:val="002B0F90"/>
    <w:rsid w:val="002B5592"/>
    <w:rsid w:val="002B5F58"/>
    <w:rsid w:val="002B68CA"/>
    <w:rsid w:val="002C1149"/>
    <w:rsid w:val="002C2105"/>
    <w:rsid w:val="002C2ACB"/>
    <w:rsid w:val="002C2CAD"/>
    <w:rsid w:val="002C2DBA"/>
    <w:rsid w:val="002C39AF"/>
    <w:rsid w:val="002C60DB"/>
    <w:rsid w:val="002C6ACC"/>
    <w:rsid w:val="002C6AE5"/>
    <w:rsid w:val="002C7B23"/>
    <w:rsid w:val="002D069B"/>
    <w:rsid w:val="002D0722"/>
    <w:rsid w:val="002D1FDE"/>
    <w:rsid w:val="002D232B"/>
    <w:rsid w:val="002D2388"/>
    <w:rsid w:val="002D2C07"/>
    <w:rsid w:val="002D2D94"/>
    <w:rsid w:val="002D5904"/>
    <w:rsid w:val="002E04C6"/>
    <w:rsid w:val="002E20DC"/>
    <w:rsid w:val="002E3026"/>
    <w:rsid w:val="002E39A1"/>
    <w:rsid w:val="002E4448"/>
    <w:rsid w:val="002F6117"/>
    <w:rsid w:val="003002E8"/>
    <w:rsid w:val="00302255"/>
    <w:rsid w:val="00304209"/>
    <w:rsid w:val="0030567D"/>
    <w:rsid w:val="00313B50"/>
    <w:rsid w:val="00314864"/>
    <w:rsid w:val="00316034"/>
    <w:rsid w:val="0032089E"/>
    <w:rsid w:val="00321B64"/>
    <w:rsid w:val="00325BE6"/>
    <w:rsid w:val="003305F1"/>
    <w:rsid w:val="003306AA"/>
    <w:rsid w:val="00333C47"/>
    <w:rsid w:val="003346E4"/>
    <w:rsid w:val="00335AD2"/>
    <w:rsid w:val="00336015"/>
    <w:rsid w:val="0034336C"/>
    <w:rsid w:val="003479A7"/>
    <w:rsid w:val="00347CF0"/>
    <w:rsid w:val="003512A4"/>
    <w:rsid w:val="003512CC"/>
    <w:rsid w:val="00351C7C"/>
    <w:rsid w:val="00352C2F"/>
    <w:rsid w:val="00353B28"/>
    <w:rsid w:val="0035653D"/>
    <w:rsid w:val="00356F78"/>
    <w:rsid w:val="0036237A"/>
    <w:rsid w:val="0036355E"/>
    <w:rsid w:val="00370F8F"/>
    <w:rsid w:val="00371DE7"/>
    <w:rsid w:val="00371F07"/>
    <w:rsid w:val="00372DD3"/>
    <w:rsid w:val="0037352B"/>
    <w:rsid w:val="00373BB3"/>
    <w:rsid w:val="00373E6F"/>
    <w:rsid w:val="003746DE"/>
    <w:rsid w:val="00376808"/>
    <w:rsid w:val="00376959"/>
    <w:rsid w:val="00377A57"/>
    <w:rsid w:val="00382338"/>
    <w:rsid w:val="00386803"/>
    <w:rsid w:val="00387F0A"/>
    <w:rsid w:val="00390D1D"/>
    <w:rsid w:val="00391BA3"/>
    <w:rsid w:val="00392F3A"/>
    <w:rsid w:val="003972EA"/>
    <w:rsid w:val="00397FCD"/>
    <w:rsid w:val="003A2A02"/>
    <w:rsid w:val="003A3783"/>
    <w:rsid w:val="003A418B"/>
    <w:rsid w:val="003A7B84"/>
    <w:rsid w:val="003B0F87"/>
    <w:rsid w:val="003B3599"/>
    <w:rsid w:val="003B3A16"/>
    <w:rsid w:val="003B7CD1"/>
    <w:rsid w:val="003C1450"/>
    <w:rsid w:val="003C167A"/>
    <w:rsid w:val="003C1954"/>
    <w:rsid w:val="003C54CC"/>
    <w:rsid w:val="003C72DA"/>
    <w:rsid w:val="003D03E1"/>
    <w:rsid w:val="003D14BF"/>
    <w:rsid w:val="003D160B"/>
    <w:rsid w:val="003D1642"/>
    <w:rsid w:val="003D165C"/>
    <w:rsid w:val="003D3FA9"/>
    <w:rsid w:val="003D7937"/>
    <w:rsid w:val="003D7D1F"/>
    <w:rsid w:val="003E05FD"/>
    <w:rsid w:val="003E12F7"/>
    <w:rsid w:val="003E1F2A"/>
    <w:rsid w:val="003E2496"/>
    <w:rsid w:val="003E478C"/>
    <w:rsid w:val="003E4EB1"/>
    <w:rsid w:val="003E54B6"/>
    <w:rsid w:val="003E7BDA"/>
    <w:rsid w:val="003F3FDC"/>
    <w:rsid w:val="003F5F19"/>
    <w:rsid w:val="003F68AB"/>
    <w:rsid w:val="003F6A43"/>
    <w:rsid w:val="004038A5"/>
    <w:rsid w:val="004051A7"/>
    <w:rsid w:val="00411B42"/>
    <w:rsid w:val="00416772"/>
    <w:rsid w:val="00416A16"/>
    <w:rsid w:val="00420D68"/>
    <w:rsid w:val="0042478D"/>
    <w:rsid w:val="00426561"/>
    <w:rsid w:val="0043360A"/>
    <w:rsid w:val="00442B5D"/>
    <w:rsid w:val="00442E3D"/>
    <w:rsid w:val="004439ED"/>
    <w:rsid w:val="004462EA"/>
    <w:rsid w:val="00447614"/>
    <w:rsid w:val="00450513"/>
    <w:rsid w:val="00450CB0"/>
    <w:rsid w:val="0045342D"/>
    <w:rsid w:val="00455B5D"/>
    <w:rsid w:val="0045732C"/>
    <w:rsid w:val="0046473A"/>
    <w:rsid w:val="00473316"/>
    <w:rsid w:val="00473F10"/>
    <w:rsid w:val="00474D9C"/>
    <w:rsid w:val="00476AA7"/>
    <w:rsid w:val="00477FDB"/>
    <w:rsid w:val="00482783"/>
    <w:rsid w:val="00482CEC"/>
    <w:rsid w:val="00483984"/>
    <w:rsid w:val="00485605"/>
    <w:rsid w:val="00494CD9"/>
    <w:rsid w:val="004A4D76"/>
    <w:rsid w:val="004B3782"/>
    <w:rsid w:val="004C069B"/>
    <w:rsid w:val="004C082B"/>
    <w:rsid w:val="004C26CA"/>
    <w:rsid w:val="004C3DFD"/>
    <w:rsid w:val="004C515B"/>
    <w:rsid w:val="004C62D5"/>
    <w:rsid w:val="004C7722"/>
    <w:rsid w:val="004C7C69"/>
    <w:rsid w:val="004D03E5"/>
    <w:rsid w:val="004D1FFD"/>
    <w:rsid w:val="004D230D"/>
    <w:rsid w:val="004D3A55"/>
    <w:rsid w:val="004D4D6C"/>
    <w:rsid w:val="004D64E6"/>
    <w:rsid w:val="004D7BE8"/>
    <w:rsid w:val="004E018B"/>
    <w:rsid w:val="004E3670"/>
    <w:rsid w:val="004E625B"/>
    <w:rsid w:val="004E6AFA"/>
    <w:rsid w:val="004E6ECA"/>
    <w:rsid w:val="004F289C"/>
    <w:rsid w:val="004F2A9F"/>
    <w:rsid w:val="005004B8"/>
    <w:rsid w:val="0050261E"/>
    <w:rsid w:val="0050385E"/>
    <w:rsid w:val="00504635"/>
    <w:rsid w:val="00504BDB"/>
    <w:rsid w:val="00505809"/>
    <w:rsid w:val="005061DB"/>
    <w:rsid w:val="005067F3"/>
    <w:rsid w:val="005076EF"/>
    <w:rsid w:val="00513C2B"/>
    <w:rsid w:val="005143EE"/>
    <w:rsid w:val="005160AF"/>
    <w:rsid w:val="00516B6D"/>
    <w:rsid w:val="00517465"/>
    <w:rsid w:val="0052074C"/>
    <w:rsid w:val="0052195D"/>
    <w:rsid w:val="005221D4"/>
    <w:rsid w:val="00522EED"/>
    <w:rsid w:val="00523782"/>
    <w:rsid w:val="00527114"/>
    <w:rsid w:val="00530909"/>
    <w:rsid w:val="005312EB"/>
    <w:rsid w:val="005315DC"/>
    <w:rsid w:val="00536EDE"/>
    <w:rsid w:val="005374AA"/>
    <w:rsid w:val="00537B5C"/>
    <w:rsid w:val="00540FBF"/>
    <w:rsid w:val="00546649"/>
    <w:rsid w:val="00555A62"/>
    <w:rsid w:val="00556017"/>
    <w:rsid w:val="0055667E"/>
    <w:rsid w:val="00560AD9"/>
    <w:rsid w:val="00561489"/>
    <w:rsid w:val="00561CFA"/>
    <w:rsid w:val="0056227A"/>
    <w:rsid w:val="005630D7"/>
    <w:rsid w:val="00563472"/>
    <w:rsid w:val="00566EFD"/>
    <w:rsid w:val="0057190B"/>
    <w:rsid w:val="005768DC"/>
    <w:rsid w:val="00577665"/>
    <w:rsid w:val="005868F6"/>
    <w:rsid w:val="00587523"/>
    <w:rsid w:val="0059240E"/>
    <w:rsid w:val="005946A2"/>
    <w:rsid w:val="00594BC3"/>
    <w:rsid w:val="005A2336"/>
    <w:rsid w:val="005A4FC1"/>
    <w:rsid w:val="005A51DB"/>
    <w:rsid w:val="005A5BAF"/>
    <w:rsid w:val="005A7F39"/>
    <w:rsid w:val="005A7FA7"/>
    <w:rsid w:val="005B1C5F"/>
    <w:rsid w:val="005B44E9"/>
    <w:rsid w:val="005C19D6"/>
    <w:rsid w:val="005C3499"/>
    <w:rsid w:val="005C4F46"/>
    <w:rsid w:val="005C5802"/>
    <w:rsid w:val="005C6A46"/>
    <w:rsid w:val="005D1B4B"/>
    <w:rsid w:val="005D288E"/>
    <w:rsid w:val="005D42CD"/>
    <w:rsid w:val="005D45DE"/>
    <w:rsid w:val="005D54A6"/>
    <w:rsid w:val="005D7A6F"/>
    <w:rsid w:val="005E3597"/>
    <w:rsid w:val="005E3BB1"/>
    <w:rsid w:val="005E4F31"/>
    <w:rsid w:val="005F0016"/>
    <w:rsid w:val="005F1A78"/>
    <w:rsid w:val="005F7672"/>
    <w:rsid w:val="006014C3"/>
    <w:rsid w:val="0060287F"/>
    <w:rsid w:val="00606093"/>
    <w:rsid w:val="00610F88"/>
    <w:rsid w:val="00613955"/>
    <w:rsid w:val="006140F8"/>
    <w:rsid w:val="0061582E"/>
    <w:rsid w:val="00616322"/>
    <w:rsid w:val="00622E20"/>
    <w:rsid w:val="006232B6"/>
    <w:rsid w:val="00624559"/>
    <w:rsid w:val="0062704B"/>
    <w:rsid w:val="00631645"/>
    <w:rsid w:val="0063363E"/>
    <w:rsid w:val="006342B0"/>
    <w:rsid w:val="0063762A"/>
    <w:rsid w:val="0064043F"/>
    <w:rsid w:val="006413F8"/>
    <w:rsid w:val="00643376"/>
    <w:rsid w:val="006504F7"/>
    <w:rsid w:val="00652035"/>
    <w:rsid w:val="00652375"/>
    <w:rsid w:val="0065596D"/>
    <w:rsid w:val="00655D53"/>
    <w:rsid w:val="00656536"/>
    <w:rsid w:val="00656C8B"/>
    <w:rsid w:val="006613FE"/>
    <w:rsid w:val="00671697"/>
    <w:rsid w:val="006716BD"/>
    <w:rsid w:val="00671840"/>
    <w:rsid w:val="00671D64"/>
    <w:rsid w:val="00672086"/>
    <w:rsid w:val="00676B62"/>
    <w:rsid w:val="00677EC3"/>
    <w:rsid w:val="006817D7"/>
    <w:rsid w:val="00684615"/>
    <w:rsid w:val="006846C3"/>
    <w:rsid w:val="00684F14"/>
    <w:rsid w:val="006864BD"/>
    <w:rsid w:val="0069393D"/>
    <w:rsid w:val="00693DB7"/>
    <w:rsid w:val="00697C92"/>
    <w:rsid w:val="006A0CFC"/>
    <w:rsid w:val="006A2390"/>
    <w:rsid w:val="006B05A8"/>
    <w:rsid w:val="006B0B66"/>
    <w:rsid w:val="006B257A"/>
    <w:rsid w:val="006B43C6"/>
    <w:rsid w:val="006B740B"/>
    <w:rsid w:val="006C187A"/>
    <w:rsid w:val="006C2073"/>
    <w:rsid w:val="006C36B1"/>
    <w:rsid w:val="006C4764"/>
    <w:rsid w:val="006C5BBA"/>
    <w:rsid w:val="006D18D0"/>
    <w:rsid w:val="006D1A86"/>
    <w:rsid w:val="006D2ACE"/>
    <w:rsid w:val="006D3601"/>
    <w:rsid w:val="006D763C"/>
    <w:rsid w:val="006E1B2A"/>
    <w:rsid w:val="006E22C7"/>
    <w:rsid w:val="006E4544"/>
    <w:rsid w:val="006F0664"/>
    <w:rsid w:val="007064C3"/>
    <w:rsid w:val="0070733C"/>
    <w:rsid w:val="007124C7"/>
    <w:rsid w:val="007145CF"/>
    <w:rsid w:val="007212DB"/>
    <w:rsid w:val="007217BA"/>
    <w:rsid w:val="00722B29"/>
    <w:rsid w:val="00730A37"/>
    <w:rsid w:val="007352AF"/>
    <w:rsid w:val="00740032"/>
    <w:rsid w:val="007400C7"/>
    <w:rsid w:val="00740CDC"/>
    <w:rsid w:val="0074271D"/>
    <w:rsid w:val="00743105"/>
    <w:rsid w:val="0074362A"/>
    <w:rsid w:val="00744104"/>
    <w:rsid w:val="00745126"/>
    <w:rsid w:val="00761745"/>
    <w:rsid w:val="0076243B"/>
    <w:rsid w:val="00763003"/>
    <w:rsid w:val="00764D61"/>
    <w:rsid w:val="007677E3"/>
    <w:rsid w:val="00775BD8"/>
    <w:rsid w:val="007760DB"/>
    <w:rsid w:val="007775F7"/>
    <w:rsid w:val="007810E4"/>
    <w:rsid w:val="007821C5"/>
    <w:rsid w:val="007837EB"/>
    <w:rsid w:val="00786E9A"/>
    <w:rsid w:val="00787084"/>
    <w:rsid w:val="00790979"/>
    <w:rsid w:val="0079231B"/>
    <w:rsid w:val="00793161"/>
    <w:rsid w:val="00796A24"/>
    <w:rsid w:val="007A3FBB"/>
    <w:rsid w:val="007A63B2"/>
    <w:rsid w:val="007A6E76"/>
    <w:rsid w:val="007A74A2"/>
    <w:rsid w:val="007B0A62"/>
    <w:rsid w:val="007B0CD4"/>
    <w:rsid w:val="007B369F"/>
    <w:rsid w:val="007B6E48"/>
    <w:rsid w:val="007D05D4"/>
    <w:rsid w:val="007D2A5F"/>
    <w:rsid w:val="007D2B72"/>
    <w:rsid w:val="007D3A37"/>
    <w:rsid w:val="007D45A2"/>
    <w:rsid w:val="007D5ECB"/>
    <w:rsid w:val="007E3DCD"/>
    <w:rsid w:val="007E5C5F"/>
    <w:rsid w:val="007F2FC1"/>
    <w:rsid w:val="008001E8"/>
    <w:rsid w:val="00800999"/>
    <w:rsid w:val="00801DBF"/>
    <w:rsid w:val="0080628E"/>
    <w:rsid w:val="008141A1"/>
    <w:rsid w:val="00815FC9"/>
    <w:rsid w:val="00816698"/>
    <w:rsid w:val="008170DA"/>
    <w:rsid w:val="008204B6"/>
    <w:rsid w:val="00821E95"/>
    <w:rsid w:val="00821F1E"/>
    <w:rsid w:val="0082332D"/>
    <w:rsid w:val="008249A9"/>
    <w:rsid w:val="0082769A"/>
    <w:rsid w:val="00827A27"/>
    <w:rsid w:val="00830BD6"/>
    <w:rsid w:val="008310E2"/>
    <w:rsid w:val="0083604E"/>
    <w:rsid w:val="008361C6"/>
    <w:rsid w:val="0083641F"/>
    <w:rsid w:val="00841C43"/>
    <w:rsid w:val="00841ED5"/>
    <w:rsid w:val="00845BBC"/>
    <w:rsid w:val="00847F45"/>
    <w:rsid w:val="008538A1"/>
    <w:rsid w:val="0085440D"/>
    <w:rsid w:val="0085489F"/>
    <w:rsid w:val="00854B7A"/>
    <w:rsid w:val="00854E86"/>
    <w:rsid w:val="00855347"/>
    <w:rsid w:val="00855E77"/>
    <w:rsid w:val="0085647D"/>
    <w:rsid w:val="00861A22"/>
    <w:rsid w:val="008631B9"/>
    <w:rsid w:val="0086327E"/>
    <w:rsid w:val="00863644"/>
    <w:rsid w:val="0086714C"/>
    <w:rsid w:val="00870A66"/>
    <w:rsid w:val="008732E1"/>
    <w:rsid w:val="008742AD"/>
    <w:rsid w:val="00875203"/>
    <w:rsid w:val="0087608A"/>
    <w:rsid w:val="00884E05"/>
    <w:rsid w:val="00885BC6"/>
    <w:rsid w:val="00886A2D"/>
    <w:rsid w:val="008901F5"/>
    <w:rsid w:val="00893FE1"/>
    <w:rsid w:val="008960A1"/>
    <w:rsid w:val="008A191F"/>
    <w:rsid w:val="008A1BA9"/>
    <w:rsid w:val="008A4B6C"/>
    <w:rsid w:val="008A7F99"/>
    <w:rsid w:val="008B1838"/>
    <w:rsid w:val="008B2908"/>
    <w:rsid w:val="008B4921"/>
    <w:rsid w:val="008C0BDC"/>
    <w:rsid w:val="008C1012"/>
    <w:rsid w:val="008C151C"/>
    <w:rsid w:val="008C169D"/>
    <w:rsid w:val="008C19AA"/>
    <w:rsid w:val="008C2BD3"/>
    <w:rsid w:val="008C5F01"/>
    <w:rsid w:val="008D2B55"/>
    <w:rsid w:val="008D50AE"/>
    <w:rsid w:val="008D6098"/>
    <w:rsid w:val="008E0360"/>
    <w:rsid w:val="008E199E"/>
    <w:rsid w:val="008E2A9E"/>
    <w:rsid w:val="008E2BF3"/>
    <w:rsid w:val="008E2D5A"/>
    <w:rsid w:val="008E2DD6"/>
    <w:rsid w:val="008E2EAF"/>
    <w:rsid w:val="008E378C"/>
    <w:rsid w:val="008E3F25"/>
    <w:rsid w:val="008E57DB"/>
    <w:rsid w:val="008E625C"/>
    <w:rsid w:val="008E76E5"/>
    <w:rsid w:val="008E797B"/>
    <w:rsid w:val="008F0E22"/>
    <w:rsid w:val="008F44EB"/>
    <w:rsid w:val="008F54B1"/>
    <w:rsid w:val="008F7C5B"/>
    <w:rsid w:val="00900216"/>
    <w:rsid w:val="00900808"/>
    <w:rsid w:val="0090470C"/>
    <w:rsid w:val="00904E3D"/>
    <w:rsid w:val="00905E3A"/>
    <w:rsid w:val="00911062"/>
    <w:rsid w:val="00915837"/>
    <w:rsid w:val="00920885"/>
    <w:rsid w:val="00921655"/>
    <w:rsid w:val="00923576"/>
    <w:rsid w:val="009269EC"/>
    <w:rsid w:val="00930C02"/>
    <w:rsid w:val="00930DDD"/>
    <w:rsid w:val="00930E20"/>
    <w:rsid w:val="00935B44"/>
    <w:rsid w:val="00944963"/>
    <w:rsid w:val="00945D34"/>
    <w:rsid w:val="009522BB"/>
    <w:rsid w:val="009528CB"/>
    <w:rsid w:val="00956136"/>
    <w:rsid w:val="00962731"/>
    <w:rsid w:val="00963948"/>
    <w:rsid w:val="009644C0"/>
    <w:rsid w:val="00967BED"/>
    <w:rsid w:val="0097069E"/>
    <w:rsid w:val="00970AC6"/>
    <w:rsid w:val="00974AD4"/>
    <w:rsid w:val="00974B36"/>
    <w:rsid w:val="0097513E"/>
    <w:rsid w:val="00980E97"/>
    <w:rsid w:val="00982C37"/>
    <w:rsid w:val="00985938"/>
    <w:rsid w:val="00985C0C"/>
    <w:rsid w:val="00993757"/>
    <w:rsid w:val="00994B78"/>
    <w:rsid w:val="00995641"/>
    <w:rsid w:val="009A0704"/>
    <w:rsid w:val="009A125B"/>
    <w:rsid w:val="009A16C5"/>
    <w:rsid w:val="009A1A94"/>
    <w:rsid w:val="009A4A08"/>
    <w:rsid w:val="009A4BE2"/>
    <w:rsid w:val="009A63C3"/>
    <w:rsid w:val="009A692B"/>
    <w:rsid w:val="009B072A"/>
    <w:rsid w:val="009B3D5A"/>
    <w:rsid w:val="009B4AFE"/>
    <w:rsid w:val="009B7AAE"/>
    <w:rsid w:val="009B7F57"/>
    <w:rsid w:val="009B7FA0"/>
    <w:rsid w:val="009C57F2"/>
    <w:rsid w:val="009D0A6E"/>
    <w:rsid w:val="009D188E"/>
    <w:rsid w:val="009D1FD9"/>
    <w:rsid w:val="009D3E70"/>
    <w:rsid w:val="009E18D5"/>
    <w:rsid w:val="009E3F3E"/>
    <w:rsid w:val="009E4A4A"/>
    <w:rsid w:val="009E778E"/>
    <w:rsid w:val="009F18F5"/>
    <w:rsid w:val="009F51FE"/>
    <w:rsid w:val="009F6747"/>
    <w:rsid w:val="009F68E5"/>
    <w:rsid w:val="00A017C9"/>
    <w:rsid w:val="00A04EC4"/>
    <w:rsid w:val="00A04F83"/>
    <w:rsid w:val="00A05D77"/>
    <w:rsid w:val="00A06B16"/>
    <w:rsid w:val="00A117B2"/>
    <w:rsid w:val="00A14C10"/>
    <w:rsid w:val="00A15F92"/>
    <w:rsid w:val="00A16CCE"/>
    <w:rsid w:val="00A1745F"/>
    <w:rsid w:val="00A175BE"/>
    <w:rsid w:val="00A17C71"/>
    <w:rsid w:val="00A224AF"/>
    <w:rsid w:val="00A2404C"/>
    <w:rsid w:val="00A24286"/>
    <w:rsid w:val="00A24ED9"/>
    <w:rsid w:val="00A27140"/>
    <w:rsid w:val="00A3319A"/>
    <w:rsid w:val="00A33C86"/>
    <w:rsid w:val="00A37454"/>
    <w:rsid w:val="00A42EEA"/>
    <w:rsid w:val="00A4530B"/>
    <w:rsid w:val="00A46E6C"/>
    <w:rsid w:val="00A508D0"/>
    <w:rsid w:val="00A51E6F"/>
    <w:rsid w:val="00A5214B"/>
    <w:rsid w:val="00A55B16"/>
    <w:rsid w:val="00A56916"/>
    <w:rsid w:val="00A6147B"/>
    <w:rsid w:val="00A62D41"/>
    <w:rsid w:val="00A63588"/>
    <w:rsid w:val="00A65A49"/>
    <w:rsid w:val="00A65B05"/>
    <w:rsid w:val="00A65E03"/>
    <w:rsid w:val="00A71F49"/>
    <w:rsid w:val="00A739D8"/>
    <w:rsid w:val="00A80917"/>
    <w:rsid w:val="00A81AA9"/>
    <w:rsid w:val="00A86140"/>
    <w:rsid w:val="00A86951"/>
    <w:rsid w:val="00A912D0"/>
    <w:rsid w:val="00A921D5"/>
    <w:rsid w:val="00A95451"/>
    <w:rsid w:val="00A95495"/>
    <w:rsid w:val="00A96210"/>
    <w:rsid w:val="00AA199C"/>
    <w:rsid w:val="00AB4F9C"/>
    <w:rsid w:val="00AB5F41"/>
    <w:rsid w:val="00AC00DF"/>
    <w:rsid w:val="00AC1936"/>
    <w:rsid w:val="00AC5444"/>
    <w:rsid w:val="00AC6829"/>
    <w:rsid w:val="00AC7724"/>
    <w:rsid w:val="00AD11C9"/>
    <w:rsid w:val="00AD26DF"/>
    <w:rsid w:val="00AD36DB"/>
    <w:rsid w:val="00AD6FAD"/>
    <w:rsid w:val="00AE061E"/>
    <w:rsid w:val="00AE1A88"/>
    <w:rsid w:val="00AE5F60"/>
    <w:rsid w:val="00AE710A"/>
    <w:rsid w:val="00AE7A6C"/>
    <w:rsid w:val="00AF04A1"/>
    <w:rsid w:val="00AF071B"/>
    <w:rsid w:val="00AF2A85"/>
    <w:rsid w:val="00AF2D0C"/>
    <w:rsid w:val="00B02826"/>
    <w:rsid w:val="00B03379"/>
    <w:rsid w:val="00B06BC3"/>
    <w:rsid w:val="00B10395"/>
    <w:rsid w:val="00B139C9"/>
    <w:rsid w:val="00B15EC4"/>
    <w:rsid w:val="00B17284"/>
    <w:rsid w:val="00B1749C"/>
    <w:rsid w:val="00B21D05"/>
    <w:rsid w:val="00B2407D"/>
    <w:rsid w:val="00B2500C"/>
    <w:rsid w:val="00B257A6"/>
    <w:rsid w:val="00B26578"/>
    <w:rsid w:val="00B27007"/>
    <w:rsid w:val="00B27F8A"/>
    <w:rsid w:val="00B3045D"/>
    <w:rsid w:val="00B31FFD"/>
    <w:rsid w:val="00B33ABC"/>
    <w:rsid w:val="00B34A96"/>
    <w:rsid w:val="00B36FB6"/>
    <w:rsid w:val="00B430FA"/>
    <w:rsid w:val="00B46138"/>
    <w:rsid w:val="00B471E5"/>
    <w:rsid w:val="00B474A1"/>
    <w:rsid w:val="00B552AD"/>
    <w:rsid w:val="00B6461A"/>
    <w:rsid w:val="00B67331"/>
    <w:rsid w:val="00B70E51"/>
    <w:rsid w:val="00B71E8F"/>
    <w:rsid w:val="00B8157E"/>
    <w:rsid w:val="00B8184F"/>
    <w:rsid w:val="00B831AB"/>
    <w:rsid w:val="00B84889"/>
    <w:rsid w:val="00B864DC"/>
    <w:rsid w:val="00B86841"/>
    <w:rsid w:val="00B86C59"/>
    <w:rsid w:val="00B92722"/>
    <w:rsid w:val="00B9310B"/>
    <w:rsid w:val="00BA3615"/>
    <w:rsid w:val="00BA4272"/>
    <w:rsid w:val="00BA55A7"/>
    <w:rsid w:val="00BA55D0"/>
    <w:rsid w:val="00BA702E"/>
    <w:rsid w:val="00BA7BA1"/>
    <w:rsid w:val="00BA7F72"/>
    <w:rsid w:val="00BB098F"/>
    <w:rsid w:val="00BB20B9"/>
    <w:rsid w:val="00BB46A6"/>
    <w:rsid w:val="00BB4946"/>
    <w:rsid w:val="00BC0C26"/>
    <w:rsid w:val="00BC1A29"/>
    <w:rsid w:val="00BC321D"/>
    <w:rsid w:val="00BC72F6"/>
    <w:rsid w:val="00BD1BFB"/>
    <w:rsid w:val="00BD21A3"/>
    <w:rsid w:val="00BD2D90"/>
    <w:rsid w:val="00BD3A57"/>
    <w:rsid w:val="00BD54C1"/>
    <w:rsid w:val="00BD5506"/>
    <w:rsid w:val="00BD56FA"/>
    <w:rsid w:val="00BD5927"/>
    <w:rsid w:val="00BD6423"/>
    <w:rsid w:val="00BD6721"/>
    <w:rsid w:val="00BE04A6"/>
    <w:rsid w:val="00BE055A"/>
    <w:rsid w:val="00BE23ED"/>
    <w:rsid w:val="00BE3BEC"/>
    <w:rsid w:val="00BE4151"/>
    <w:rsid w:val="00BE48C2"/>
    <w:rsid w:val="00BE5C6F"/>
    <w:rsid w:val="00BE7697"/>
    <w:rsid w:val="00BF013A"/>
    <w:rsid w:val="00BF0924"/>
    <w:rsid w:val="00BF2218"/>
    <w:rsid w:val="00BF3E13"/>
    <w:rsid w:val="00BF4698"/>
    <w:rsid w:val="00BF746D"/>
    <w:rsid w:val="00BF7B4F"/>
    <w:rsid w:val="00C02AB0"/>
    <w:rsid w:val="00C03638"/>
    <w:rsid w:val="00C0494C"/>
    <w:rsid w:val="00C0692D"/>
    <w:rsid w:val="00C10613"/>
    <w:rsid w:val="00C13755"/>
    <w:rsid w:val="00C1529D"/>
    <w:rsid w:val="00C16069"/>
    <w:rsid w:val="00C2221A"/>
    <w:rsid w:val="00C232B1"/>
    <w:rsid w:val="00C30912"/>
    <w:rsid w:val="00C31785"/>
    <w:rsid w:val="00C33B72"/>
    <w:rsid w:val="00C3436B"/>
    <w:rsid w:val="00C35B60"/>
    <w:rsid w:val="00C3750F"/>
    <w:rsid w:val="00C37EA8"/>
    <w:rsid w:val="00C37EB4"/>
    <w:rsid w:val="00C40290"/>
    <w:rsid w:val="00C406F9"/>
    <w:rsid w:val="00C427D5"/>
    <w:rsid w:val="00C43AFE"/>
    <w:rsid w:val="00C43B9B"/>
    <w:rsid w:val="00C4697B"/>
    <w:rsid w:val="00C47EE8"/>
    <w:rsid w:val="00C5242F"/>
    <w:rsid w:val="00C54663"/>
    <w:rsid w:val="00C54A04"/>
    <w:rsid w:val="00C55210"/>
    <w:rsid w:val="00C5770B"/>
    <w:rsid w:val="00C60936"/>
    <w:rsid w:val="00C61BDE"/>
    <w:rsid w:val="00C64FC2"/>
    <w:rsid w:val="00C67AFC"/>
    <w:rsid w:val="00C715CD"/>
    <w:rsid w:val="00C7287B"/>
    <w:rsid w:val="00C74038"/>
    <w:rsid w:val="00C902D1"/>
    <w:rsid w:val="00C91CAB"/>
    <w:rsid w:val="00C92EB6"/>
    <w:rsid w:val="00C93611"/>
    <w:rsid w:val="00C94225"/>
    <w:rsid w:val="00C9439A"/>
    <w:rsid w:val="00C96659"/>
    <w:rsid w:val="00CA0857"/>
    <w:rsid w:val="00CA3DEB"/>
    <w:rsid w:val="00CA5E80"/>
    <w:rsid w:val="00CA7348"/>
    <w:rsid w:val="00CA7D11"/>
    <w:rsid w:val="00CA7D93"/>
    <w:rsid w:val="00CC464E"/>
    <w:rsid w:val="00CC64EE"/>
    <w:rsid w:val="00CD0E49"/>
    <w:rsid w:val="00CD42D6"/>
    <w:rsid w:val="00CD4979"/>
    <w:rsid w:val="00CD4F62"/>
    <w:rsid w:val="00CD58A3"/>
    <w:rsid w:val="00CD7457"/>
    <w:rsid w:val="00CE3757"/>
    <w:rsid w:val="00CE40D0"/>
    <w:rsid w:val="00CE70E8"/>
    <w:rsid w:val="00CF1293"/>
    <w:rsid w:val="00CF2599"/>
    <w:rsid w:val="00CF2D7D"/>
    <w:rsid w:val="00CF3709"/>
    <w:rsid w:val="00CF73EB"/>
    <w:rsid w:val="00D000A8"/>
    <w:rsid w:val="00D0327D"/>
    <w:rsid w:val="00D10ED0"/>
    <w:rsid w:val="00D11F80"/>
    <w:rsid w:val="00D13D36"/>
    <w:rsid w:val="00D14206"/>
    <w:rsid w:val="00D144A0"/>
    <w:rsid w:val="00D17936"/>
    <w:rsid w:val="00D30833"/>
    <w:rsid w:val="00D32B23"/>
    <w:rsid w:val="00D33009"/>
    <w:rsid w:val="00D33A20"/>
    <w:rsid w:val="00D33AF7"/>
    <w:rsid w:val="00D35CA0"/>
    <w:rsid w:val="00D36370"/>
    <w:rsid w:val="00D374FA"/>
    <w:rsid w:val="00D42FA3"/>
    <w:rsid w:val="00D43003"/>
    <w:rsid w:val="00D47630"/>
    <w:rsid w:val="00D54D25"/>
    <w:rsid w:val="00D54FCB"/>
    <w:rsid w:val="00D553D3"/>
    <w:rsid w:val="00D57586"/>
    <w:rsid w:val="00D601F3"/>
    <w:rsid w:val="00D62398"/>
    <w:rsid w:val="00D74349"/>
    <w:rsid w:val="00D803C2"/>
    <w:rsid w:val="00D80806"/>
    <w:rsid w:val="00D83A55"/>
    <w:rsid w:val="00D872F7"/>
    <w:rsid w:val="00D904D3"/>
    <w:rsid w:val="00D90936"/>
    <w:rsid w:val="00D9695B"/>
    <w:rsid w:val="00D96E22"/>
    <w:rsid w:val="00D97E18"/>
    <w:rsid w:val="00DA5BC8"/>
    <w:rsid w:val="00DA5C3B"/>
    <w:rsid w:val="00DB0DD0"/>
    <w:rsid w:val="00DB34A4"/>
    <w:rsid w:val="00DB4344"/>
    <w:rsid w:val="00DB5C69"/>
    <w:rsid w:val="00DC1C8B"/>
    <w:rsid w:val="00DC60AA"/>
    <w:rsid w:val="00DC62A0"/>
    <w:rsid w:val="00DC7427"/>
    <w:rsid w:val="00DC750B"/>
    <w:rsid w:val="00DC7E89"/>
    <w:rsid w:val="00DD035F"/>
    <w:rsid w:val="00DD095D"/>
    <w:rsid w:val="00DD462F"/>
    <w:rsid w:val="00DD5F9D"/>
    <w:rsid w:val="00DE06F6"/>
    <w:rsid w:val="00DE0BB2"/>
    <w:rsid w:val="00DE3675"/>
    <w:rsid w:val="00DE5762"/>
    <w:rsid w:val="00DE74D7"/>
    <w:rsid w:val="00DF03D2"/>
    <w:rsid w:val="00DF0FAD"/>
    <w:rsid w:val="00DF3DB1"/>
    <w:rsid w:val="00DF55B8"/>
    <w:rsid w:val="00DF6553"/>
    <w:rsid w:val="00DF7381"/>
    <w:rsid w:val="00DF744E"/>
    <w:rsid w:val="00E0077E"/>
    <w:rsid w:val="00E00F86"/>
    <w:rsid w:val="00E0112A"/>
    <w:rsid w:val="00E02B12"/>
    <w:rsid w:val="00E0741F"/>
    <w:rsid w:val="00E078C1"/>
    <w:rsid w:val="00E11C40"/>
    <w:rsid w:val="00E12040"/>
    <w:rsid w:val="00E12606"/>
    <w:rsid w:val="00E13295"/>
    <w:rsid w:val="00E16E7A"/>
    <w:rsid w:val="00E20A88"/>
    <w:rsid w:val="00E232EC"/>
    <w:rsid w:val="00E25373"/>
    <w:rsid w:val="00E254BF"/>
    <w:rsid w:val="00E2644B"/>
    <w:rsid w:val="00E26659"/>
    <w:rsid w:val="00E2669D"/>
    <w:rsid w:val="00E275D1"/>
    <w:rsid w:val="00E30F23"/>
    <w:rsid w:val="00E31C7E"/>
    <w:rsid w:val="00E3221F"/>
    <w:rsid w:val="00E36A6B"/>
    <w:rsid w:val="00E415F6"/>
    <w:rsid w:val="00E4455E"/>
    <w:rsid w:val="00E46125"/>
    <w:rsid w:val="00E463B3"/>
    <w:rsid w:val="00E467E6"/>
    <w:rsid w:val="00E4766F"/>
    <w:rsid w:val="00E47AEB"/>
    <w:rsid w:val="00E52B0E"/>
    <w:rsid w:val="00E55E5F"/>
    <w:rsid w:val="00E57240"/>
    <w:rsid w:val="00E60310"/>
    <w:rsid w:val="00E63F63"/>
    <w:rsid w:val="00E64E63"/>
    <w:rsid w:val="00E66EA3"/>
    <w:rsid w:val="00E71F40"/>
    <w:rsid w:val="00E72856"/>
    <w:rsid w:val="00E7336B"/>
    <w:rsid w:val="00E75042"/>
    <w:rsid w:val="00E80228"/>
    <w:rsid w:val="00E85C3C"/>
    <w:rsid w:val="00E85EE8"/>
    <w:rsid w:val="00E87C1E"/>
    <w:rsid w:val="00E9455C"/>
    <w:rsid w:val="00E951FF"/>
    <w:rsid w:val="00E9534D"/>
    <w:rsid w:val="00EA178B"/>
    <w:rsid w:val="00EA25AE"/>
    <w:rsid w:val="00EA31C2"/>
    <w:rsid w:val="00EA4E0D"/>
    <w:rsid w:val="00EA4F75"/>
    <w:rsid w:val="00EA5835"/>
    <w:rsid w:val="00EA6F99"/>
    <w:rsid w:val="00EB711F"/>
    <w:rsid w:val="00EC1B2A"/>
    <w:rsid w:val="00EC2725"/>
    <w:rsid w:val="00EC4E1B"/>
    <w:rsid w:val="00EC4F63"/>
    <w:rsid w:val="00ED17B5"/>
    <w:rsid w:val="00ED1C76"/>
    <w:rsid w:val="00ED43EB"/>
    <w:rsid w:val="00ED57E9"/>
    <w:rsid w:val="00ED584E"/>
    <w:rsid w:val="00EE499E"/>
    <w:rsid w:val="00EF1065"/>
    <w:rsid w:val="00EF1822"/>
    <w:rsid w:val="00EF6321"/>
    <w:rsid w:val="00EF66B4"/>
    <w:rsid w:val="00F035AA"/>
    <w:rsid w:val="00F03E42"/>
    <w:rsid w:val="00F068BD"/>
    <w:rsid w:val="00F11C43"/>
    <w:rsid w:val="00F12956"/>
    <w:rsid w:val="00F13CE3"/>
    <w:rsid w:val="00F16A4E"/>
    <w:rsid w:val="00F171E7"/>
    <w:rsid w:val="00F179BA"/>
    <w:rsid w:val="00F20EA2"/>
    <w:rsid w:val="00F211B7"/>
    <w:rsid w:val="00F24A7F"/>
    <w:rsid w:val="00F26D94"/>
    <w:rsid w:val="00F278CC"/>
    <w:rsid w:val="00F27D8C"/>
    <w:rsid w:val="00F33152"/>
    <w:rsid w:val="00F33A3D"/>
    <w:rsid w:val="00F378B2"/>
    <w:rsid w:val="00F51D84"/>
    <w:rsid w:val="00F52B48"/>
    <w:rsid w:val="00F53292"/>
    <w:rsid w:val="00F56BDF"/>
    <w:rsid w:val="00F605F4"/>
    <w:rsid w:val="00F60F1D"/>
    <w:rsid w:val="00F62CDA"/>
    <w:rsid w:val="00F62F6D"/>
    <w:rsid w:val="00F63E09"/>
    <w:rsid w:val="00F64AD0"/>
    <w:rsid w:val="00F6556F"/>
    <w:rsid w:val="00F657D2"/>
    <w:rsid w:val="00F710D7"/>
    <w:rsid w:val="00F72D06"/>
    <w:rsid w:val="00F743DA"/>
    <w:rsid w:val="00F750A9"/>
    <w:rsid w:val="00F754F3"/>
    <w:rsid w:val="00F7562E"/>
    <w:rsid w:val="00F77924"/>
    <w:rsid w:val="00F77E30"/>
    <w:rsid w:val="00F77EEC"/>
    <w:rsid w:val="00F8004A"/>
    <w:rsid w:val="00F81AE7"/>
    <w:rsid w:val="00F83FC2"/>
    <w:rsid w:val="00F87161"/>
    <w:rsid w:val="00F87972"/>
    <w:rsid w:val="00F90160"/>
    <w:rsid w:val="00F92794"/>
    <w:rsid w:val="00F93619"/>
    <w:rsid w:val="00F93D38"/>
    <w:rsid w:val="00F95323"/>
    <w:rsid w:val="00FA1F89"/>
    <w:rsid w:val="00FA46F8"/>
    <w:rsid w:val="00FA6354"/>
    <w:rsid w:val="00FA71F2"/>
    <w:rsid w:val="00FA7F1C"/>
    <w:rsid w:val="00FB2694"/>
    <w:rsid w:val="00FB2D20"/>
    <w:rsid w:val="00FB4224"/>
    <w:rsid w:val="00FB42C8"/>
    <w:rsid w:val="00FC1662"/>
    <w:rsid w:val="00FC1699"/>
    <w:rsid w:val="00FC326D"/>
    <w:rsid w:val="00FC4D35"/>
    <w:rsid w:val="00FC6300"/>
    <w:rsid w:val="00FC7436"/>
    <w:rsid w:val="00FD044B"/>
    <w:rsid w:val="00FD0C0D"/>
    <w:rsid w:val="00FD1EFA"/>
    <w:rsid w:val="00FD697E"/>
    <w:rsid w:val="00FE1489"/>
    <w:rsid w:val="00FE27AA"/>
    <w:rsid w:val="00FE2CCC"/>
    <w:rsid w:val="00FE2F06"/>
    <w:rsid w:val="00FF05BF"/>
    <w:rsid w:val="00FF10AF"/>
    <w:rsid w:val="00FF2FD0"/>
    <w:rsid w:val="00FF40F2"/>
    <w:rsid w:val="00FF4EEF"/>
    <w:rsid w:val="00FF578C"/>
    <w:rsid w:val="00FF6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78ABA"/>
  <w14:defaultImageDpi w14:val="32767"/>
  <w15:chartTrackingRefBased/>
  <w15:docId w15:val="{98FA0B94-624A-A843-AFD0-D613699CC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7611C"/>
    <w:rPr>
      <w:rFonts w:ascii="Times New Roman" w:eastAsia="Times New Roman" w:hAnsi="Times New Roman" w:cs="Times New Roman"/>
    </w:rPr>
  </w:style>
  <w:style w:type="paragraph" w:styleId="Heading1">
    <w:name w:val="heading 1"/>
    <w:basedOn w:val="Normal"/>
    <w:next w:val="Normal"/>
    <w:link w:val="Heading1Char"/>
    <w:uiPriority w:val="9"/>
    <w:qFormat/>
    <w:rsid w:val="004439ED"/>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336B"/>
    <w:rPr>
      <w:sz w:val="16"/>
      <w:szCs w:val="16"/>
    </w:rPr>
  </w:style>
  <w:style w:type="paragraph" w:styleId="CommentText">
    <w:name w:val="annotation text"/>
    <w:basedOn w:val="Normal"/>
    <w:link w:val="CommentTextChar"/>
    <w:uiPriority w:val="99"/>
    <w:semiHidden/>
    <w:unhideWhenUsed/>
    <w:rsid w:val="00E7336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7336B"/>
    <w:rPr>
      <w:sz w:val="20"/>
      <w:szCs w:val="20"/>
    </w:rPr>
  </w:style>
  <w:style w:type="paragraph" w:styleId="BalloonText">
    <w:name w:val="Balloon Text"/>
    <w:basedOn w:val="Normal"/>
    <w:link w:val="BalloonTextChar"/>
    <w:uiPriority w:val="99"/>
    <w:semiHidden/>
    <w:unhideWhenUsed/>
    <w:rsid w:val="00E7336B"/>
    <w:rPr>
      <w:rFonts w:eastAsiaTheme="minorHAnsi"/>
      <w:sz w:val="18"/>
      <w:szCs w:val="18"/>
    </w:rPr>
  </w:style>
  <w:style w:type="character" w:customStyle="1" w:styleId="BalloonTextChar">
    <w:name w:val="Balloon Text Char"/>
    <w:basedOn w:val="DefaultParagraphFont"/>
    <w:link w:val="BalloonText"/>
    <w:uiPriority w:val="99"/>
    <w:semiHidden/>
    <w:rsid w:val="00E7336B"/>
    <w:rPr>
      <w:rFonts w:ascii="Times New Roman" w:hAnsi="Times New Roman" w:cs="Times New Roman"/>
      <w:sz w:val="18"/>
      <w:szCs w:val="18"/>
    </w:rPr>
  </w:style>
  <w:style w:type="paragraph" w:styleId="ListParagraph">
    <w:name w:val="List Paragraph"/>
    <w:basedOn w:val="Normal"/>
    <w:uiPriority w:val="34"/>
    <w:qFormat/>
    <w:rsid w:val="00E7336B"/>
    <w:pPr>
      <w:spacing w:after="80" w:line="276" w:lineRule="auto"/>
      <w:ind w:left="720"/>
      <w:contextualSpacing/>
    </w:pPr>
    <w:rPr>
      <w:rFonts w:ascii="Arial" w:eastAsia="Calibri" w:hAnsi="Arial"/>
      <w:sz w:val="20"/>
      <w:szCs w:val="22"/>
    </w:rPr>
  </w:style>
  <w:style w:type="character" w:customStyle="1" w:styleId="Heading1Char">
    <w:name w:val="Heading 1 Char"/>
    <w:basedOn w:val="DefaultParagraphFont"/>
    <w:link w:val="Heading1"/>
    <w:uiPriority w:val="9"/>
    <w:rsid w:val="004439ED"/>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4439ED"/>
    <w:rPr>
      <w:rFonts w:asciiTheme="minorHAnsi" w:eastAsiaTheme="minorHAnsi" w:hAnsiTheme="minorHAnsi" w:cstheme="minorBidi"/>
    </w:rPr>
  </w:style>
  <w:style w:type="paragraph" w:styleId="Header">
    <w:name w:val="header"/>
    <w:basedOn w:val="Normal"/>
    <w:link w:val="HeaderChar"/>
    <w:uiPriority w:val="99"/>
    <w:unhideWhenUsed/>
    <w:rsid w:val="00BE4151"/>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E4151"/>
  </w:style>
  <w:style w:type="paragraph" w:styleId="Footer">
    <w:name w:val="footer"/>
    <w:basedOn w:val="Normal"/>
    <w:link w:val="FooterChar"/>
    <w:uiPriority w:val="99"/>
    <w:unhideWhenUsed/>
    <w:rsid w:val="00BE415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E4151"/>
  </w:style>
  <w:style w:type="character" w:styleId="PageNumber">
    <w:name w:val="page number"/>
    <w:basedOn w:val="DefaultParagraphFont"/>
    <w:uiPriority w:val="99"/>
    <w:semiHidden/>
    <w:unhideWhenUsed/>
    <w:rsid w:val="000D213D"/>
  </w:style>
  <w:style w:type="paragraph" w:styleId="CommentSubject">
    <w:name w:val="annotation subject"/>
    <w:basedOn w:val="CommentText"/>
    <w:next w:val="CommentText"/>
    <w:link w:val="CommentSubjectChar"/>
    <w:uiPriority w:val="99"/>
    <w:semiHidden/>
    <w:unhideWhenUsed/>
    <w:rsid w:val="009644C0"/>
    <w:rPr>
      <w:b/>
      <w:bCs/>
    </w:rPr>
  </w:style>
  <w:style w:type="character" w:customStyle="1" w:styleId="CommentSubjectChar">
    <w:name w:val="Comment Subject Char"/>
    <w:basedOn w:val="CommentTextChar"/>
    <w:link w:val="CommentSubject"/>
    <w:uiPriority w:val="99"/>
    <w:semiHidden/>
    <w:rsid w:val="009644C0"/>
    <w:rPr>
      <w:b/>
      <w:bCs/>
      <w:sz w:val="20"/>
      <w:szCs w:val="20"/>
    </w:rPr>
  </w:style>
  <w:style w:type="paragraph" w:styleId="Revision">
    <w:name w:val="Revision"/>
    <w:hidden/>
    <w:uiPriority w:val="99"/>
    <w:semiHidden/>
    <w:rsid w:val="00130F18"/>
  </w:style>
  <w:style w:type="paragraph" w:styleId="NormalWeb">
    <w:name w:val="Normal (Web)"/>
    <w:basedOn w:val="Normal"/>
    <w:uiPriority w:val="99"/>
    <w:unhideWhenUsed/>
    <w:rsid w:val="006232B6"/>
    <w:pPr>
      <w:spacing w:before="100" w:beforeAutospacing="1" w:after="100" w:afterAutospacing="1"/>
    </w:pPr>
  </w:style>
  <w:style w:type="table" w:styleId="TableGrid">
    <w:name w:val="Table Grid"/>
    <w:basedOn w:val="TableNormal"/>
    <w:uiPriority w:val="39"/>
    <w:rsid w:val="00A86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076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89815">
      <w:bodyDiv w:val="1"/>
      <w:marLeft w:val="0"/>
      <w:marRight w:val="0"/>
      <w:marTop w:val="0"/>
      <w:marBottom w:val="0"/>
      <w:divBdr>
        <w:top w:val="none" w:sz="0" w:space="0" w:color="auto"/>
        <w:left w:val="none" w:sz="0" w:space="0" w:color="auto"/>
        <w:bottom w:val="none" w:sz="0" w:space="0" w:color="auto"/>
        <w:right w:val="none" w:sz="0" w:space="0" w:color="auto"/>
      </w:divBdr>
    </w:div>
    <w:div w:id="163865024">
      <w:bodyDiv w:val="1"/>
      <w:marLeft w:val="0"/>
      <w:marRight w:val="0"/>
      <w:marTop w:val="0"/>
      <w:marBottom w:val="0"/>
      <w:divBdr>
        <w:top w:val="none" w:sz="0" w:space="0" w:color="auto"/>
        <w:left w:val="none" w:sz="0" w:space="0" w:color="auto"/>
        <w:bottom w:val="none" w:sz="0" w:space="0" w:color="auto"/>
        <w:right w:val="none" w:sz="0" w:space="0" w:color="auto"/>
      </w:divBdr>
    </w:div>
    <w:div w:id="537862419">
      <w:bodyDiv w:val="1"/>
      <w:marLeft w:val="0"/>
      <w:marRight w:val="0"/>
      <w:marTop w:val="0"/>
      <w:marBottom w:val="0"/>
      <w:divBdr>
        <w:top w:val="none" w:sz="0" w:space="0" w:color="auto"/>
        <w:left w:val="none" w:sz="0" w:space="0" w:color="auto"/>
        <w:bottom w:val="none" w:sz="0" w:space="0" w:color="auto"/>
        <w:right w:val="none" w:sz="0" w:space="0" w:color="auto"/>
      </w:divBdr>
    </w:div>
    <w:div w:id="705720545">
      <w:bodyDiv w:val="1"/>
      <w:marLeft w:val="0"/>
      <w:marRight w:val="0"/>
      <w:marTop w:val="0"/>
      <w:marBottom w:val="0"/>
      <w:divBdr>
        <w:top w:val="none" w:sz="0" w:space="0" w:color="auto"/>
        <w:left w:val="none" w:sz="0" w:space="0" w:color="auto"/>
        <w:bottom w:val="none" w:sz="0" w:space="0" w:color="auto"/>
        <w:right w:val="none" w:sz="0" w:space="0" w:color="auto"/>
      </w:divBdr>
    </w:div>
    <w:div w:id="1158418271">
      <w:bodyDiv w:val="1"/>
      <w:marLeft w:val="0"/>
      <w:marRight w:val="0"/>
      <w:marTop w:val="0"/>
      <w:marBottom w:val="0"/>
      <w:divBdr>
        <w:top w:val="none" w:sz="0" w:space="0" w:color="auto"/>
        <w:left w:val="none" w:sz="0" w:space="0" w:color="auto"/>
        <w:bottom w:val="none" w:sz="0" w:space="0" w:color="auto"/>
        <w:right w:val="none" w:sz="0" w:space="0" w:color="auto"/>
      </w:divBdr>
    </w:div>
    <w:div w:id="1753120193">
      <w:bodyDiv w:val="1"/>
      <w:marLeft w:val="0"/>
      <w:marRight w:val="0"/>
      <w:marTop w:val="0"/>
      <w:marBottom w:val="0"/>
      <w:divBdr>
        <w:top w:val="none" w:sz="0" w:space="0" w:color="auto"/>
        <w:left w:val="none" w:sz="0" w:space="0" w:color="auto"/>
        <w:bottom w:val="none" w:sz="0" w:space="0" w:color="auto"/>
        <w:right w:val="none" w:sz="0" w:space="0" w:color="auto"/>
      </w:divBdr>
    </w:div>
    <w:div w:id="1812095854">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b:Tag>
    <b:SourceType>InternetSite</b:SourceType>
    <b:Guid>{1F4DD4B2-D53F-FC45-A4E4-3C6A23D0379A}</b:Guid>
    <b:Title>Frances Griscom Parsons and New York’s Children’s Garden Movement</b:Title>
    <b:Author>
      <b:Author>
        <b:Corporate>The Cultural Landscapes Foundation</b:Corporate>
      </b:Author>
    </b:Author>
    <b:InternetSiteTitle>The Cultural Landscapes Foundation: connecting people to places</b:InternetSiteTitle>
    <b:URL>https://tclf.org/news/features/frances-griscom-parsons-and-new-yorks-childrens-garden-movement</b:URL>
    <b:RefOrder>1</b:RefOrder>
  </b:Source>
  <b:Source>
    <b:Tag>Gam14</b:Tag>
    <b:SourceType>InternetSite</b:SourceType>
    <b:Guid>{6CECF76D-BCD7-C24A-9542-3BC06C8D39CB}</b:Guid>
    <b:Author>
      <b:Author>
        <b:NameList>
          <b:Person>
            <b:Last>Gamble</b:Last>
            <b:First>Livia</b:First>
          </b:Person>
        </b:NameList>
      </b:Author>
    </b:Author>
    <b:Title>Kids still don't know where their food comes from</b:Title>
    <b:InternetSiteTitle>The Sydney Morning Herald</b:InternetSiteTitle>
    <b:URL>https://www.smh.com.au/lifestyle/kids-still-dont-know-where-their-food-comes-from-20140526-zrmk1.html</b:URL>
    <b:Year>2014</b:Year>
    <b:Month>May</b:Month>
    <b:Day>27</b:Day>
    <b:RefOrder>2</b:RefOrder>
  </b:Source>
</b:Sources>
</file>

<file path=customXml/itemProps1.xml><?xml version="1.0" encoding="utf-8"?>
<ds:datastoreItem xmlns:ds="http://schemas.openxmlformats.org/officeDocument/2006/customXml" ds:itemID="{A5ED79D9-1557-C545-9DC2-972E008B8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9407</Words>
  <Characters>11062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rant</dc:creator>
  <cp:keywords/>
  <dc:description/>
  <cp:lastModifiedBy>Brian Grant</cp:lastModifiedBy>
  <cp:revision>2</cp:revision>
  <dcterms:created xsi:type="dcterms:W3CDTF">2019-04-26T07:43:00Z</dcterms:created>
  <dcterms:modified xsi:type="dcterms:W3CDTF">2019-04-2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82c3da-5914-3abf-82a2-fd5ccb58e09e</vt:lpwstr>
  </property>
  <property fmtid="{D5CDD505-2E9C-101B-9397-08002B2CF9AE}" pid="24" name="Mendeley Citation Style_1">
    <vt:lpwstr>http://www.zotero.org/styles/apa</vt:lpwstr>
  </property>
</Properties>
</file>